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581B" w:rsidRDefault="00B5581B" w:rsidP="00B5581B">
      <w:pPr>
        <w:jc w:val="center"/>
        <w:rPr>
          <w:b/>
          <w:sz w:val="24"/>
          <w:lang w:val="en-US"/>
        </w:rPr>
      </w:pPr>
      <w:bookmarkStart w:id="0" w:name="_GoBack"/>
      <w:r>
        <w:rPr>
          <w:b/>
          <w:sz w:val="24"/>
        </w:rPr>
        <w:t xml:space="preserve">POLITIK SUMBER DAYA ALAM </w:t>
      </w:r>
      <w:r>
        <w:rPr>
          <w:b/>
          <w:sz w:val="24"/>
          <w:lang w:val="en-US"/>
        </w:rPr>
        <w:t xml:space="preserve">: </w:t>
      </w:r>
    </w:p>
    <w:p w:rsidR="00B5581B" w:rsidRDefault="00B5581B" w:rsidP="00B5581B">
      <w:pPr>
        <w:jc w:val="center"/>
        <w:rPr>
          <w:b/>
          <w:sz w:val="24"/>
        </w:rPr>
      </w:pPr>
      <w:r>
        <w:rPr>
          <w:b/>
          <w:sz w:val="24"/>
        </w:rPr>
        <w:t>STUDI TERHADAP KEPENTINGAN ELITE POLITIK LOKAL DALAM PEMEKARAN WILAYAH DI KABUPATEN PASER PROVINSI KALIMANTAN TIMUR</w:t>
      </w:r>
    </w:p>
    <w:bookmarkEnd w:id="0"/>
    <w:p w:rsidR="00581EE3" w:rsidRPr="00F74C78" w:rsidRDefault="00581EE3" w:rsidP="00F367A1">
      <w:pPr>
        <w:jc w:val="center"/>
        <w:rPr>
          <w:sz w:val="24"/>
          <w:lang w:val="en-US"/>
        </w:rPr>
      </w:pPr>
    </w:p>
    <w:p w:rsidR="001B2C4C" w:rsidRPr="00F41C6B" w:rsidRDefault="009073E4" w:rsidP="001B2C4C">
      <w:pPr>
        <w:jc w:val="center"/>
        <w:rPr>
          <w:b/>
          <w:sz w:val="24"/>
          <w:lang w:val="en-US"/>
        </w:rPr>
      </w:pPr>
      <w:r>
        <w:rPr>
          <w:i/>
          <w:noProof/>
          <w:sz w:val="24"/>
          <w:lang w:val="en-US" w:eastAsia="en-US"/>
        </w:rPr>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margin">
                  <wp:align>bottom</wp:align>
                </wp:positionV>
                <wp:extent cx="2838450" cy="370205"/>
                <wp:effectExtent l="0" t="0" r="0" b="0"/>
                <wp:wrapSquare wrapText="bothSides"/>
                <wp:docPr id="6" name="Rectangle 5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8450" cy="370205"/>
                        </a:xfrm>
                        <a:prstGeom prst="rect">
                          <a:avLst/>
                        </a:prstGeom>
                        <a:noFill/>
                        <a:ln>
                          <a:noFill/>
                        </a:ln>
                        <a:extLst>
                          <a:ext uri="{909E8E84-426E-40dd-AFC4-6F175D3DCCD1}">
                            <a14:hiddenFill xmlns="" xmlns:a14="http://schemas.microsoft.com/office/drawing/2010/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solidFill>
                                <a:srgbClr val="FFFFFF"/>
                              </a:solidFill>
                            </a14:hiddenFill>
                          </a:ext>
                          <a:ext uri="{91240B29-F687-4f45-9708-019B960494DF}">
                            <a14:hiddenLine xmlns="" xmlns:a14="http://schemas.microsoft.com/office/drawing/2010/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rsidR="00173306" w:rsidRPr="00173306" w:rsidRDefault="00173306" w:rsidP="001B2C4C">
                            <w:pPr>
                              <w:pBdr>
                                <w:top w:val="single" w:sz="4" w:space="1" w:color="auto"/>
                              </w:pBdr>
                              <w:ind w:firstLine="0"/>
                              <w:rPr>
                                <w:sz w:val="16"/>
                                <w:szCs w:val="16"/>
                                <w:lang w:val="en-US"/>
                              </w:rPr>
                            </w:pPr>
                            <w:r>
                              <w:rPr>
                                <w:sz w:val="16"/>
                                <w:szCs w:val="16"/>
                              </w:rPr>
                              <w:t xml:space="preserve">*Corresponding Author </w:t>
                            </w:r>
                            <w:r>
                              <w:rPr>
                                <w:sz w:val="16"/>
                                <w:szCs w:val="16"/>
                                <w:lang w:val="en-US"/>
                              </w:rPr>
                              <w:t>: +6285345300792</w:t>
                            </w:r>
                          </w:p>
                          <w:p w:rsidR="00173306" w:rsidRPr="00DD2D60" w:rsidRDefault="00173306" w:rsidP="001B2C4C">
                            <w:pPr>
                              <w:ind w:firstLine="0"/>
                              <w:rPr>
                                <w:sz w:val="16"/>
                                <w:szCs w:val="16"/>
                                <w:lang w:val="en-US"/>
                              </w:rPr>
                            </w:pPr>
                            <w:r w:rsidRPr="00E1470A">
                              <w:rPr>
                                <w:sz w:val="16"/>
                                <w:szCs w:val="16"/>
                              </w:rPr>
                              <w:t>E-mail</w:t>
                            </w:r>
                            <w:r>
                              <w:rPr>
                                <w:sz w:val="16"/>
                                <w:szCs w:val="16"/>
                                <w:lang w:val="en-US"/>
                              </w:rPr>
                              <w:t xml:space="preserve"> </w:t>
                            </w:r>
                            <w:r w:rsidRPr="00E1470A">
                              <w:rPr>
                                <w:sz w:val="16"/>
                                <w:szCs w:val="16"/>
                              </w:rPr>
                              <w:t xml:space="preserve">: </w:t>
                            </w:r>
                            <w:r>
                              <w:rPr>
                                <w:sz w:val="16"/>
                                <w:szCs w:val="16"/>
                                <w:lang w:val="en-US"/>
                              </w:rPr>
                              <w:t>nikennurmia@gmail.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6" o:spid="_x0000_s1026" style="position:absolute;left:0;text-align:left;margin-left:0;margin-top:0;width:223.5pt;height:29.15pt;z-index:251660288;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" filled="f" stroked="f">
                <v:path arrowok="t"/>
                <v:textbox>
                  <w:txbxContent>
                    <w:p w:rsidR="00173306" w:rsidRPr="00173306" w:rsidRDefault="00173306" w:rsidP="001B2C4C">
                      <w:pPr>
                        <w:pBdr>
                          <w:top w:val="single" w:sz="4" w:space="1" w:color="auto"/>
                        </w:pBdr>
                        <w:ind w:firstLine="0"/>
                        <w:rPr>
                          <w:sz w:val="16"/>
                          <w:szCs w:val="16"/>
                          <w:lang w:val="en-US"/>
                        </w:rPr>
                      </w:pPr>
                      <w:r>
                        <w:rPr>
                          <w:sz w:val="16"/>
                          <w:szCs w:val="16"/>
                        </w:rPr>
                        <w:t xml:space="preserve">*Corresponding Author </w:t>
                      </w:r>
                      <w:r>
                        <w:rPr>
                          <w:sz w:val="16"/>
                          <w:szCs w:val="16"/>
                          <w:lang w:val="en-US"/>
                        </w:rPr>
                        <w:t>: +6285345300792</w:t>
                      </w:r>
                    </w:p>
                    <w:p w:rsidR="00173306" w:rsidRPr="00DD2D60" w:rsidRDefault="00173306" w:rsidP="001B2C4C">
                      <w:pPr>
                        <w:ind w:firstLine="0"/>
                        <w:rPr>
                          <w:sz w:val="16"/>
                          <w:szCs w:val="16"/>
                          <w:lang w:val="en-US"/>
                        </w:rPr>
                      </w:pPr>
                      <w:r w:rsidRPr="00E1470A">
                        <w:rPr>
                          <w:sz w:val="16"/>
                          <w:szCs w:val="16"/>
                        </w:rPr>
                        <w:t>E-mail</w:t>
                      </w:r>
                      <w:r>
                        <w:rPr>
                          <w:sz w:val="16"/>
                          <w:szCs w:val="16"/>
                          <w:lang w:val="en-US"/>
                        </w:rPr>
                        <w:t xml:space="preserve"> </w:t>
                      </w:r>
                      <w:r w:rsidRPr="00E1470A">
                        <w:rPr>
                          <w:sz w:val="16"/>
                          <w:szCs w:val="16"/>
                        </w:rPr>
                        <w:t xml:space="preserve">: </w:t>
                      </w:r>
                      <w:r>
                        <w:rPr>
                          <w:sz w:val="16"/>
                          <w:szCs w:val="16"/>
                          <w:lang w:val="en-US"/>
                        </w:rPr>
                        <w:t>nikennurmia@gmail.com</w:t>
                      </w:r>
                    </w:p>
                  </w:txbxContent>
                </v:textbox>
                <w10:wrap type="square" anchorx="margin" anchory="margin"/>
              </v:rect>
            </w:pict>
          </mc:Fallback>
        </mc:AlternateContent>
      </w:r>
      <w:r w:rsidR="00B5581B">
        <w:rPr>
          <w:b/>
          <w:sz w:val="24"/>
          <w:lang w:val="en-US"/>
        </w:rPr>
        <w:t>Niken Nurmiyati</w:t>
      </w:r>
      <w:r w:rsidR="001B2C4C" w:rsidRPr="00F74C78">
        <w:rPr>
          <w:b/>
          <w:sz w:val="24"/>
          <w:vertAlign w:val="superscript"/>
          <w:lang w:val="en-US"/>
        </w:rPr>
        <w:t>a</w:t>
      </w:r>
      <w:r w:rsidR="001B2C4C" w:rsidRPr="00F74C78">
        <w:rPr>
          <w:b/>
          <w:sz w:val="24"/>
          <w:lang w:val="en-US"/>
        </w:rPr>
        <w:t xml:space="preserve">, </w:t>
      </w:r>
      <w:r w:rsidR="00B5581B">
        <w:rPr>
          <w:b/>
          <w:sz w:val="24"/>
          <w:lang w:val="en-US"/>
        </w:rPr>
        <w:t>Dian Eka Rahmawati</w:t>
      </w:r>
      <w:r w:rsidR="00F74C78" w:rsidRPr="00F74C78">
        <w:rPr>
          <w:b/>
          <w:sz w:val="24"/>
          <w:vertAlign w:val="superscript"/>
          <w:lang w:val="en-US"/>
        </w:rPr>
        <w:t>b</w:t>
      </w:r>
      <w:r w:rsidR="00D7615B" w:rsidRPr="00F74C78">
        <w:rPr>
          <w:b/>
          <w:sz w:val="24"/>
          <w:lang w:val="en-US"/>
        </w:rPr>
        <w:t xml:space="preserve">, </w:t>
      </w:r>
      <w:r w:rsidR="00B5581B">
        <w:rPr>
          <w:b/>
          <w:sz w:val="24"/>
          <w:lang w:val="en-US"/>
        </w:rPr>
        <w:t>David Efendi</w:t>
      </w:r>
      <w:r w:rsidR="00F74C78" w:rsidRPr="00F74C78">
        <w:rPr>
          <w:b/>
          <w:sz w:val="24"/>
          <w:vertAlign w:val="superscript"/>
          <w:lang w:val="en-US"/>
        </w:rPr>
        <w:t>c</w:t>
      </w:r>
    </w:p>
    <w:p w:rsidR="001B2C4C" w:rsidRPr="00715728" w:rsidRDefault="001B2C4C" w:rsidP="001B2C4C">
      <w:pPr>
        <w:autoSpaceDE w:val="0"/>
        <w:autoSpaceDN w:val="0"/>
        <w:adjustRightInd w:val="0"/>
        <w:jc w:val="center"/>
        <w:rPr>
          <w:sz w:val="20"/>
          <w:szCs w:val="20"/>
          <w:lang w:val="en-US"/>
        </w:rPr>
      </w:pPr>
      <w:proofErr w:type="gramStart"/>
      <w:r w:rsidRPr="00715728">
        <w:rPr>
          <w:sz w:val="20"/>
          <w:szCs w:val="20"/>
          <w:vertAlign w:val="superscript"/>
          <w:lang w:val="en-US"/>
        </w:rPr>
        <w:t>a</w:t>
      </w:r>
      <w:proofErr w:type="gramEnd"/>
      <w:r w:rsidR="00DD2D60" w:rsidRPr="00715728">
        <w:rPr>
          <w:sz w:val="20"/>
          <w:szCs w:val="20"/>
          <w:vertAlign w:val="superscript"/>
          <w:lang w:val="en-US"/>
        </w:rPr>
        <w:t xml:space="preserve"> </w:t>
      </w:r>
      <w:r w:rsidR="00B5581B">
        <w:rPr>
          <w:sz w:val="20"/>
          <w:szCs w:val="20"/>
          <w:lang w:val="en-US"/>
        </w:rPr>
        <w:t>Magister Ilmu Pemerintahan Universitas Muhammadiyah Yogyakarta</w:t>
      </w:r>
      <w:r w:rsidR="00991147">
        <w:rPr>
          <w:sz w:val="20"/>
          <w:szCs w:val="20"/>
          <w:lang w:val="en-US"/>
        </w:rPr>
        <w:t xml:space="preserve">, </w:t>
      </w:r>
      <w:r w:rsidR="00B5581B">
        <w:rPr>
          <w:sz w:val="20"/>
          <w:szCs w:val="20"/>
          <w:lang w:val="en-US"/>
        </w:rPr>
        <w:t>Bantul</w:t>
      </w:r>
      <w:r w:rsidR="00F74C78">
        <w:rPr>
          <w:sz w:val="20"/>
          <w:szCs w:val="20"/>
          <w:lang w:val="en-US"/>
        </w:rPr>
        <w:t xml:space="preserve">, </w:t>
      </w:r>
      <w:r w:rsidR="00B5581B">
        <w:rPr>
          <w:sz w:val="20"/>
          <w:szCs w:val="20"/>
          <w:lang w:val="en-US"/>
        </w:rPr>
        <w:t>Indonesia</w:t>
      </w:r>
      <w:r w:rsidR="00F41C6B">
        <w:rPr>
          <w:sz w:val="20"/>
          <w:szCs w:val="20"/>
          <w:lang w:val="en-US"/>
        </w:rPr>
        <w:t xml:space="preserve"> </w:t>
      </w:r>
    </w:p>
    <w:p w:rsidR="001B2C4C" w:rsidRPr="00715728" w:rsidRDefault="001B2C4C" w:rsidP="00B5581B">
      <w:pPr>
        <w:autoSpaceDE w:val="0"/>
        <w:autoSpaceDN w:val="0"/>
        <w:adjustRightInd w:val="0"/>
        <w:jc w:val="center"/>
        <w:rPr>
          <w:sz w:val="20"/>
          <w:szCs w:val="20"/>
          <w:lang w:val="en-US"/>
        </w:rPr>
      </w:pPr>
      <w:proofErr w:type="gramStart"/>
      <w:r w:rsidRPr="00715728">
        <w:rPr>
          <w:sz w:val="20"/>
          <w:szCs w:val="20"/>
          <w:vertAlign w:val="superscript"/>
          <w:lang w:val="en-US"/>
        </w:rPr>
        <w:t>b</w:t>
      </w:r>
      <w:proofErr w:type="gramEnd"/>
      <w:r w:rsidR="00DD2D60" w:rsidRPr="00715728">
        <w:rPr>
          <w:sz w:val="20"/>
          <w:szCs w:val="20"/>
          <w:vertAlign w:val="superscript"/>
          <w:lang w:val="en-US"/>
        </w:rPr>
        <w:t xml:space="preserve"> </w:t>
      </w:r>
      <w:r w:rsidR="00B5581B">
        <w:rPr>
          <w:sz w:val="20"/>
          <w:szCs w:val="20"/>
          <w:lang w:val="en-US"/>
        </w:rPr>
        <w:t>Magister Ilmu Pemerintahan Universitas Muhammadiyah Yogyakarta, Bantul, Indonesia</w:t>
      </w:r>
    </w:p>
    <w:p w:rsidR="00F41C6B" w:rsidRPr="00715728" w:rsidRDefault="00F74C78" w:rsidP="00B5581B">
      <w:pPr>
        <w:autoSpaceDE w:val="0"/>
        <w:autoSpaceDN w:val="0"/>
        <w:adjustRightInd w:val="0"/>
        <w:jc w:val="center"/>
        <w:rPr>
          <w:sz w:val="20"/>
          <w:szCs w:val="20"/>
          <w:lang w:val="en-US"/>
        </w:rPr>
      </w:pPr>
      <w:proofErr w:type="gramStart"/>
      <w:r w:rsidRPr="00F74C78">
        <w:rPr>
          <w:sz w:val="20"/>
          <w:szCs w:val="20"/>
          <w:vertAlign w:val="superscript"/>
          <w:lang w:val="en-US"/>
        </w:rPr>
        <w:t>c</w:t>
      </w:r>
      <w:proofErr w:type="gramEnd"/>
      <w:r>
        <w:rPr>
          <w:sz w:val="20"/>
          <w:szCs w:val="20"/>
          <w:lang w:val="en-US"/>
        </w:rPr>
        <w:t xml:space="preserve"> </w:t>
      </w:r>
      <w:r w:rsidR="00B5581B">
        <w:rPr>
          <w:sz w:val="20"/>
          <w:szCs w:val="20"/>
          <w:lang w:val="en-US"/>
        </w:rPr>
        <w:t>Magister Ilmu Pemerintahan Universitas Muhammadiyah Yogyakarta, Bantul, Indonesia</w:t>
      </w:r>
    </w:p>
    <w:p w:rsidR="0065382B" w:rsidRPr="00B5581B" w:rsidRDefault="0065382B" w:rsidP="0065382B">
      <w:pPr>
        <w:ind w:firstLine="0"/>
        <w:jc w:val="center"/>
        <w:rPr>
          <w:sz w:val="20"/>
          <w:szCs w:val="16"/>
          <w:lang w:val="en-US"/>
        </w:rPr>
      </w:pPr>
      <w:r w:rsidRPr="00B5581B">
        <w:rPr>
          <w:sz w:val="20"/>
          <w:szCs w:val="16"/>
        </w:rPr>
        <w:t xml:space="preserve">E-mail: </w:t>
      </w:r>
      <w:r w:rsidR="00B5581B" w:rsidRPr="00B5581B">
        <w:rPr>
          <w:sz w:val="20"/>
          <w:szCs w:val="16"/>
          <w:lang w:val="en-US"/>
        </w:rPr>
        <w:t>nikennurmia@gmail.com</w:t>
      </w:r>
    </w:p>
    <w:p w:rsidR="001B2C4C" w:rsidRPr="00715728" w:rsidRDefault="001B2C4C" w:rsidP="001B2C4C">
      <w:pPr>
        <w:jc w:val="center"/>
        <w:rPr>
          <w:lang w:val="en-US"/>
        </w:rPr>
      </w:pPr>
    </w:p>
    <w:tbl>
      <w:tblPr>
        <w:tblW w:w="9571" w:type="dxa"/>
        <w:tblBorders>
          <w:top w:val="double" w:sz="4" w:space="0" w:color="auto"/>
          <w:bottom w:val="double" w:sz="4" w:space="0" w:color="auto"/>
          <w:insideH w:val="single" w:sz="4" w:space="0" w:color="000000" w:themeColor="text1"/>
          <w:insideV w:val="single" w:sz="4" w:space="0" w:color="000000" w:themeColor="text1"/>
        </w:tblBorders>
        <w:tblCellMar>
          <w:top w:w="113" w:type="dxa"/>
          <w:bottom w:w="113" w:type="dxa"/>
        </w:tblCellMar>
        <w:tblLook w:val="04A0" w:firstRow="1" w:lastRow="0" w:firstColumn="1" w:lastColumn="0" w:noHBand="0" w:noVBand="1"/>
      </w:tblPr>
      <w:tblGrid>
        <w:gridCol w:w="9571"/>
      </w:tblGrid>
      <w:tr w:rsidR="00993996" w:rsidRPr="00F74C78" w:rsidTr="00AD76CE">
        <w:tc>
          <w:tcPr>
            <w:tcW w:w="9571" w:type="dxa"/>
          </w:tcPr>
          <w:p w:rsidR="0065382B" w:rsidRDefault="00B5581B" w:rsidP="0065382B">
            <w:pPr>
              <w:autoSpaceDE w:val="0"/>
              <w:autoSpaceDN w:val="0"/>
              <w:adjustRightInd w:val="0"/>
              <w:ind w:firstLine="0"/>
              <w:rPr>
                <w:b/>
                <w:szCs w:val="22"/>
                <w:lang w:val="en-US"/>
              </w:rPr>
            </w:pPr>
            <w:r>
              <w:rPr>
                <w:b/>
                <w:szCs w:val="22"/>
                <w:lang w:val="en-US"/>
              </w:rPr>
              <w:t>ABSTRAK</w:t>
            </w:r>
          </w:p>
          <w:p w:rsidR="00B5581B" w:rsidRPr="00B5581B" w:rsidRDefault="00B5581B" w:rsidP="00B5581B">
            <w:pPr>
              <w:ind w:firstLine="0"/>
              <w:rPr>
                <w:b/>
                <w:lang w:val="en-US"/>
              </w:rPr>
            </w:pPr>
            <w:r w:rsidRPr="00B5581B">
              <w:rPr>
                <w:b/>
              </w:rPr>
              <w:t xml:space="preserve">Penelitian ini </w:t>
            </w:r>
            <w:r w:rsidRPr="00B5581B">
              <w:rPr>
                <w:b/>
                <w:lang w:val="en-US"/>
              </w:rPr>
              <w:t>berupaya</w:t>
            </w:r>
            <w:r w:rsidRPr="00B5581B">
              <w:rPr>
                <w:b/>
              </w:rPr>
              <w:t xml:space="preserve"> untuk </w:t>
            </w:r>
            <w:r w:rsidRPr="00B5581B">
              <w:rPr>
                <w:b/>
                <w:lang w:val="en-US"/>
              </w:rPr>
              <w:t xml:space="preserve">mengkaji tentang </w:t>
            </w:r>
            <w:r w:rsidRPr="00B5581B">
              <w:rPr>
                <w:b/>
              </w:rPr>
              <w:t xml:space="preserve">politik sumber daya alam </w:t>
            </w:r>
            <w:r w:rsidRPr="00B5581B">
              <w:rPr>
                <w:b/>
                <w:lang w:val="en-US"/>
              </w:rPr>
              <w:t xml:space="preserve">dalam kaitannya dengan </w:t>
            </w:r>
            <w:r w:rsidRPr="00B5581B">
              <w:rPr>
                <w:b/>
              </w:rPr>
              <w:t>kepentingan elit</w:t>
            </w:r>
            <w:r w:rsidRPr="00B5581B">
              <w:rPr>
                <w:b/>
                <w:lang w:val="en-US"/>
              </w:rPr>
              <w:t>e</w:t>
            </w:r>
            <w:r w:rsidRPr="00B5581B">
              <w:rPr>
                <w:b/>
              </w:rPr>
              <w:t xml:space="preserve"> politik lokal </w:t>
            </w:r>
            <w:r w:rsidRPr="00B5581B">
              <w:rPr>
                <w:b/>
                <w:lang w:val="en-US"/>
              </w:rPr>
              <w:t>pada</w:t>
            </w:r>
            <w:r w:rsidRPr="00B5581B">
              <w:rPr>
                <w:b/>
              </w:rPr>
              <w:t xml:space="preserve"> pemekaran wilayah di Kabupaten Paser. </w:t>
            </w:r>
            <w:r w:rsidRPr="00B5581B">
              <w:rPr>
                <w:b/>
                <w:lang w:val="en-US"/>
              </w:rPr>
              <w:t xml:space="preserve">Metode yang digunakan adalah </w:t>
            </w:r>
            <w:r w:rsidRPr="00B5581B">
              <w:rPr>
                <w:b/>
              </w:rPr>
              <w:t xml:space="preserve">kualitatif </w:t>
            </w:r>
            <w:r w:rsidRPr="00B5581B">
              <w:rPr>
                <w:b/>
                <w:lang w:val="en-US"/>
              </w:rPr>
              <w:t>yang didukung oleh software NVivo 12 Plus</w:t>
            </w:r>
            <w:r w:rsidRPr="00B5581B">
              <w:rPr>
                <w:b/>
              </w:rPr>
              <w:t xml:space="preserve"> </w:t>
            </w:r>
            <w:r w:rsidRPr="00B5581B">
              <w:rPr>
                <w:b/>
                <w:lang w:val="en-US"/>
              </w:rPr>
              <w:t>melalui</w:t>
            </w:r>
            <w:r w:rsidRPr="00B5581B">
              <w:rPr>
                <w:b/>
              </w:rPr>
              <w:t xml:space="preserve"> </w:t>
            </w:r>
            <w:r w:rsidRPr="00B5581B">
              <w:rPr>
                <w:b/>
                <w:i/>
                <w:lang w:val="en-US"/>
              </w:rPr>
              <w:t>coding</w:t>
            </w:r>
            <w:r w:rsidRPr="00B5581B">
              <w:rPr>
                <w:b/>
                <w:lang w:val="en-US"/>
              </w:rPr>
              <w:t xml:space="preserve"> data pada situs berita online.</w:t>
            </w:r>
            <w:r w:rsidRPr="00B5581B">
              <w:rPr>
                <w:b/>
              </w:rPr>
              <w:t xml:space="preserve"> Hasil penelitian menyatakan bahwa</w:t>
            </w:r>
            <w:r w:rsidRPr="00B5581B">
              <w:rPr>
                <w:b/>
                <w:lang w:val="en-US"/>
              </w:rPr>
              <w:t xml:space="preserve"> elite politik lokal memiliki peran dalam proses pemekaran wilayah, mulai dari Bupati hingga anggota DPR RI. Dominasi kepentingan politik semakin kentara ketika isu pemekaran mulai bermunculan, mulai dari DOB Paser Tengah dan DOB Paser Selatan. Keduanya sama-sama mengusulkan pemekaran. Sebagai wilayah administratif pemekaran, Kecamatan Batu Sopang dan Muara Komam memiliki kedudukan strategis karena memiliki SDA yang melimpah terutama tambang batu bara serta hasil perkebunan dan pertanian. Awalnya kedua kecamatan tersebut memilih bergabung menjadi DOB Paser Tengah, namun karena dominasi elite lokal dalam memainkan strategi politik, maka kedua kecamatan tersebut memisahkan diri dari Paser Tengah dan bergabung menjadi DOB Paser Selatan. Atas fakta tersebut, maka Paser Selatan yang berhasil mendapatkan rekomendasi pemekaran. Hingga saat ini proses pemekaran Paser Selatan telah sampai pada tahap Prolegnas. Namun masih terhenti sementara karena adanya kebijakan Moratorium dari Pemerintah Pusat.</w:t>
            </w:r>
          </w:p>
          <w:p w:rsidR="0065382B" w:rsidRPr="00E92052" w:rsidRDefault="0065382B" w:rsidP="0065382B">
            <w:pPr>
              <w:autoSpaceDE w:val="0"/>
              <w:autoSpaceDN w:val="0"/>
              <w:adjustRightInd w:val="0"/>
              <w:ind w:firstLine="0"/>
              <w:rPr>
                <w:szCs w:val="22"/>
                <w:lang w:val="en-US"/>
              </w:rPr>
            </w:pPr>
          </w:p>
          <w:p w:rsidR="0065382B" w:rsidRDefault="0065382B" w:rsidP="0065382B">
            <w:pPr>
              <w:tabs>
                <w:tab w:val="left" w:pos="1721"/>
                <w:tab w:val="center" w:pos="4677"/>
              </w:tabs>
              <w:ind w:firstLine="0"/>
              <w:contextualSpacing/>
              <w:jc w:val="left"/>
              <w:rPr>
                <w:b/>
                <w:szCs w:val="22"/>
                <w:lang w:val="en-US"/>
              </w:rPr>
            </w:pPr>
            <w:r w:rsidRPr="00E92052">
              <w:rPr>
                <w:b/>
                <w:szCs w:val="22"/>
                <w:lang w:val="en-US"/>
              </w:rPr>
              <w:t xml:space="preserve">Kata Kunci: </w:t>
            </w:r>
            <w:r w:rsidR="00B5581B" w:rsidRPr="00B5581B">
              <w:rPr>
                <w:b/>
              </w:rPr>
              <w:t>Pemekaran Wilayah</w:t>
            </w:r>
            <w:r w:rsidR="00B5581B" w:rsidRPr="00B5581B">
              <w:rPr>
                <w:b/>
                <w:lang w:val="en-US"/>
              </w:rPr>
              <w:t>, Elite Lokal, S</w:t>
            </w:r>
            <w:r w:rsidR="00B5581B">
              <w:rPr>
                <w:b/>
                <w:lang w:val="en-US"/>
              </w:rPr>
              <w:t xml:space="preserve">umber </w:t>
            </w:r>
            <w:r w:rsidR="00B5581B" w:rsidRPr="00B5581B">
              <w:rPr>
                <w:b/>
                <w:lang w:val="en-US"/>
              </w:rPr>
              <w:t>D</w:t>
            </w:r>
            <w:r w:rsidR="00B5581B">
              <w:rPr>
                <w:b/>
                <w:lang w:val="en-US"/>
              </w:rPr>
              <w:t xml:space="preserve">aya </w:t>
            </w:r>
            <w:r w:rsidR="00B5581B" w:rsidRPr="00B5581B">
              <w:rPr>
                <w:b/>
                <w:lang w:val="en-US"/>
              </w:rPr>
              <w:t>A</w:t>
            </w:r>
            <w:r w:rsidR="00B5581B">
              <w:rPr>
                <w:b/>
                <w:lang w:val="en-US"/>
              </w:rPr>
              <w:t>lam</w:t>
            </w:r>
          </w:p>
          <w:p w:rsidR="0065382B" w:rsidRDefault="00D7279F" w:rsidP="00D7279F">
            <w:pPr>
              <w:tabs>
                <w:tab w:val="left" w:pos="1721"/>
                <w:tab w:val="center" w:pos="4677"/>
              </w:tabs>
              <w:ind w:firstLine="0"/>
              <w:contextualSpacing/>
              <w:jc w:val="left"/>
              <w:rPr>
                <w:b/>
                <w:szCs w:val="22"/>
                <w:lang w:val="en-US"/>
              </w:rPr>
            </w:pPr>
            <w:r>
              <w:rPr>
                <w:b/>
                <w:szCs w:val="22"/>
                <w:lang w:val="en-US"/>
              </w:rPr>
              <w:tab/>
            </w:r>
            <w:r>
              <w:rPr>
                <w:b/>
                <w:szCs w:val="22"/>
                <w:lang w:val="en-US"/>
              </w:rPr>
              <w:tab/>
            </w:r>
          </w:p>
          <w:p w:rsidR="0065382B" w:rsidRDefault="0065382B" w:rsidP="00D7279F">
            <w:pPr>
              <w:tabs>
                <w:tab w:val="left" w:pos="1721"/>
                <w:tab w:val="center" w:pos="4677"/>
              </w:tabs>
              <w:ind w:firstLine="0"/>
              <w:contextualSpacing/>
              <w:jc w:val="left"/>
              <w:rPr>
                <w:b/>
                <w:szCs w:val="22"/>
                <w:lang w:val="en-US"/>
              </w:rPr>
            </w:pPr>
          </w:p>
          <w:p w:rsidR="00993996" w:rsidRPr="00E92052" w:rsidRDefault="0065382B" w:rsidP="00D7279F">
            <w:pPr>
              <w:tabs>
                <w:tab w:val="left" w:pos="1721"/>
                <w:tab w:val="center" w:pos="4677"/>
              </w:tabs>
              <w:ind w:firstLine="0"/>
              <w:contextualSpacing/>
              <w:jc w:val="left"/>
              <w:rPr>
                <w:szCs w:val="22"/>
                <w:lang w:val="en-US"/>
              </w:rPr>
            </w:pPr>
            <w:r w:rsidRPr="0065382B">
              <w:rPr>
                <w:b/>
                <w:i/>
                <w:szCs w:val="22"/>
                <w:lang w:val="en-US"/>
              </w:rPr>
              <w:t>ABSTRACT</w:t>
            </w:r>
          </w:p>
          <w:p w:rsidR="00993996" w:rsidRDefault="00B5581B" w:rsidP="00B5581B">
            <w:pPr>
              <w:pStyle w:val="NoSpacing"/>
              <w:jc w:val="both"/>
              <w:rPr>
                <w:rFonts w:ascii="Times New Roman" w:eastAsia="Times New Roman" w:hAnsi="Times New Roman"/>
                <w:b/>
                <w:i/>
                <w:spacing w:val="-10"/>
              </w:rPr>
            </w:pPr>
            <w:r w:rsidRPr="00B5581B">
              <w:rPr>
                <w:rFonts w:ascii="Times New Roman" w:eastAsia="Times New Roman" w:hAnsi="Times New Roman"/>
                <w:b/>
                <w:i/>
                <w:spacing w:val="-10"/>
              </w:rPr>
              <w:t>This study seeks to examine the politics of natural resources in relation to the interests of the local political elite in the division of the region in Paser Regency. The method used is qualitative supported by NVivo 12 Plus software through coding data on online news sites. The results of the study stated that the local political elite had a role in the process of regional expansion, starting from the Regent to members of the Indonesian Parliament. The dominance of political interests became more apparent when the issue of pemekaran began to emerge, starting from DOB Paser Tengah and DOB Paser Selatan. Both of them proposed the division. As administrative regions of expansion, Batu Sopang and Muara Komam sub-districts have a strategic position because they have abundant natural resources, especially coal mines, as well as plantation and mining products. Initially the two sub-districts chose to join the Central Paser DOB, but due to the dominance of the local elite in playing political strategy, the two sub-districts separated from Central Paser and merged into the South Paser DOB. Based on this fact, South Paser succeeded in getting the division recommendations. Until now the South Paser division process has reached the Prolegnas stage. But it was temporarily stopped due to the Moratorium policy from the Central Government.</w:t>
            </w:r>
          </w:p>
          <w:p w:rsidR="00A12C81" w:rsidRPr="00B5581B" w:rsidRDefault="00A12C81" w:rsidP="00B5581B">
            <w:pPr>
              <w:pStyle w:val="NoSpacing"/>
              <w:jc w:val="both"/>
              <w:rPr>
                <w:rFonts w:ascii="Times New Roman" w:eastAsia="Times New Roman" w:hAnsi="Times New Roman"/>
                <w:b/>
                <w:i/>
                <w:spacing w:val="-10"/>
              </w:rPr>
            </w:pPr>
          </w:p>
          <w:p w:rsidR="00A12C81" w:rsidRPr="00A12C81" w:rsidRDefault="00A12C81" w:rsidP="00B5581B">
            <w:pPr>
              <w:autoSpaceDE w:val="0"/>
              <w:autoSpaceDN w:val="0"/>
              <w:adjustRightInd w:val="0"/>
              <w:ind w:firstLine="0"/>
              <w:rPr>
                <w:b/>
                <w:i/>
                <w:spacing w:val="-10"/>
                <w:lang w:val="en"/>
              </w:rPr>
            </w:pPr>
            <w:r>
              <w:rPr>
                <w:b/>
                <w:szCs w:val="22"/>
                <w:lang w:val="en-US"/>
              </w:rPr>
              <w:t>Key</w:t>
            </w:r>
            <w:r w:rsidR="00993996" w:rsidRPr="00E92052">
              <w:rPr>
                <w:b/>
                <w:szCs w:val="22"/>
                <w:lang w:val="en-US"/>
              </w:rPr>
              <w:t>words:</w:t>
            </w:r>
            <w:r w:rsidR="00646E63" w:rsidRPr="00E92052">
              <w:rPr>
                <w:szCs w:val="22"/>
                <w:lang w:val="en-US"/>
              </w:rPr>
              <w:t xml:space="preserve"> </w:t>
            </w:r>
            <w:r w:rsidR="00B5581B" w:rsidRPr="00B5581B">
              <w:rPr>
                <w:b/>
                <w:i/>
                <w:spacing w:val="-10"/>
                <w:lang w:val="en"/>
              </w:rPr>
              <w:t>Regional Expansion, Local Elite, Natural Resources</w:t>
            </w:r>
          </w:p>
        </w:tc>
      </w:tr>
    </w:tbl>
    <w:p w:rsidR="00DE6922" w:rsidRPr="00715728" w:rsidRDefault="00DE6922" w:rsidP="00DE6922">
      <w:pPr>
        <w:rPr>
          <w:lang w:val="en-US"/>
        </w:rPr>
      </w:pPr>
    </w:p>
    <w:p w:rsidR="00725544" w:rsidRPr="00715728" w:rsidRDefault="00725544" w:rsidP="001604E7">
      <w:pPr>
        <w:pStyle w:val="ListParagraph"/>
        <w:numPr>
          <w:ilvl w:val="0"/>
          <w:numId w:val="2"/>
        </w:numPr>
        <w:rPr>
          <w:b/>
          <w:smallCaps/>
          <w:sz w:val="28"/>
          <w:szCs w:val="28"/>
          <w:lang w:val="en-US"/>
        </w:rPr>
        <w:sectPr w:rsidR="00725544" w:rsidRPr="00715728" w:rsidSect="00A12C81">
          <w:headerReference w:type="even" r:id="rId8"/>
          <w:headerReference w:type="default" r:id="rId9"/>
          <w:footerReference w:type="first" r:id="rId10"/>
          <w:pgSz w:w="11907" w:h="16840" w:code="9"/>
          <w:pgMar w:top="1418" w:right="1418" w:bottom="1418" w:left="1701" w:header="454" w:footer="680" w:gutter="0"/>
          <w:cols w:space="720"/>
          <w:titlePg/>
          <w:docGrid w:linePitch="360"/>
        </w:sectPr>
      </w:pPr>
    </w:p>
    <w:p w:rsidR="00D7615B" w:rsidRPr="00A67F71" w:rsidRDefault="00A67F71" w:rsidP="00A67F71">
      <w:pPr>
        <w:pStyle w:val="Heading1"/>
        <w:numPr>
          <w:ilvl w:val="0"/>
          <w:numId w:val="0"/>
        </w:numPr>
        <w:ind w:left="454" w:hanging="454"/>
        <w:rPr>
          <w:sz w:val="24"/>
          <w:szCs w:val="24"/>
          <w:lang w:val="en-US"/>
        </w:rPr>
      </w:pPr>
      <w:r>
        <w:rPr>
          <w:sz w:val="24"/>
          <w:szCs w:val="24"/>
          <w:lang w:val="en-US"/>
        </w:rPr>
        <w:t>PENDAHULUAN</w:t>
      </w:r>
      <w:r w:rsidR="00F41C6B">
        <w:rPr>
          <w:sz w:val="24"/>
          <w:szCs w:val="24"/>
          <w:lang w:val="en-US"/>
        </w:rPr>
        <w:t xml:space="preserve"> </w:t>
      </w:r>
    </w:p>
    <w:p w:rsidR="00B5581B" w:rsidRDefault="00B5581B" w:rsidP="00B5581B">
      <w:pPr>
        <w:ind w:firstLine="567"/>
        <w:rPr>
          <w:sz w:val="24"/>
          <w:lang w:val="en-US"/>
        </w:rPr>
      </w:pPr>
      <w:r w:rsidRPr="003668E8">
        <w:rPr>
          <w:sz w:val="24"/>
        </w:rPr>
        <w:t>Keterbukaan politik yang terjadi sejak 1998 membuka peluang besar perubahan tatanan k</w:t>
      </w:r>
      <w:r>
        <w:rPr>
          <w:sz w:val="24"/>
        </w:rPr>
        <w:t xml:space="preserve">enegaraan yang lebih </w:t>
      </w:r>
      <w:r>
        <w:rPr>
          <w:sz w:val="24"/>
        </w:rPr>
        <w:t>demokratis</w:t>
      </w:r>
      <w:r>
        <w:rPr>
          <w:sz w:val="24"/>
          <w:lang w:val="en-US"/>
        </w:rPr>
        <w:t xml:space="preserve"> </w:t>
      </w:r>
      <w:r>
        <w:rPr>
          <w:sz w:val="24"/>
          <w:lang w:val="en-US"/>
        </w:rPr>
        <w:fldChar w:fldCharType="begin" w:fldLock="1"/>
      </w:r>
      <w:r>
        <w:rPr>
          <w:sz w:val="24"/>
          <w:lang w:val="en-US"/>
        </w:rPr>
        <w:instrText>ADDIN CSL_CITATION {"citationItems":[{"id":"ITEM-1","itemData":{"abstract":"Demokrasi, otonomi daerah dan pemerintahan di Indonesia dipengaruhi oleh berbagai hal seperti sistem politik, pemerintahan dan sistem perwakilan. Ada beberapa faktor-faktor strategis turut mempengaruhi otonomi daerah seperti inovasi, pemilihan kepala daerah, politik transnasional, kepemimpinan, hubungan intra daerah dan antar daerah dan faktor-faktor tersebut perlu diintegrasikan dalam konteks nasional dan hubungan pusat daerah. Relasi antar pusat dan daerah menimbulkan problematika tersendiri dan akhirnya menghasilkan otonomi daerah ala Indonesia. Ketahanan politik Indonesia pada tahun 2045 sangat dipengaruhi bangunan sistem politik saat ini. Ada beberapa strategi yang dapat dilakukan dalam menghadapi politik Indonesia tahun 2045 seperti menata ulang sistem perwakilan, penataan pemilu dan kepartaian, memperbaiki pelaksanaan desentralisasi, otonomi daerah dan pilkada serentak, mengedepankan nilai-nilai budaya Indonesioa melalui teladan positif para elit dan aktor. Pentingnya membangun demokrasi ala Indonesia yang dilandasi oleh Pancasila dan dikawal oleh UUD 1945, Bhinneka Tunggal Ika, dan NKRI yaitu demokrasi yang didukung penuh oleh nilai-nilai budaya politik domestik, demokrasi yang memiliki rohnya sendiri di bumi pertiwi. Praktik demokrasi akancenderung menyimpang/distortif ketika nilai-nilai dalam wawasan kebangsaan dinafikan dan dilupakan oleh para elite dan aktor politik serta masyarakat. Semakin besar pengingkaran (penafian) terhadap nilai-nilai kebangsaan yang kita miliki dan juga lemahnya penegakan hukum yang ada maka akan semakin distortif pula praktik demokrasi di Indonesia sehingga mengakibatkan tidak efektifnya kinerja lembaga eksekutif, legislatif, dan yudikatif.","author":[{"dropping-particle":"","family":"Zuhro","given":"Siti","non-dropping-particle":"","parse-names":false,"suffix":""}],"container-title":"Interaktif ilmu-ilmu sosial","id":"ITEM-1","issue":"1","issued":{"date-parts":[["2018"]]},"page":"1-28","title":"Demokrasi, otonomi daerah dan pemerintahan indonesia","type":"article-journal","volume":"4"},"uris":["http://www.mendeley.com/documents/?uuid=6d7bf256-6610-4ab7-b408-18c6e6767c7a"]}],"mendeley":{"formattedCitation":"(Zuhro, 2018)","manualFormatting":"(Zuhro, 2018:1)","plainTextFormattedCitation":"(Zuhro, 2018)","previouslyFormattedCitation":"(Zuhro, 2018)"},"properties":{"noteIndex":0},"schema":"https://github.com/citation-style-language/schema/raw/master/csl-citation.json"}</w:instrText>
      </w:r>
      <w:r>
        <w:rPr>
          <w:sz w:val="24"/>
          <w:lang w:val="en-US"/>
        </w:rPr>
        <w:fldChar w:fldCharType="separate"/>
      </w:r>
      <w:r w:rsidRPr="003668E8">
        <w:rPr>
          <w:noProof/>
          <w:sz w:val="24"/>
          <w:lang w:val="en-US"/>
        </w:rPr>
        <w:t>(Zuhro, 2018</w:t>
      </w:r>
      <w:r>
        <w:rPr>
          <w:noProof/>
          <w:sz w:val="24"/>
          <w:lang w:val="en-US"/>
        </w:rPr>
        <w:t>:1</w:t>
      </w:r>
      <w:r w:rsidRPr="003668E8">
        <w:rPr>
          <w:noProof/>
          <w:sz w:val="24"/>
          <w:lang w:val="en-US"/>
        </w:rPr>
        <w:t>)</w:t>
      </w:r>
      <w:r>
        <w:rPr>
          <w:sz w:val="24"/>
          <w:lang w:val="en-US"/>
        </w:rPr>
        <w:fldChar w:fldCharType="end"/>
      </w:r>
      <w:r>
        <w:rPr>
          <w:sz w:val="24"/>
          <w:lang w:val="en-US"/>
        </w:rPr>
        <w:t>.</w:t>
      </w:r>
      <w:r w:rsidRPr="00433E25">
        <w:rPr>
          <w:sz w:val="24"/>
        </w:rPr>
        <w:t xml:space="preserve"> Keterbukaan tersebut salah satunya ialah dengan adanya kebijakan politik. Kebijakan politik akan berdampak pada penerimaan atau penolakan masyarakat atas apa yang dilakukan pemerintah </w:t>
      </w:r>
      <w:r w:rsidRPr="00433E25">
        <w:rPr>
          <w:sz w:val="24"/>
        </w:rPr>
        <w:fldChar w:fldCharType="begin" w:fldLock="1"/>
      </w:r>
      <w:r>
        <w:rPr>
          <w:sz w:val="24"/>
        </w:rPr>
        <w:instrText>ADDIN CSL_CITATION {"citationItems":[{"id":"ITEM-1","itemData":{"author":[{"dropping-particle":"","family":"Kurniawan","given":"Heru","non-dropping-particle":"","parse-names":false,"suffix":""}],"container-title":"Jom FISIP","id":"ITEM-1","issue":"1","issued":{"date-parts":[["2015"]]},"page":"1-15","title":"DINAMIKA PROSES PEMEKARAN KECAMATAN PULAU MERBAU KABUPATEN KEPULAUAN MERANTI","type":"article-journal","volume":"2"},"uris":["http://www.mendeley.com/documents/?uuid=a65b3fab-ad7f-48f7-8ef1-00580782662e"]}],"mendeley":{"formattedCitation":"(Kurniawan, 2015a)","manualFormatting":"(Qodir, 2019:139)","plainTextFormattedCitation":"(Kurniawan, 2015a)","previouslyFormattedCitation":"(Kurniawan, 2015a)"},"properties":{"noteIndex":0},"schema":"https://github.com/citation-style-language/schema/raw/master/csl-citation.json"}</w:instrText>
      </w:r>
      <w:r w:rsidRPr="00433E25">
        <w:rPr>
          <w:sz w:val="24"/>
        </w:rPr>
        <w:fldChar w:fldCharType="separate"/>
      </w:r>
      <w:r w:rsidRPr="00433E25">
        <w:rPr>
          <w:noProof/>
          <w:sz w:val="24"/>
        </w:rPr>
        <w:t>(Qodir, 2019</w:t>
      </w:r>
      <w:r>
        <w:rPr>
          <w:noProof/>
          <w:sz w:val="24"/>
          <w:lang w:val="en-US"/>
        </w:rPr>
        <w:t>:139</w:t>
      </w:r>
      <w:r w:rsidRPr="00433E25">
        <w:rPr>
          <w:noProof/>
          <w:sz w:val="24"/>
        </w:rPr>
        <w:t>)</w:t>
      </w:r>
      <w:r w:rsidRPr="00433E25">
        <w:rPr>
          <w:sz w:val="24"/>
        </w:rPr>
        <w:fldChar w:fldCharType="end"/>
      </w:r>
      <w:r w:rsidRPr="00433E25">
        <w:rPr>
          <w:sz w:val="24"/>
        </w:rPr>
        <w:t xml:space="preserve">. </w:t>
      </w:r>
      <w:r w:rsidRPr="00433E25">
        <w:rPr>
          <w:sz w:val="24"/>
        </w:rPr>
        <w:lastRenderedPageBreak/>
        <w:t xml:space="preserve">Salah satu bentuk kebijakan politik tersebut ialah bergantinya pemerintahan yang sentralistik menjadi desentralistik, contohnya adalah otonomi daerah. Otonomi daerah yang bersandar pada UU Nomor 22 Tahun 1999, yang selanjutnya direvisi menjadi UU Nomor 32 Tahun 2004 tentang Pemerintahan Daerah </w:t>
      </w:r>
      <w:r w:rsidRPr="00433E25">
        <w:rPr>
          <w:sz w:val="24"/>
        </w:rPr>
        <w:fldChar w:fldCharType="begin" w:fldLock="1"/>
      </w:r>
      <w:r>
        <w:rPr>
          <w:sz w:val="24"/>
        </w:rPr>
        <w:instrText>ADDIN CSL_CITATION {"citationItems":[{"id":"ITEM-1","itemData":{"author":[{"dropping-particle":"","family":"Wibisono","given":"Yusuf","non-dropping-particle":"","parse-names":false,"suffix":""}],"container-title":"Ilmu dan Budaya","id":"ITEM-1","issue":"56","issued":{"date-parts":[["2017"]]},"page":"6435-6460","title":"Penguatan Fungsi Pengawasan Dewan Perwakilan Daerah Dalam Rangka Proses Demokratisasi di Tingkat Lokal","type":"article-journal","volume":"40"},"uris":["http://www.mendeley.com/documents/?uuid=5e34b96a-4703-454b-8458-2b349a764d50","http://www.mendeley.com/documents/?uuid=8564b297-c2d2-497d-9fb8-ad2d1bbe67ee"]}],"mendeley":{"formattedCitation":"(Wibisono, 2017)","manualFormatting":"(Rifdan, 2010:23; Wibisono, 2017:6435; Audia, 2015:2; Rohmah, 2018:91)","plainTextFormattedCitation":"(Wibisono, 2017)","previouslyFormattedCitation":"(Wibisono, 2017)"},"properties":{"noteIndex":0},"schema":"https://github.com/citation-style-language/schema/raw/master/csl-citation.json"}</w:instrText>
      </w:r>
      <w:r w:rsidRPr="00433E25">
        <w:rPr>
          <w:sz w:val="24"/>
        </w:rPr>
        <w:fldChar w:fldCharType="separate"/>
      </w:r>
      <w:r w:rsidRPr="00433E25">
        <w:rPr>
          <w:noProof/>
          <w:sz w:val="24"/>
        </w:rPr>
        <w:t>(Rifdan, 2010</w:t>
      </w:r>
      <w:r>
        <w:rPr>
          <w:noProof/>
          <w:sz w:val="24"/>
          <w:lang w:val="en-US"/>
        </w:rPr>
        <w:t>:23</w:t>
      </w:r>
      <w:r w:rsidRPr="00433E25">
        <w:rPr>
          <w:noProof/>
          <w:sz w:val="24"/>
        </w:rPr>
        <w:t>; Wibisono, 2017</w:t>
      </w:r>
      <w:r>
        <w:rPr>
          <w:noProof/>
          <w:sz w:val="24"/>
          <w:lang w:val="en-US"/>
        </w:rPr>
        <w:t>:6435</w:t>
      </w:r>
      <w:r w:rsidRPr="00433E25">
        <w:rPr>
          <w:noProof/>
          <w:sz w:val="24"/>
        </w:rPr>
        <w:t>; Audia, 2015</w:t>
      </w:r>
      <w:r>
        <w:rPr>
          <w:noProof/>
          <w:sz w:val="24"/>
          <w:lang w:val="en-US"/>
        </w:rPr>
        <w:t>:2</w:t>
      </w:r>
      <w:r w:rsidRPr="00433E25">
        <w:rPr>
          <w:noProof/>
          <w:sz w:val="24"/>
        </w:rPr>
        <w:t>; Rohmah, 2018</w:t>
      </w:r>
      <w:r>
        <w:rPr>
          <w:noProof/>
          <w:sz w:val="24"/>
          <w:lang w:val="en-US"/>
        </w:rPr>
        <w:t>:91</w:t>
      </w:r>
      <w:r w:rsidRPr="00433E25">
        <w:rPr>
          <w:noProof/>
          <w:sz w:val="24"/>
        </w:rPr>
        <w:t>)</w:t>
      </w:r>
      <w:r w:rsidRPr="00433E25">
        <w:rPr>
          <w:sz w:val="24"/>
        </w:rPr>
        <w:fldChar w:fldCharType="end"/>
      </w:r>
      <w:r w:rsidRPr="00433E25">
        <w:rPr>
          <w:sz w:val="24"/>
        </w:rPr>
        <w:t xml:space="preserve"> dan yang selanjutnya diubah kembali menjadi UU Nomor 23 Tahun 2014.</w:t>
      </w:r>
    </w:p>
    <w:p w:rsidR="00B5581B" w:rsidRDefault="00B5581B" w:rsidP="00B5581B">
      <w:pPr>
        <w:ind w:firstLine="567"/>
        <w:rPr>
          <w:sz w:val="24"/>
        </w:rPr>
      </w:pPr>
      <w:r w:rsidRPr="004D253B">
        <w:rPr>
          <w:sz w:val="24"/>
          <w:lang w:val="en-US"/>
        </w:rPr>
        <w:t>Salah satu aktualisasi dari kebijakan Desentralisasi dan Otonomi Daerah yang timbul dalam kea</w:t>
      </w:r>
      <w:r>
        <w:rPr>
          <w:sz w:val="24"/>
          <w:lang w:val="en-US"/>
        </w:rPr>
        <w:t>neka</w:t>
      </w:r>
      <w:r w:rsidRPr="004D253B">
        <w:rPr>
          <w:sz w:val="24"/>
          <w:lang w:val="en-US"/>
        </w:rPr>
        <w:t>ragama</w:t>
      </w:r>
      <w:r>
        <w:rPr>
          <w:sz w:val="24"/>
          <w:lang w:val="en-US"/>
        </w:rPr>
        <w:t>n di Indonesia adalah</w:t>
      </w:r>
      <w:r w:rsidRPr="004D253B">
        <w:rPr>
          <w:sz w:val="24"/>
          <w:lang w:val="en-US"/>
        </w:rPr>
        <w:t xml:space="preserve">: Pemekaran wilayah yaitu pembentukan wilayah administratif baru di tingkat provinsi maupun kota </w:t>
      </w:r>
      <w:r>
        <w:rPr>
          <w:sz w:val="24"/>
          <w:lang w:val="en-US"/>
        </w:rPr>
        <w:fldChar w:fldCharType="begin" w:fldLock="1"/>
      </w:r>
      <w:r>
        <w:rPr>
          <w:sz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Heru","non-dropping-particle":"","parse-names":false,"suffix":""}],"container-title":"Journal Jom FISIP","id":"ITEM-1","issue":"1","issued":{"date-parts":[["2015"]]},"page":"1-15","title":"DINAMIKA PROSES PEMEKARAN KECAMATAN PULAU MERBAU KABUPATEN KEPULAUAN MERANTI","type":"article-journal","volume":"2"},"uris":["http://www.mendeley.com/documents/?uuid=bd0bb37a-b998-4e83-aad0-5034a49c3887"]}],"mendeley":{"formattedCitation":"(Kurniawan, 2015b)","manualFormatting":"(Kurniawan, 2015:2)","plainTextFormattedCitation":"(Kurniawan, 2015b)","previouslyFormattedCitation":"(Kurniawan, 2015b)"},"properties":{"noteIndex":0},"schema":"https://github.com/citation-style-language/schema/raw/master/csl-citation.json"}</w:instrText>
      </w:r>
      <w:r>
        <w:rPr>
          <w:sz w:val="24"/>
          <w:lang w:val="en-US"/>
        </w:rPr>
        <w:fldChar w:fldCharType="separate"/>
      </w:r>
      <w:r>
        <w:rPr>
          <w:noProof/>
          <w:sz w:val="24"/>
          <w:lang w:val="en-US"/>
        </w:rPr>
        <w:t>(Kurniawan, 2015:2</w:t>
      </w:r>
      <w:r w:rsidRPr="004D253B">
        <w:rPr>
          <w:noProof/>
          <w:sz w:val="24"/>
          <w:lang w:val="en-US"/>
        </w:rPr>
        <w:t>)</w:t>
      </w:r>
      <w:r>
        <w:rPr>
          <w:sz w:val="24"/>
          <w:lang w:val="en-US"/>
        </w:rPr>
        <w:fldChar w:fldCharType="end"/>
      </w:r>
      <w:r>
        <w:rPr>
          <w:sz w:val="24"/>
          <w:lang w:val="en-US"/>
        </w:rPr>
        <w:t xml:space="preserve"> </w:t>
      </w:r>
      <w:r w:rsidRPr="004D253B">
        <w:rPr>
          <w:sz w:val="24"/>
          <w:lang w:val="en-US"/>
        </w:rPr>
        <w:t>dan kabupaten/kota</w:t>
      </w:r>
      <w:r>
        <w:rPr>
          <w:sz w:val="24"/>
          <w:lang w:val="en-US"/>
        </w:rPr>
        <w:t xml:space="preserve"> </w:t>
      </w:r>
      <w:r>
        <w:rPr>
          <w:sz w:val="24"/>
          <w:lang w:val="en-US"/>
        </w:rPr>
        <w:fldChar w:fldCharType="begin" w:fldLock="1"/>
      </w:r>
      <w:r>
        <w:rPr>
          <w:sz w:val="24"/>
          <w:lang w:val="en-US"/>
        </w:rPr>
        <w:instrText>ADDIN CSL_CITATION {"citationItems":[{"id":"ITEM-1","itemData":{"author":[{"dropping-particle":"","family":"Brata","given":"Aloysius Gunadi","non-dropping-particle":"","parse-names":false,"suffix":""}],"id":"ITEM-1","issued":{"date-parts":[["2008"]]},"page":"1-9","title":"Pemekaran Daerah di Papua : Kesejahteraan Masyarakat vs . Kepentingan Elit","type":"article-journal"},"uris":["http://www.mendeley.com/documents/?uuid=288f3167-fc7a-43e0-92f1-e546b6ac4439"]}],"mendeley":{"formattedCitation":"(Brata, 2008)","manualFormatting":"(Brata, 2008:1)","plainTextFormattedCitation":"(Brata, 2008)","previouslyFormattedCitation":"(Brata, 2008)"},"properties":{"noteIndex":0},"schema":"https://github.com/citation-style-language/schema/raw/master/csl-citation.json"}</w:instrText>
      </w:r>
      <w:r>
        <w:rPr>
          <w:sz w:val="24"/>
          <w:lang w:val="en-US"/>
        </w:rPr>
        <w:fldChar w:fldCharType="separate"/>
      </w:r>
      <w:r w:rsidRPr="004D253B">
        <w:rPr>
          <w:noProof/>
          <w:sz w:val="24"/>
          <w:lang w:val="en-US"/>
        </w:rPr>
        <w:t>(Brata, 2008</w:t>
      </w:r>
      <w:r>
        <w:rPr>
          <w:noProof/>
          <w:sz w:val="24"/>
          <w:lang w:val="en-US"/>
        </w:rPr>
        <w:t>:1</w:t>
      </w:r>
      <w:r w:rsidRPr="004D253B">
        <w:rPr>
          <w:noProof/>
          <w:sz w:val="24"/>
          <w:lang w:val="en-US"/>
        </w:rPr>
        <w:t>)</w:t>
      </w:r>
      <w:r>
        <w:rPr>
          <w:sz w:val="24"/>
          <w:lang w:val="en-US"/>
        </w:rPr>
        <w:fldChar w:fldCharType="end"/>
      </w:r>
      <w:r>
        <w:rPr>
          <w:sz w:val="24"/>
          <w:lang w:val="en-US"/>
        </w:rPr>
        <w:t>. Hal tersebut menjadikan pemekaran</w:t>
      </w:r>
      <w:r w:rsidRPr="00580F49">
        <w:rPr>
          <w:sz w:val="24"/>
        </w:rPr>
        <w:t xml:space="preserve"> menjadi konsekuensi logis dari kebijakan desentralisasi politik </w:t>
      </w:r>
      <w:r w:rsidRPr="00580F49">
        <w:rPr>
          <w:sz w:val="24"/>
        </w:rPr>
        <w:fldChar w:fldCharType="begin" w:fldLock="1"/>
      </w:r>
      <w:r>
        <w:rPr>
          <w:sz w:val="24"/>
        </w:rPr>
        <w:instrText>ADDIN CSL_CITATION {"citationItems":[{"id":"ITEM-1","itemData":{"author":[{"dropping-particle":"","family":"Yusoff","given":"Mohammad Agus","non-dropping-particle":"","parse-names":false,"suffix":""}],"id":"ITEM-1","issued":{"date-parts":[["2010"]]},"title":"Pilkada dan pemekaran daerah dalam demokrasi local di Indonesia : Local strongmen dan roving bandits","type":"article-journal"},"uris":["http://www.mendeley.com/documents/?uuid=bddb9a50-cc62-4e67-869a-bc418eefaf22","http://www.mendeley.com/documents/?uuid=c9afb763-d7fd-4ca0-b97f-1f8464d4e683"]}],"mendeley":{"formattedCitation":"(Yusoff, 2010)","plainTextFormattedCitation":"(Yusoff, 2010)","previouslyFormattedCitation":"(Yusoff, 2010)"},"properties":{"noteIndex":0},"schema":"https://github.com/citation-style-language/schema/raw/master/csl-citation.json"}</w:instrText>
      </w:r>
      <w:r w:rsidRPr="00580F49">
        <w:rPr>
          <w:sz w:val="24"/>
        </w:rPr>
        <w:fldChar w:fldCharType="separate"/>
      </w:r>
      <w:r w:rsidRPr="00580F49">
        <w:rPr>
          <w:noProof/>
          <w:sz w:val="24"/>
        </w:rPr>
        <w:t>(Yusoff, 2010)</w:t>
      </w:r>
      <w:r w:rsidRPr="00580F49">
        <w:rPr>
          <w:sz w:val="24"/>
        </w:rPr>
        <w:fldChar w:fldCharType="end"/>
      </w:r>
      <w:r w:rsidRPr="00580F49">
        <w:rPr>
          <w:sz w:val="24"/>
        </w:rPr>
        <w:t xml:space="preserve">. Salah satu cara yang dapat dilakukan untuk mempercepat pembangunan ialah dengan melakukan pemekaran wilayah agar masyarakat mendapatkan pelayanan </w:t>
      </w:r>
      <w:r>
        <w:rPr>
          <w:sz w:val="24"/>
          <w:lang w:val="en-US"/>
        </w:rPr>
        <w:t xml:space="preserve">dan </w:t>
      </w:r>
      <w:r w:rsidRPr="00580F49">
        <w:rPr>
          <w:sz w:val="24"/>
        </w:rPr>
        <w:t>m</w:t>
      </w:r>
      <w:r>
        <w:rPr>
          <w:sz w:val="24"/>
        </w:rPr>
        <w:t xml:space="preserve">empercepat pembangunan </w:t>
      </w:r>
      <w:r w:rsidRPr="00580F49">
        <w:rPr>
          <w:sz w:val="24"/>
        </w:rPr>
        <w:fldChar w:fldCharType="begin" w:fldLock="1"/>
      </w:r>
      <w:r>
        <w:rPr>
          <w:sz w:val="24"/>
        </w:rPr>
        <w:instrText>ADDIN CSL_CITATION {"citationItems":[{"id":"ITEM-1","itemData":{"author":[{"dropping-particle":"","family":"Audia","given":"Linggar","non-dropping-particle":"","parse-names":false,"suffix":""}],"id":"ITEM-1","issued":{"date-parts":[["2015"]]},"title":"ANALISIS POLITIK TERHADAP USULAN PEMEKARAN DESA SIDARAJA KECAMATAN CIAWIGEBANG KABUPATEN KUNINGAN","type":"article-journal"},"uris":["http://www.mendeley.com/documents/?uuid=d1a132cc-527d-42c5-99c0-23e2ed9e490d","http://www.mendeley.com/documents/?uuid=d704e1fe-ed12-4c15-9a53-b2a5fb0cf1c0"]}],"mendeley":{"formattedCitation":"(Audia, 2015)","manualFormatting":"(Audia, 2015:3)","plainTextFormattedCitation":"(Audia, 2015)","previouslyFormattedCitation":"(Audia, 2015)"},"properties":{"noteIndex":0},"schema":"https://github.com/citation-style-language/schema/raw/master/csl-citation.json"}</w:instrText>
      </w:r>
      <w:r w:rsidRPr="00580F49">
        <w:rPr>
          <w:sz w:val="24"/>
        </w:rPr>
        <w:fldChar w:fldCharType="separate"/>
      </w:r>
      <w:r w:rsidRPr="00580F49">
        <w:rPr>
          <w:noProof/>
          <w:sz w:val="24"/>
        </w:rPr>
        <w:t>(Audia, 2015</w:t>
      </w:r>
      <w:r>
        <w:rPr>
          <w:noProof/>
          <w:sz w:val="24"/>
          <w:lang w:val="en-US"/>
        </w:rPr>
        <w:t>:3</w:t>
      </w:r>
      <w:r w:rsidRPr="00580F49">
        <w:rPr>
          <w:noProof/>
          <w:sz w:val="24"/>
        </w:rPr>
        <w:t>)</w:t>
      </w:r>
      <w:r w:rsidRPr="00580F49">
        <w:rPr>
          <w:sz w:val="24"/>
        </w:rPr>
        <w:fldChar w:fldCharType="end"/>
      </w:r>
      <w:r w:rsidRPr="00580F49">
        <w:rPr>
          <w:sz w:val="24"/>
        </w:rPr>
        <w:t>.</w:t>
      </w:r>
    </w:p>
    <w:p w:rsidR="00B5581B" w:rsidRPr="00E21B20" w:rsidRDefault="00B5581B" w:rsidP="00B5581B">
      <w:pPr>
        <w:ind w:firstLine="720"/>
        <w:rPr>
          <w:sz w:val="24"/>
          <w:lang w:val="en-US"/>
        </w:rPr>
      </w:pPr>
      <w:r>
        <w:rPr>
          <w:sz w:val="24"/>
          <w:lang w:val="en-US"/>
        </w:rPr>
        <w:t>D</w:t>
      </w:r>
      <w:r w:rsidRPr="00580F49">
        <w:rPr>
          <w:sz w:val="24"/>
        </w:rPr>
        <w:t>i seluruh Indonesia, retorika kampanye selalu menyebut-nyebut tiga alasan utama untuk menciptakan kabupaten baru: bahwa hal itu akan semakin mendekatkan pemerintah dengan rakyat, bahwa akan menguntungkan kemakmuran ekonomis, dan bahwa adalah kehendak rakyat untuk memi</w:t>
      </w:r>
      <w:r>
        <w:rPr>
          <w:sz w:val="24"/>
        </w:rPr>
        <w:t xml:space="preserve">liki kabupaten mereka sendiri </w:t>
      </w:r>
      <w:r w:rsidRPr="00580F49">
        <w:rPr>
          <w:sz w:val="24"/>
        </w:rPr>
        <w:fldChar w:fldCharType="begin" w:fldLock="1"/>
      </w:r>
      <w:r>
        <w:rPr>
          <w:sz w:val="24"/>
        </w:rPr>
        <w:instrText>ADDIN CSL_CITATION {"citationItems":[{"id":"ITEM-1","itemData":{"author":[{"dropping-particle":"","family":"Id","given":"Submission","non-dropping-particle":"","parse-names":false,"suffix":""}],"id":"ITEM-1","issued":{"date-parts":[["2019"]]},"title":"by Rev C","type":"article-journal"},"uris":["http://www.mendeley.com/documents/?uuid=20b95b65-1869-4a11-9560-ab72eda96a79","http://www.mendeley.com/documents/?uuid=8de88684-0786-4074-8bcf-ca83f4cf9bce"]}],"mendeley":{"formattedCitation":"(Id, 2019)","manualFormatting":" (Vel, 2007)","plainTextFormattedCitation":"(Id, 2019)","previouslyFormattedCitation":"(Id, 2019)"},"properties":{"noteIndex":0},"schema":"https://github.com/citation-style-language/schema/raw/master/csl-citation.json"}</w:instrText>
      </w:r>
      <w:r w:rsidRPr="00580F49">
        <w:rPr>
          <w:sz w:val="24"/>
        </w:rPr>
        <w:fldChar w:fldCharType="separate"/>
      </w:r>
      <w:r w:rsidRPr="00580F49">
        <w:rPr>
          <w:noProof/>
          <w:sz w:val="24"/>
        </w:rPr>
        <w:t xml:space="preserve"> (Vel, 2007)</w:t>
      </w:r>
      <w:r w:rsidRPr="00580F49">
        <w:rPr>
          <w:sz w:val="24"/>
        </w:rPr>
        <w:fldChar w:fldCharType="end"/>
      </w:r>
      <w:r>
        <w:rPr>
          <w:sz w:val="24"/>
        </w:rPr>
        <w:t>.</w:t>
      </w:r>
      <w:r>
        <w:rPr>
          <w:sz w:val="24"/>
          <w:lang w:val="en-US"/>
        </w:rPr>
        <w:t xml:space="preserve"> Selin itu, </w:t>
      </w:r>
      <w:r>
        <w:rPr>
          <w:sz w:val="24"/>
        </w:rPr>
        <w:t>u</w:t>
      </w:r>
      <w:r w:rsidRPr="00580F49">
        <w:rPr>
          <w:sz w:val="24"/>
        </w:rPr>
        <w:t xml:space="preserve">sulan pemekaran wilayah banyak merepresentasikan kepentingan elit lokal dengan motif sejarah, etnik dan ekonomi </w:t>
      </w:r>
      <w:r w:rsidRPr="00580F49">
        <w:rPr>
          <w:sz w:val="24"/>
        </w:rPr>
        <w:fldChar w:fldCharType="begin" w:fldLock="1"/>
      </w:r>
      <w:r>
        <w:rPr>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05f63040-3855-459d-b010-6e37f39e8b00","http://www.mendeley.com/documents/?uuid=7746d15d-8de5-4086-8f45-987308fb4252"]}],"mendeley":{"formattedCitation":"(Rohmah, 2018)","plainTextFormattedCitation":"(Rohmah, 2018)","previouslyFormattedCitation":"(Rohmah, 2018)"},"properties":{"noteIndex":0},"schema":"https://github.com/citation-style-language/schema/raw/master/csl-citation.json"}</w:instrText>
      </w:r>
      <w:r w:rsidRPr="00580F49">
        <w:rPr>
          <w:sz w:val="24"/>
        </w:rPr>
        <w:fldChar w:fldCharType="separate"/>
      </w:r>
      <w:r w:rsidRPr="00580F49">
        <w:rPr>
          <w:noProof/>
          <w:sz w:val="24"/>
        </w:rPr>
        <w:t>(Rohmah, 2018)</w:t>
      </w:r>
      <w:r w:rsidRPr="00580F49">
        <w:rPr>
          <w:sz w:val="24"/>
        </w:rPr>
        <w:fldChar w:fldCharType="end"/>
      </w:r>
      <w:r w:rsidRPr="00580F49">
        <w:rPr>
          <w:sz w:val="24"/>
        </w:rPr>
        <w:t xml:space="preserve">. </w:t>
      </w:r>
      <w:r>
        <w:rPr>
          <w:sz w:val="24"/>
          <w:lang w:val="en-US"/>
        </w:rPr>
        <w:t xml:space="preserve">Berdasarkan </w:t>
      </w:r>
      <w:r w:rsidRPr="00580F49">
        <w:rPr>
          <w:sz w:val="24"/>
        </w:rPr>
        <w:t xml:space="preserve">penelitian yang dilakukan Rohmah menyatakan bahwa Pemerintah Daerah Jawa Barat tidak merekomendasikan pemekaran Provinsi Banten karena khawatir akan kehilangan PAD dan DAU </w:t>
      </w:r>
      <w:r w:rsidRPr="00580F49">
        <w:rPr>
          <w:sz w:val="24"/>
        </w:rPr>
        <w:fldChar w:fldCharType="begin" w:fldLock="1"/>
      </w:r>
      <w:r>
        <w:rPr>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05f63040-3855-459d-b010-6e37f39e8b00","http://www.mendeley.com/documents/?uuid=7746d15d-8de5-4086-8f45-987308fb4252"]}],"mendeley":{"formattedCitation":"(Rohmah, 2018)","manualFormatting":"(Lubis, 2000)","plainTextFormattedCitation":"(Rohmah, 2018)","previouslyFormattedCitation":"(Rohmah, 2018)"},"properties":{"noteIndex":0},"schema":"https://github.com/citation-style-language/schema/raw/master/csl-citation.json"}</w:instrText>
      </w:r>
      <w:r w:rsidRPr="00580F49">
        <w:rPr>
          <w:sz w:val="24"/>
        </w:rPr>
        <w:fldChar w:fldCharType="separate"/>
      </w:r>
      <w:r w:rsidRPr="00580F49">
        <w:rPr>
          <w:noProof/>
          <w:sz w:val="24"/>
        </w:rPr>
        <w:t>(Lubis, 2000)</w:t>
      </w:r>
      <w:r w:rsidRPr="00580F49">
        <w:rPr>
          <w:sz w:val="24"/>
        </w:rPr>
        <w:fldChar w:fldCharType="end"/>
      </w:r>
      <w:r w:rsidRPr="00580F49">
        <w:rPr>
          <w:sz w:val="24"/>
        </w:rPr>
        <w:t xml:space="preserve">. </w:t>
      </w:r>
      <w:r>
        <w:rPr>
          <w:sz w:val="24"/>
          <w:lang w:val="en-US"/>
        </w:rPr>
        <w:t>Hal tersebut merupakan salah satu contoh kecil yang membenarkan bahwa memang sumber daya alam memiliki kedudukan yang siginifkan.</w:t>
      </w:r>
    </w:p>
    <w:p w:rsidR="00B5581B" w:rsidRDefault="00B5581B" w:rsidP="00B5581B">
      <w:pPr>
        <w:ind w:firstLine="567"/>
        <w:rPr>
          <w:sz w:val="24"/>
        </w:rPr>
      </w:pPr>
      <w:r w:rsidRPr="00580F49">
        <w:rPr>
          <w:sz w:val="24"/>
        </w:rPr>
        <w:t xml:space="preserve">Wacana mengenai pemekaran wilayah itu berkembang dan menjadi fokus pembicaraan di berbagai kalangan </w:t>
      </w:r>
      <w:r w:rsidRPr="00580F49">
        <w:rPr>
          <w:sz w:val="24"/>
        </w:rPr>
        <w:fldChar w:fldCharType="begin" w:fldLock="1"/>
      </w:r>
      <w:r>
        <w:rPr>
          <w:sz w:val="24"/>
        </w:rPr>
        <w:instrText>ADDIN CSL_CITATION {"citationItems":[{"id":"ITEM-1","itemData":{"author":[{"dropping-particle":"","family":"Diah Rukmawati","given":"I Wayan sudana dan I Gede Janamijaya","non-dropping-particle":"","parse-names":false,"suffix":""}],"container-title":"Jurnal Ilmu Sosial dan Ilmu Politik","id":"ITEM-1","issue":"2","issued":{"date-parts":[["2018"]]},"page":"60-63","title":"Perubahan Paradigma Berotonomi Daerah Pasca Hegemoni Negara di Kota Denpasar, 1998-2018","type":"article-journal","volume":"9"},"uris":["http://www.mendeley.com/documents/?uuid=27504bfe-c1e6-45f1-9bea-c4bcfbe20db7","http://www.mendeley.com/documents/?uuid=3c7f85fb-8119-4fbd-802f-0f3ef3c1eb08"]}],"mendeley":{"formattedCitation":"(Diah Rukmawati, 2018)","manualFormatting":"(Asosiasi Antropologi Indonesia (AAI), 2011; Brata, 2008; Chauvel, 2005; Hommers, 2003; Suryawan, 2013)","plainTextFormattedCitation":"(Diah Rukmawati, 2018)","previouslyFormattedCitation":"(Diah Rukmawati, 2018)"},"properties":{"noteIndex":0},"schema":"https://github.com/citation-style-language/schema/raw/master/csl-citation.json"}</w:instrText>
      </w:r>
      <w:r w:rsidRPr="00580F49">
        <w:rPr>
          <w:sz w:val="24"/>
        </w:rPr>
        <w:fldChar w:fldCharType="separate"/>
      </w:r>
      <w:r w:rsidRPr="00580F49">
        <w:rPr>
          <w:noProof/>
          <w:sz w:val="24"/>
        </w:rPr>
        <w:t>(Asosiasi Antropologi Indonesia (AAI), 2011; Brata, 2008; Chauvel, 2005; Hommers, 2003; Suryawan, 2013)</w:t>
      </w:r>
      <w:r w:rsidRPr="00580F49">
        <w:rPr>
          <w:sz w:val="24"/>
        </w:rPr>
        <w:fldChar w:fldCharType="end"/>
      </w:r>
      <w:r w:rsidRPr="00580F49">
        <w:rPr>
          <w:sz w:val="24"/>
        </w:rPr>
        <w:t xml:space="preserve">. Para elit-elit lokal membicarakan masalah pemekaran wilayah dengan sudut pandang kepentingan para elit </w:t>
      </w:r>
      <w:r w:rsidRPr="00580F49">
        <w:rPr>
          <w:sz w:val="24"/>
        </w:rPr>
        <w:fldChar w:fldCharType="begin" w:fldLock="1"/>
      </w:r>
      <w:r>
        <w:rPr>
          <w:sz w:val="24"/>
        </w:rPr>
        <w:instrText>ADDIN CSL_CITATION {"citationItems":[{"id":"ITEM-1","itemData":{"DOI":"10.21580/jsw.2018.2.2.2961","author":[{"dropping-particle":"","family":"Suryawan","given":"I Ngurah","non-dropping-particle":"","parse-names":false,"suffix":""}],"container-title":"Jurnal Sosiologi Walisongo","id":"ITEM-1","issue":"2","issued":{"date-parts":[["2018"]]},"page":"189-202","title":"Pemekaran Daerah dan Terbentuknya Kelas Menengah ( Baru ) Papua","type":"article-journal","volume":"2"},"uris":["http://www.mendeley.com/documents/?uuid=76e0913c-280b-48b3-97de-e86a396454c1","http://www.mendeley.com/documents/?uuid=4c744bed-1114-450b-ba2b-83aba3fba36a"]}],"mendeley":{"formattedCitation":"(Suryawan, 2018)","manualFormatting":"(Suryawan, 2018:1)","plainTextFormattedCitation":"(Suryawan, 2018)","previouslyFormattedCitation":"(Suryawan, 2018)"},"properties":{"noteIndex":0},"schema":"https://github.com/citation-style-language/schema/raw/master/csl-citation.json"}</w:instrText>
      </w:r>
      <w:r w:rsidRPr="00580F49">
        <w:rPr>
          <w:sz w:val="24"/>
        </w:rPr>
        <w:fldChar w:fldCharType="separate"/>
      </w:r>
      <w:r w:rsidRPr="00580F49">
        <w:rPr>
          <w:noProof/>
          <w:sz w:val="24"/>
        </w:rPr>
        <w:t>(Suryawan, 2018</w:t>
      </w:r>
      <w:r>
        <w:rPr>
          <w:noProof/>
          <w:sz w:val="24"/>
          <w:lang w:val="en-US"/>
        </w:rPr>
        <w:t>:1</w:t>
      </w:r>
      <w:r w:rsidRPr="00580F49">
        <w:rPr>
          <w:noProof/>
          <w:sz w:val="24"/>
        </w:rPr>
        <w:t>)</w:t>
      </w:r>
      <w:r w:rsidRPr="00580F49">
        <w:rPr>
          <w:sz w:val="24"/>
        </w:rPr>
        <w:fldChar w:fldCharType="end"/>
      </w:r>
      <w:r w:rsidRPr="00580F49">
        <w:rPr>
          <w:sz w:val="24"/>
        </w:rPr>
        <w:t xml:space="preserve">. Individu atau perorangan yang memiliki otonomi dan bertindak secara rasionalitas yang </w:t>
      </w:r>
      <w:r>
        <w:rPr>
          <w:sz w:val="24"/>
        </w:rPr>
        <w:t xml:space="preserve">dimiliki disebut </w:t>
      </w:r>
      <w:r w:rsidRPr="00580F49">
        <w:rPr>
          <w:sz w:val="24"/>
        </w:rPr>
        <w:t xml:space="preserve">dengan aktor </w:t>
      </w:r>
      <w:r w:rsidRPr="00580F49">
        <w:rPr>
          <w:sz w:val="24"/>
        </w:rPr>
        <w:fldChar w:fldCharType="begin" w:fldLock="1"/>
      </w:r>
      <w:r>
        <w:rPr>
          <w:sz w:val="24"/>
        </w:rPr>
        <w:instrText>ADDIN CSL_CITATION {"citationItems":[{"id":"ITEM-1","itemData":{"author":[{"dropping-particle":"","family":"Trijono","given":"Lambang","non-dropping-particle":"","parse-names":false,"suffix":""}],"container-title":"Jurnal Ilmu Sosial dan Ilmu Politik","id":"ITEM-1","issue":"2","issued":{"date-parts":[["2011"]]},"page":"93-110","title":"Reaktualisasi Politik Demokrasi: Politik Agensi dan Revitalisasi Kelembagaan Demokrasi","type":"article-journal","volume":"15"},"uris":["http://www.mendeley.com/documents/?uuid=0323bf70-72f0-42cc-a8f6-f5c234f95404","http://www.mendeley.com/documents/?uuid=ded7d07f-3c83-4ce5-8e2a-c37ad351a359"]}],"mendeley":{"formattedCitation":"(Trijono, 2011)","manualFormatting":"(Trijono, 2011:100)","plainTextFormattedCitation":"(Trijono, 2011)","previouslyFormattedCitation":"(Trijono, 2011)"},"properties":{"noteIndex":0},"schema":"https://github.com/citation-style-language/schema/raw/master/csl-citation.json"}</w:instrText>
      </w:r>
      <w:r w:rsidRPr="00580F49">
        <w:rPr>
          <w:sz w:val="24"/>
        </w:rPr>
        <w:fldChar w:fldCharType="separate"/>
      </w:r>
      <w:r w:rsidRPr="00580F49">
        <w:rPr>
          <w:noProof/>
          <w:sz w:val="24"/>
        </w:rPr>
        <w:t>(Trijono, 2011</w:t>
      </w:r>
      <w:r>
        <w:rPr>
          <w:noProof/>
          <w:sz w:val="24"/>
          <w:lang w:val="en-US"/>
        </w:rPr>
        <w:t>:100</w:t>
      </w:r>
      <w:r w:rsidRPr="00580F49">
        <w:rPr>
          <w:noProof/>
          <w:sz w:val="24"/>
        </w:rPr>
        <w:t>)</w:t>
      </w:r>
      <w:r w:rsidRPr="00580F49">
        <w:rPr>
          <w:sz w:val="24"/>
        </w:rPr>
        <w:fldChar w:fldCharType="end"/>
      </w:r>
      <w:r w:rsidRPr="00580F49">
        <w:rPr>
          <w:sz w:val="24"/>
        </w:rPr>
        <w:t>.</w:t>
      </w:r>
      <w:r w:rsidRPr="00580F49">
        <w:rPr>
          <w:b/>
          <w:sz w:val="24"/>
        </w:rPr>
        <w:t xml:space="preserve"> </w:t>
      </w:r>
      <w:r w:rsidRPr="00580F49">
        <w:rPr>
          <w:sz w:val="24"/>
        </w:rPr>
        <w:t>A</w:t>
      </w:r>
      <w:r>
        <w:rPr>
          <w:sz w:val="24"/>
          <w:lang w:val="en-US"/>
        </w:rPr>
        <w:t>k</w:t>
      </w:r>
      <w:r w:rsidRPr="00580F49">
        <w:rPr>
          <w:sz w:val="24"/>
        </w:rPr>
        <w:t>tor selalu memiliki peran dalam proses pelaksana kegiatan dari mulai proses pengajuan pem</w:t>
      </w:r>
      <w:r>
        <w:rPr>
          <w:sz w:val="24"/>
        </w:rPr>
        <w:t>ekaran hingga proses pengesahan</w:t>
      </w:r>
      <w:r w:rsidRPr="00580F49">
        <w:rPr>
          <w:sz w:val="24"/>
        </w:rPr>
        <w:t xml:space="preserve"> </w:t>
      </w:r>
      <w:r w:rsidRPr="00580F49">
        <w:rPr>
          <w:sz w:val="24"/>
        </w:rPr>
        <w:fldChar w:fldCharType="begin" w:fldLock="1"/>
      </w:r>
      <w:r>
        <w:rPr>
          <w:sz w:val="24"/>
        </w:rPr>
        <w:instrText>ADDIN CSL_CITATION {"citationItems":[{"id":"ITEM-1","itemData":{"author":[{"dropping-particle":"","family":"Afzalurrahman","given":"Muhammad","non-dropping-particle":"","parse-names":false,"suffix":""}],"container-title":"Jom FISIP","id":"ITEM-1","issue":"2","issued":{"date-parts":[["2016"]]},"page":"1-13","title":"STUDI POLITIK PEMEKARAN : DINAMIKA AKTOR DALAM PEMBENTUKAN KECAMATAN SINGKEP SELATAN KABUPATEN LINGGA PROVINSI KEPULAUAN RIAU TAHUN 2011-2012","type":"article-journal","volume":"3"},"uris":["http://www.mendeley.com/documents/?uuid=8b22879a-47f4-463d-890b-8e08abcabb2d","http://www.mendeley.com/documents/?uuid=42f6fcaa-a2f8-4442-b9ec-13469ca58675"]}],"mendeley":{"formattedCitation":"(Afzalurrahman, 2016)","manualFormatting":"(Afzalurrahman, 2016:3)","plainTextFormattedCitation":"(Afzalurrahman, 2016)","previouslyFormattedCitation":"(Afzalurrahman, 2016)"},"properties":{"noteIndex":0},"schema":"https://github.com/citation-style-language/schema/raw/master/csl-citation.json"}</w:instrText>
      </w:r>
      <w:r w:rsidRPr="00580F49">
        <w:rPr>
          <w:sz w:val="24"/>
        </w:rPr>
        <w:fldChar w:fldCharType="separate"/>
      </w:r>
      <w:r w:rsidRPr="00580F49">
        <w:rPr>
          <w:noProof/>
          <w:sz w:val="24"/>
        </w:rPr>
        <w:t>(Afzalurrahman, 2016</w:t>
      </w:r>
      <w:r>
        <w:rPr>
          <w:noProof/>
          <w:sz w:val="24"/>
          <w:lang w:val="en-US"/>
        </w:rPr>
        <w:t>:3</w:t>
      </w:r>
      <w:r w:rsidRPr="00580F49">
        <w:rPr>
          <w:noProof/>
          <w:sz w:val="24"/>
        </w:rPr>
        <w:t>)</w:t>
      </w:r>
      <w:r w:rsidRPr="00580F49">
        <w:rPr>
          <w:sz w:val="24"/>
        </w:rPr>
        <w:fldChar w:fldCharType="end"/>
      </w:r>
      <w:r w:rsidRPr="00580F49">
        <w:rPr>
          <w:sz w:val="24"/>
        </w:rPr>
        <w:t xml:space="preserve">. Elit-elit lokal tersebut memiliki peran masing-masing dalam proses pemekaran. </w:t>
      </w:r>
    </w:p>
    <w:p w:rsidR="00B5581B" w:rsidRPr="00580F49" w:rsidRDefault="00B5581B" w:rsidP="00B5581B">
      <w:pPr>
        <w:ind w:firstLine="567"/>
        <w:rPr>
          <w:b/>
          <w:sz w:val="24"/>
        </w:rPr>
      </w:pPr>
      <w:r w:rsidRPr="00580F49">
        <w:rPr>
          <w:sz w:val="24"/>
        </w:rPr>
        <w:t xml:space="preserve">Pemekaran daerah yang berkembang saat reformasi berawal dari kelompok masyarakat maupun aspirasi dari sebagian elit politik. Terdapat kecenderungan ketika pembentukan daerah otonomi baru atau pemekaran tak jarang selalu diawali dengan elit lokal, selanjutnya adanya pengumpulan masa untuk meminta dukungan atau persetujuan, sebelum akhirnya menyampaikan proposal pemekaran kepada pihak berwenang, seperti DPRD, DPR RI sampai pada Kemendagri </w:t>
      </w:r>
      <w:r w:rsidRPr="00580F49">
        <w:rPr>
          <w:sz w:val="24"/>
        </w:rPr>
        <w:fldChar w:fldCharType="begin" w:fldLock="1"/>
      </w:r>
      <w:r>
        <w:rPr>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http://www.mendeley.com/documents/?uuid=05f63040-3855-459d-b010-6e37f39e8b00"]}],"mendeley":{"formattedCitation":"(Rohmah, 2018)","manualFormatting":"(Rohmah, 2018:92)","plainTextFormattedCitation":"(Rohmah, 2018)","previouslyFormattedCitation":"(Rohmah, 2018)"},"properties":{"noteIndex":0},"schema":"https://github.com/citation-style-language/schema/raw/master/csl-citation.json"}</w:instrText>
      </w:r>
      <w:r w:rsidRPr="00580F49">
        <w:rPr>
          <w:sz w:val="24"/>
        </w:rPr>
        <w:fldChar w:fldCharType="separate"/>
      </w:r>
      <w:r w:rsidRPr="00580F49">
        <w:rPr>
          <w:noProof/>
          <w:sz w:val="24"/>
        </w:rPr>
        <w:t>(Rohmah, 2018</w:t>
      </w:r>
      <w:r>
        <w:rPr>
          <w:noProof/>
          <w:sz w:val="24"/>
          <w:lang w:val="en-US"/>
        </w:rPr>
        <w:t>:92</w:t>
      </w:r>
      <w:r w:rsidRPr="00580F49">
        <w:rPr>
          <w:noProof/>
          <w:sz w:val="24"/>
        </w:rPr>
        <w:t>)</w:t>
      </w:r>
      <w:r w:rsidRPr="00580F49">
        <w:rPr>
          <w:sz w:val="24"/>
        </w:rPr>
        <w:fldChar w:fldCharType="end"/>
      </w:r>
      <w:r w:rsidRPr="00580F49">
        <w:rPr>
          <w:sz w:val="24"/>
        </w:rPr>
        <w:t xml:space="preserve">. </w:t>
      </w:r>
    </w:p>
    <w:p w:rsidR="00B5581B" w:rsidRDefault="00B5581B" w:rsidP="00B5581B">
      <w:pPr>
        <w:ind w:firstLine="567"/>
        <w:rPr>
          <w:sz w:val="24"/>
        </w:rPr>
      </w:pPr>
      <w:r w:rsidRPr="00580F49">
        <w:rPr>
          <w:sz w:val="24"/>
        </w:rPr>
        <w:t xml:space="preserve">Pemekaran wilayah merupakan salah satu proses sosial politik yang sangat kompleks. </w:t>
      </w:r>
      <w:r>
        <w:rPr>
          <w:sz w:val="24"/>
          <w:lang w:val="en-US"/>
        </w:rPr>
        <w:t>K</w:t>
      </w:r>
      <w:r w:rsidRPr="00580F49">
        <w:rPr>
          <w:sz w:val="24"/>
        </w:rPr>
        <w:t xml:space="preserve">arena segala bentuk problematika dan dinamika yang terjadi seputar pemekaran merupakan sebuah refleksi penyelenggaraan otonomi daerah. </w:t>
      </w:r>
      <w:r>
        <w:rPr>
          <w:sz w:val="24"/>
          <w:lang w:val="en-US"/>
        </w:rPr>
        <w:t xml:space="preserve">Pemekaran wilayah sejatinya </w:t>
      </w:r>
      <w:r>
        <w:rPr>
          <w:sz w:val="24"/>
        </w:rPr>
        <w:t>s</w:t>
      </w:r>
      <w:r w:rsidRPr="00580F49">
        <w:rPr>
          <w:sz w:val="24"/>
        </w:rPr>
        <w:t>elain dimaksudkan untuk mendekatkan pelayanan kepada</w:t>
      </w:r>
      <w:r>
        <w:rPr>
          <w:sz w:val="24"/>
        </w:rPr>
        <w:t xml:space="preserve"> masyarakat, pemekaran wilayah</w:t>
      </w:r>
      <w:r>
        <w:rPr>
          <w:sz w:val="24"/>
          <w:lang w:val="en-US"/>
        </w:rPr>
        <w:t xml:space="preserve"> juga </w:t>
      </w:r>
      <w:r w:rsidRPr="00580F49">
        <w:rPr>
          <w:sz w:val="24"/>
        </w:rPr>
        <w:t xml:space="preserve">dapat menjadi tempat bagi aktor politik untuk mencapai tujuannya, salah satunya seperti memperoleh kekuasaan dalam politik. Kekuasaan yang didapat tersebut dibagi pada kekuasaan politik tingkat lokal, hal tersebut merupakan sebuah masalah krusial yang selama ini kurang teramati </w:t>
      </w:r>
      <w:r w:rsidRPr="00580F49">
        <w:rPr>
          <w:sz w:val="24"/>
        </w:rPr>
        <w:fldChar w:fldCharType="begin" w:fldLock="1"/>
      </w:r>
      <w:r>
        <w:rPr>
          <w:sz w:val="24"/>
        </w:rPr>
        <w:instrText>ADDIN CSL_CITATION {"citationItems":[{"id":"ITEM-1","itemData":{"author":[{"dropping-particle":"","family":"Muqoyyidin","given":"Andik Wahyun","non-dropping-particle":"","parse-names":false,"suffix":""}],"container-title":"Journal Konstitusi","id":"ITEM-1","issue":"2","issued":{"date-parts":[["2013"]]},"title":"Pemekaran Wilayah dan Otonomi Daerah Pasca Reformasi di Indonesia: Konsep, Fakta Empiris dan Rekomendasi ke Depan","type":"article-journal","volume":"10"},"uris":["http://www.mendeley.com/documents/?uuid=2f39b097-0c32-4d0d-bffb-9295b4752c06","http://www.mendeley.com/documents/?uuid=af3c35a1-4134-482d-8106-5065bfa662f5"]}],"mendeley":{"formattedCitation":"(Muqoyyidin, 2013)","manualFormatting":"(Tirtosudarmo, 2008)","plainTextFormattedCitation":"(Muqoyyidin, 2013)","previouslyFormattedCitation":"(Muqoyyidin, 2013)"},"properties":{"noteIndex":0},"schema":"https://github.com/citation-style-language/schema/raw/master/csl-citation.json"}</w:instrText>
      </w:r>
      <w:r w:rsidRPr="00580F49">
        <w:rPr>
          <w:sz w:val="24"/>
        </w:rPr>
        <w:fldChar w:fldCharType="separate"/>
      </w:r>
      <w:r>
        <w:rPr>
          <w:noProof/>
          <w:sz w:val="24"/>
        </w:rPr>
        <w:t>(Tirtosudarm</w:t>
      </w:r>
      <w:r w:rsidRPr="00580F49">
        <w:rPr>
          <w:noProof/>
          <w:sz w:val="24"/>
        </w:rPr>
        <w:t>o, 2008)</w:t>
      </w:r>
      <w:r w:rsidRPr="00580F49">
        <w:rPr>
          <w:sz w:val="24"/>
        </w:rPr>
        <w:fldChar w:fldCharType="end"/>
      </w:r>
      <w:r w:rsidRPr="00580F49">
        <w:rPr>
          <w:sz w:val="24"/>
        </w:rPr>
        <w:t>.</w:t>
      </w:r>
    </w:p>
    <w:p w:rsidR="00B5581B" w:rsidRPr="00D37797" w:rsidRDefault="00B5581B" w:rsidP="00B5581B">
      <w:pPr>
        <w:ind w:firstLine="567"/>
        <w:rPr>
          <w:sz w:val="24"/>
        </w:rPr>
      </w:pPr>
      <w:r>
        <w:rPr>
          <w:sz w:val="24"/>
          <w:lang w:val="en-US"/>
        </w:rPr>
        <w:lastRenderedPageBreak/>
        <w:t xml:space="preserve">Terdapat tiga faktor yang dapat mempengaruhi pemekaran wilayah, diantaranya ialah faktor ekonomi, politik dan sosial budaya </w:t>
      </w:r>
      <w:r>
        <w:rPr>
          <w:sz w:val="24"/>
          <w:lang w:val="en-US"/>
        </w:rPr>
        <w:fldChar w:fldCharType="begin" w:fldLock="1"/>
      </w:r>
      <w:r>
        <w:rPr>
          <w:sz w:val="24"/>
          <w:lang w:val="en-US"/>
        </w:rPr>
        <w:instrText>ADDIN CSL_CITATION {"citationItems":[{"id":"ITEM-1","itemData":{"author":[{"dropping-particle":"","family":"Suseno","given":"Agung","non-dropping-particle":"","parse-names":false,"suffix":""}],"container-title":"Skripsi Universitas Airlangga. http://lib.unair.ac.id","id":"ITEM-1","issued":{"date-parts":[["2008"]]},"title":"PEMEKARAN DAERAH DALAM RANGKA OTONOMI DAERAH","type":"article-journal"},"uris":["http://www.mendeley.com/documents/?uuid=637383fc-76ff-44df-97a8-de3ef1b1496f"]}],"mendeley":{"formattedCitation":"(Suseno, 2008)","manualFormatting":"(Suseno, 2008:57)","plainTextFormattedCitation":"(Suseno, 2008)","previouslyFormattedCitation":"(Suseno, 2008)"},"properties":{"noteIndex":0},"schema":"https://github.com/citation-style-language/schema/raw/master/csl-citation.json"}</w:instrText>
      </w:r>
      <w:r>
        <w:rPr>
          <w:sz w:val="24"/>
          <w:lang w:val="en-US"/>
        </w:rPr>
        <w:fldChar w:fldCharType="separate"/>
      </w:r>
      <w:r w:rsidRPr="004F28DD">
        <w:rPr>
          <w:noProof/>
          <w:sz w:val="24"/>
          <w:lang w:val="en-US"/>
        </w:rPr>
        <w:t>(Suseno, 2008</w:t>
      </w:r>
      <w:r>
        <w:rPr>
          <w:noProof/>
          <w:sz w:val="24"/>
          <w:lang w:val="en-US"/>
        </w:rPr>
        <w:t>:57</w:t>
      </w:r>
      <w:r w:rsidRPr="004F28DD">
        <w:rPr>
          <w:noProof/>
          <w:sz w:val="24"/>
          <w:lang w:val="en-US"/>
        </w:rPr>
        <w:t>)</w:t>
      </w:r>
      <w:r>
        <w:rPr>
          <w:sz w:val="24"/>
          <w:lang w:val="en-US"/>
        </w:rPr>
        <w:fldChar w:fldCharType="end"/>
      </w:r>
      <w:r>
        <w:rPr>
          <w:sz w:val="24"/>
          <w:lang w:val="en-US"/>
        </w:rPr>
        <w:t xml:space="preserve">. Faktor ekonomi </w:t>
      </w:r>
      <w:r w:rsidRPr="004F28DD">
        <w:rPr>
          <w:sz w:val="24"/>
        </w:rPr>
        <w:t>ya</w:t>
      </w:r>
      <w:r>
        <w:rPr>
          <w:sz w:val="24"/>
          <w:lang w:val="en-US"/>
        </w:rPr>
        <w:t>kni</w:t>
      </w:r>
      <w:r w:rsidRPr="004F28DD">
        <w:rPr>
          <w:sz w:val="24"/>
        </w:rPr>
        <w:t xml:space="preserve"> keinginan dari daerah untuk mengatur sumber daya alam daerahnya seutuhnya. </w:t>
      </w:r>
      <w:r>
        <w:rPr>
          <w:sz w:val="24"/>
          <w:lang w:val="en-US"/>
        </w:rPr>
        <w:t xml:space="preserve">Selain itu faktor ekonomi juga memberikan </w:t>
      </w:r>
      <w:r w:rsidRPr="004F28DD">
        <w:rPr>
          <w:sz w:val="24"/>
        </w:rPr>
        <w:t>tambahan su</w:t>
      </w:r>
      <w:r>
        <w:rPr>
          <w:sz w:val="24"/>
        </w:rPr>
        <w:t>mberdaya fisk</w:t>
      </w:r>
      <w:r w:rsidRPr="004F28DD">
        <w:rPr>
          <w:sz w:val="24"/>
        </w:rPr>
        <w:t xml:space="preserve">al. Faktor politik, </w:t>
      </w:r>
      <w:r>
        <w:rPr>
          <w:sz w:val="24"/>
          <w:lang w:val="en-US"/>
        </w:rPr>
        <w:t xml:space="preserve">yakni pengusulan pembentukan DOB lebih dominan mengarah pada lobi-lobi politik, </w:t>
      </w:r>
      <w:r w:rsidRPr="004F28DD">
        <w:rPr>
          <w:sz w:val="24"/>
        </w:rPr>
        <w:t>hal tersebut nampak dari anggota DPR yang bagitu semangat mengusulkan usulan pemekaran daerah tentunya dengan biaya yang tidak sedikit, karena mereka membutuhkan banyak uang untuk kampanye, baik partai politik maupun kampanye mereka sendiri. Faktor sosial kebudayaan, yaitu bahwa masyarakat memiliki kecenderungan untuk memilih tinggal di daera</w:t>
      </w:r>
      <w:r>
        <w:rPr>
          <w:sz w:val="24"/>
        </w:rPr>
        <w:t>h yang lebih memiliki kasamaan</w:t>
      </w:r>
      <w:r>
        <w:rPr>
          <w:sz w:val="24"/>
          <w:lang w:val="en-US"/>
        </w:rPr>
        <w:t xml:space="preserve">, baik </w:t>
      </w:r>
      <w:r w:rsidRPr="004F28DD">
        <w:rPr>
          <w:sz w:val="24"/>
        </w:rPr>
        <w:t>bahasa, agama, karakter kota-desa, tingkat pendapatan, atau etnis</w:t>
      </w:r>
      <w:r>
        <w:rPr>
          <w:sz w:val="24"/>
          <w:lang w:val="en-US"/>
        </w:rPr>
        <w:t>.</w:t>
      </w:r>
    </w:p>
    <w:p w:rsidR="00B5581B" w:rsidRPr="00D37797" w:rsidRDefault="00B5581B" w:rsidP="00B5581B">
      <w:pPr>
        <w:ind w:firstLine="567"/>
        <w:rPr>
          <w:rFonts w:eastAsia="Times New Roman"/>
          <w:sz w:val="24"/>
          <w:lang w:val="en-US"/>
        </w:rPr>
      </w:pPr>
      <w:r>
        <w:rPr>
          <w:sz w:val="24"/>
          <w:lang w:val="en-US"/>
        </w:rPr>
        <w:t xml:space="preserve">Faktor ekonomi yang berkaitan dengan potensi daerah memiliki makna bahwa </w:t>
      </w:r>
      <w:r w:rsidRPr="00580F49">
        <w:rPr>
          <w:sz w:val="24"/>
        </w:rPr>
        <w:t xml:space="preserve">setiap daerah yang dimekarkan harus memiliki potensi sumber daya alam yang dapat dijadikan sebagai PAD. Namun seiring berjalannya waktu, politik sumber daya </w:t>
      </w:r>
      <w:r>
        <w:rPr>
          <w:sz w:val="24"/>
        </w:rPr>
        <w:t xml:space="preserve">alam banyak menuai kontroversi karena </w:t>
      </w:r>
      <w:r w:rsidRPr="00580F49">
        <w:rPr>
          <w:sz w:val="24"/>
        </w:rPr>
        <w:t xml:space="preserve">berkaitan dengan politik lingkungan </w:t>
      </w:r>
      <w:r>
        <w:rPr>
          <w:sz w:val="24"/>
          <w:lang w:val="en-US"/>
        </w:rPr>
        <w:t>seperti</w:t>
      </w:r>
      <w:r w:rsidRPr="00580F49">
        <w:rPr>
          <w:sz w:val="24"/>
        </w:rPr>
        <w:t xml:space="preserve"> mengeksploitasi hutan, baik dalam sektor pertambangan atau </w:t>
      </w:r>
      <w:r w:rsidRPr="00580F49">
        <w:rPr>
          <w:i/>
          <w:sz w:val="24"/>
        </w:rPr>
        <w:t>illegal-loging</w:t>
      </w:r>
      <w:r w:rsidRPr="00580F49">
        <w:rPr>
          <w:sz w:val="24"/>
        </w:rPr>
        <w:t>.</w:t>
      </w:r>
      <w:r>
        <w:rPr>
          <w:rFonts w:eastAsia="Times New Roman"/>
          <w:sz w:val="24"/>
          <w:lang w:val="en-US"/>
        </w:rPr>
        <w:t xml:space="preserve"> </w:t>
      </w:r>
      <w:r>
        <w:rPr>
          <w:sz w:val="24"/>
          <w:lang w:val="en-US"/>
        </w:rPr>
        <w:t xml:space="preserve">Faktor-faktor tersebut memiliki kedudukan yang krusial dalam proses pemekaran. Sehingga dapat dikaji lebih dalam </w:t>
      </w:r>
      <w:proofErr w:type="gramStart"/>
      <w:r>
        <w:rPr>
          <w:sz w:val="24"/>
          <w:lang w:val="en-US"/>
        </w:rPr>
        <w:t>apa</w:t>
      </w:r>
      <w:proofErr w:type="gramEnd"/>
      <w:r>
        <w:rPr>
          <w:sz w:val="24"/>
          <w:lang w:val="en-US"/>
        </w:rPr>
        <w:t xml:space="preserve"> motif pemekaran suatu daerah atau wilayah. Hal tersebut sejalan dengan pemekaran wilayah yang terjadi di salah satu kabupaten di Provinsi Kalimantan Timur, tepatnya di Kabupaten Paser </w:t>
      </w:r>
      <w:r w:rsidRPr="00580F49">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cc33380d-621a-46e2-bd00-f0fb2c46fd4c","http://www.mendeley.com/documents/?uuid=4d65d3f1-7deb-4f3a-a3bc-1d82155a1ea0"]}],"mendeley":{"formattedCitation":"(Darmo, 2017)","manualFormatting":"(Tribunnews, 2019)","plainTextFormattedCitation":"(Darmo, 2017)","previouslyFormattedCitation":"(Darmo, 2017)"},"properties":{"noteIndex":0},"schema":"https://github.com/citation-style-language/schema/raw/master/csl-citation.json"}</w:instrText>
      </w:r>
      <w:r w:rsidRPr="00580F49">
        <w:rPr>
          <w:sz w:val="24"/>
        </w:rPr>
        <w:fldChar w:fldCharType="separate"/>
      </w:r>
      <w:r w:rsidRPr="00580F49">
        <w:rPr>
          <w:noProof/>
          <w:sz w:val="24"/>
        </w:rPr>
        <w:t>(Tribunnews, 2019)</w:t>
      </w:r>
      <w:r w:rsidRPr="00580F49">
        <w:rPr>
          <w:sz w:val="24"/>
        </w:rPr>
        <w:fldChar w:fldCharType="end"/>
      </w:r>
      <w:r w:rsidRPr="00580F49">
        <w:rPr>
          <w:sz w:val="24"/>
        </w:rPr>
        <w:t xml:space="preserve">. </w:t>
      </w:r>
    </w:p>
    <w:p w:rsidR="00B5581B" w:rsidRPr="00580F49" w:rsidRDefault="00B5581B" w:rsidP="00B5581B">
      <w:pPr>
        <w:ind w:firstLine="567"/>
        <w:rPr>
          <w:sz w:val="24"/>
        </w:rPr>
      </w:pPr>
      <w:r>
        <w:rPr>
          <w:sz w:val="24"/>
          <w:lang w:val="en-US"/>
        </w:rPr>
        <w:t xml:space="preserve">Berdasarkan pengamatan awal penulis, faktor ekonomi dan politik menjadi salah satu pemicu pemekaran wilayah di Kabupaten Paser. Faktor politik menjadikan elite politik lokal memiliki panggung dalam ranah pemekaran wilayah, sedangkan faktor ekonomi menjadi jembatan penghubung dan aspirasi yang </w:t>
      </w:r>
      <w:r>
        <w:rPr>
          <w:sz w:val="24"/>
          <w:lang w:val="en-US"/>
        </w:rPr>
        <w:t xml:space="preserve">disuarakan mengingat sumber daya alam menjadi salah satu syarat dalam pemekaran. Hal tersebut sesuai dengan data </w:t>
      </w:r>
      <w:r w:rsidRPr="00580F49">
        <w:rPr>
          <w:sz w:val="24"/>
        </w:rPr>
        <w:t xml:space="preserve">bahwa Kabupaten Paser merupakan daerah penghasil tambang </w:t>
      </w:r>
      <w:r>
        <w:rPr>
          <w:sz w:val="24"/>
          <w:lang w:val="en-US"/>
        </w:rPr>
        <w:t xml:space="preserve">batu </w:t>
      </w:r>
      <w:proofErr w:type="gramStart"/>
      <w:r>
        <w:rPr>
          <w:sz w:val="24"/>
          <w:lang w:val="en-US"/>
        </w:rPr>
        <w:t>bara</w:t>
      </w:r>
      <w:proofErr w:type="gramEnd"/>
      <w:r>
        <w:rPr>
          <w:sz w:val="24"/>
          <w:lang w:val="en-US"/>
        </w:rPr>
        <w:t xml:space="preserve"> </w:t>
      </w:r>
      <w:r w:rsidRPr="00580F49">
        <w:rPr>
          <w:sz w:val="24"/>
        </w:rPr>
        <w:t>di Kalimantan Timur</w:t>
      </w:r>
      <w:r>
        <w:rPr>
          <w:sz w:val="24"/>
          <w:lang w:val="en-US"/>
        </w:rPr>
        <w:t xml:space="preserve">. Berikut merupakan rekapitulasi Tambang batu </w:t>
      </w:r>
      <w:proofErr w:type="gramStart"/>
      <w:r>
        <w:rPr>
          <w:sz w:val="24"/>
          <w:lang w:val="en-US"/>
        </w:rPr>
        <w:t>bara</w:t>
      </w:r>
      <w:proofErr w:type="gramEnd"/>
      <w:r>
        <w:rPr>
          <w:sz w:val="24"/>
          <w:lang w:val="en-US"/>
        </w:rPr>
        <w:t xml:space="preserve"> di Kalimantan Timur</w:t>
      </w:r>
      <w:r>
        <w:rPr>
          <w:sz w:val="24"/>
        </w:rPr>
        <w:t>.</w:t>
      </w:r>
    </w:p>
    <w:p w:rsidR="00B5581B" w:rsidRPr="00580F49" w:rsidRDefault="00B5581B" w:rsidP="00B5581B">
      <w:pPr>
        <w:pStyle w:val="Isi1"/>
        <w:ind w:firstLine="0"/>
        <w:jc w:val="center"/>
        <w:rPr>
          <w:b/>
        </w:rPr>
      </w:pPr>
      <w:r w:rsidRPr="009A2E7F">
        <w:t>Gambar 1 :</w:t>
      </w:r>
      <w:r w:rsidRPr="00580F49">
        <w:rPr>
          <w:b/>
        </w:rPr>
        <w:t xml:space="preserve"> </w:t>
      </w:r>
      <w:r>
        <w:t xml:space="preserve">Kabupaten Penghasil Tambang </w:t>
      </w:r>
      <w:r w:rsidRPr="00580F49">
        <w:t>di Kalimanatan Timur</w:t>
      </w:r>
    </w:p>
    <w:p w:rsidR="00B5581B" w:rsidRPr="00580F49" w:rsidRDefault="00B5581B" w:rsidP="00B5581B">
      <w:pPr>
        <w:pStyle w:val="Isi1"/>
        <w:ind w:firstLine="0"/>
      </w:pPr>
      <w:r w:rsidRPr="00580F49">
        <w:rPr>
          <w:noProof/>
          <w:lang w:val="en-US"/>
        </w:rPr>
        <w:drawing>
          <wp:inline distT="0" distB="0" distL="0" distR="0" wp14:anchorId="571C05EF" wp14:editId="691C7CDC">
            <wp:extent cx="2495550" cy="20955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2495550" cy="2095500"/>
                    </a:xfrm>
                    <a:prstGeom prst="rect">
                      <a:avLst/>
                    </a:prstGeom>
                  </pic:spPr>
                </pic:pic>
              </a:graphicData>
            </a:graphic>
          </wp:inline>
        </w:drawing>
      </w:r>
      <w:r w:rsidRPr="00580F49">
        <w:rPr>
          <w:lang w:val="en-US"/>
        </w:rPr>
        <w:t xml:space="preserve">Sumber: </w:t>
      </w:r>
      <w:r w:rsidRPr="00580F49">
        <w:t>Data PRDB tahun 2016 (Badan Pusat Statistik, BPS &amp; Ectractive Industries Transparency Initiative, EITI diolah)</w:t>
      </w:r>
    </w:p>
    <w:p w:rsidR="00B5581B" w:rsidRDefault="00B5581B" w:rsidP="00B5581B">
      <w:pPr>
        <w:ind w:firstLine="567"/>
        <w:rPr>
          <w:sz w:val="24"/>
          <w:lang w:val="en-US"/>
        </w:rPr>
      </w:pPr>
      <w:r w:rsidRPr="00580F49">
        <w:rPr>
          <w:sz w:val="24"/>
        </w:rPr>
        <w:t xml:space="preserve">Dari data di atas dapat diketahui bahwa Kabupaten Paser memiliki potensi kekayaan sumber daya alam di bidang pertambangan dengan urutan ke </w:t>
      </w:r>
      <w:r>
        <w:rPr>
          <w:sz w:val="24"/>
        </w:rPr>
        <w:t>2 terbesar di Kalimantan Timur</w:t>
      </w:r>
      <w:r>
        <w:rPr>
          <w:sz w:val="24"/>
          <w:lang w:val="en-US"/>
        </w:rPr>
        <w:t>. Kekayaan sumber daya alam yang melimpah tersebut yang membuat Kabupaten Paser ingin kembali memekarkan wilayahnya. Pada tahun 2002 Kabupaten Paser telah berhasil memekarkan wilayahnya yakni Kabupaten Penajam Paser Utara (PPU) yang saat ini menjadi lokasi Ibu Kota Negara Indonesia.</w:t>
      </w:r>
    </w:p>
    <w:p w:rsidR="00B5581B" w:rsidRPr="005F1CAE" w:rsidRDefault="00B5581B" w:rsidP="00B5581B">
      <w:pPr>
        <w:ind w:firstLine="567"/>
        <w:rPr>
          <w:sz w:val="24"/>
          <w:lang w:val="en-US"/>
        </w:rPr>
      </w:pPr>
      <w:r>
        <w:rPr>
          <w:sz w:val="24"/>
          <w:lang w:val="en-US"/>
        </w:rPr>
        <w:t xml:space="preserve">Berkaca dari hal tersebut, selain memiliki kesiapan politik dan sosio kultural, modal ekonomi dengan memiliki potensi sumber daya alam yang melimpah juga menjadi salah satu faktor pendukung untuk melakukan pemekaran wilayah. Terlebih pada sektor pertambangan. Dalam lingkup </w:t>
      </w:r>
      <w:r w:rsidRPr="00580F49">
        <w:rPr>
          <w:sz w:val="24"/>
        </w:rPr>
        <w:t>Kabupaten Paser sendiri, berikut merupakan data tam</w:t>
      </w:r>
      <w:r>
        <w:rPr>
          <w:sz w:val="24"/>
        </w:rPr>
        <w:t xml:space="preserve">bang batu </w:t>
      </w:r>
      <w:proofErr w:type="gramStart"/>
      <w:r>
        <w:rPr>
          <w:sz w:val="24"/>
        </w:rPr>
        <w:t>bara</w:t>
      </w:r>
      <w:proofErr w:type="gramEnd"/>
      <w:r>
        <w:rPr>
          <w:sz w:val="24"/>
        </w:rPr>
        <w:t xml:space="preserve"> yang diproduksi.</w:t>
      </w:r>
    </w:p>
    <w:p w:rsidR="00B5581B" w:rsidRPr="00580F49" w:rsidRDefault="00B5581B" w:rsidP="00B5581B">
      <w:pPr>
        <w:pStyle w:val="Isi1"/>
        <w:ind w:firstLine="0"/>
        <w:jc w:val="center"/>
        <w:rPr>
          <w:noProof/>
          <w:lang w:eastAsia="id-ID"/>
        </w:rPr>
      </w:pPr>
      <w:r w:rsidRPr="009A2E7F">
        <w:lastRenderedPageBreak/>
        <w:t>Gambar 2 :</w:t>
      </w:r>
      <w:r w:rsidRPr="00580F49">
        <w:rPr>
          <w:b/>
        </w:rPr>
        <w:t xml:space="preserve"> </w:t>
      </w:r>
      <w:r w:rsidRPr="00580F49">
        <w:t>Produksi Batubara Kabupaten Paser 2013-2017</w:t>
      </w:r>
      <w:r w:rsidRPr="00580F49">
        <w:rPr>
          <w:noProof/>
          <w:lang w:val="en-US"/>
        </w:rPr>
        <w:drawing>
          <wp:inline distT="0" distB="0" distL="0" distR="0" wp14:anchorId="04EEF85D" wp14:editId="5EBAC599">
            <wp:extent cx="2419350" cy="189547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stretch>
                      <a:fillRect/>
                    </a:stretch>
                  </pic:blipFill>
                  <pic:spPr>
                    <a:xfrm>
                      <a:off x="0" y="0"/>
                      <a:ext cx="2419350" cy="1895475"/>
                    </a:xfrm>
                    <a:prstGeom prst="rect">
                      <a:avLst/>
                    </a:prstGeom>
                  </pic:spPr>
                </pic:pic>
              </a:graphicData>
            </a:graphic>
          </wp:inline>
        </w:drawing>
      </w:r>
    </w:p>
    <w:p w:rsidR="00B5581B" w:rsidRPr="00580F49" w:rsidRDefault="00B5581B" w:rsidP="00B5581B">
      <w:pPr>
        <w:pStyle w:val="Isi1"/>
        <w:ind w:firstLine="0"/>
      </w:pPr>
      <w:r w:rsidRPr="00580F49">
        <w:rPr>
          <w:lang w:val="en-US"/>
        </w:rPr>
        <w:t xml:space="preserve">Sumber: </w:t>
      </w:r>
      <w:r w:rsidRPr="00580F49">
        <w:t>Dinas Energi dan Sumber Daya Mineral Provinsi Kalimantan Timur</w:t>
      </w:r>
    </w:p>
    <w:p w:rsidR="00B5581B" w:rsidRDefault="00B5581B" w:rsidP="00B5581B">
      <w:pPr>
        <w:ind w:firstLine="567"/>
        <w:rPr>
          <w:sz w:val="24"/>
        </w:rPr>
      </w:pPr>
      <w:r w:rsidRPr="00580F49">
        <w:rPr>
          <w:rFonts w:eastAsia="Times New Roman"/>
          <w:sz w:val="24"/>
        </w:rPr>
        <w:t>Adanya kekayaan sumber daya alam tambang batu bara tersebut yang akhirnya m</w:t>
      </w:r>
      <w:r>
        <w:rPr>
          <w:rFonts w:eastAsia="Times New Roman"/>
          <w:sz w:val="24"/>
        </w:rPr>
        <w:t>enuai polemik pemekaran wi</w:t>
      </w:r>
      <w:r>
        <w:rPr>
          <w:rFonts w:eastAsia="Times New Roman"/>
          <w:sz w:val="24"/>
          <w:lang w:val="en-US"/>
        </w:rPr>
        <w:t xml:space="preserve">layah di Kabupaten Paser. Hal tersebut menjadi isu yang kian memanas ketika di Kabupaten Paser terdapat dua isu pemekaran </w:t>
      </w:r>
      <w:r w:rsidRPr="00580F49">
        <w:rPr>
          <w:sz w:val="24"/>
        </w:rPr>
        <w:t xml:space="preserve">wilayah, yakni pemekaran Paser </w:t>
      </w:r>
      <w:r>
        <w:rPr>
          <w:sz w:val="24"/>
          <w:lang w:val="en-US"/>
        </w:rPr>
        <w:t>Tengah</w:t>
      </w:r>
      <w:r w:rsidRPr="00580F49">
        <w:rPr>
          <w:sz w:val="24"/>
        </w:rPr>
        <w:t xml:space="preserve"> dan Paser </w:t>
      </w:r>
      <w:r>
        <w:rPr>
          <w:sz w:val="24"/>
          <w:lang w:val="en-US"/>
        </w:rPr>
        <w:t>Selatan</w:t>
      </w:r>
      <w:r w:rsidRPr="00580F49">
        <w:rPr>
          <w:sz w:val="24"/>
        </w:rPr>
        <w:t xml:space="preserve"> </w:t>
      </w:r>
      <w:r w:rsidRPr="00580F49">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http://www.mendeley.com/documents/?uuid=cc33380d-621a-46e2-bd00-f0fb2c46fd4c"]}],"mendeley":{"formattedCitation":"(Darmo, 2017)","manualFormatting":"(Antaranews, 2012)","plainTextFormattedCitation":"(Darmo, 2017)","previouslyFormattedCitation":"(Darmo, 2017)"},"properties":{"noteIndex":0},"schema":"https://github.com/citation-style-language/schema/raw/master/csl-citation.json"}</w:instrText>
      </w:r>
      <w:r w:rsidRPr="00580F49">
        <w:rPr>
          <w:sz w:val="24"/>
        </w:rPr>
        <w:fldChar w:fldCharType="separate"/>
      </w:r>
      <w:r w:rsidRPr="00580F49">
        <w:rPr>
          <w:noProof/>
          <w:sz w:val="24"/>
        </w:rPr>
        <w:t>(Antaranews, 2012)</w:t>
      </w:r>
      <w:r w:rsidRPr="00580F49">
        <w:rPr>
          <w:sz w:val="24"/>
        </w:rPr>
        <w:fldChar w:fldCharType="end"/>
      </w:r>
      <w:r w:rsidRPr="00580F49">
        <w:rPr>
          <w:sz w:val="24"/>
        </w:rPr>
        <w:t xml:space="preserve">. </w:t>
      </w:r>
      <w:r>
        <w:rPr>
          <w:sz w:val="24"/>
          <w:lang w:val="en-US"/>
        </w:rPr>
        <w:t>Pada tahun 2008, usulan pemekaran Paser Tengah mulai muncul ke permukaan dengan menggandeng lima kecamatan sebagai syarat administrative pemekaran, diantaranya adalah Kecamatan Long Kali, Long Ikis, Kuaro, Batu Sopang dan Muara Komam</w:t>
      </w:r>
      <w:r w:rsidRPr="00580F49">
        <w:rPr>
          <w:sz w:val="24"/>
        </w:rPr>
        <w:t xml:space="preserve">. </w:t>
      </w:r>
    </w:p>
    <w:p w:rsidR="00B5581B" w:rsidRPr="005F1CAE" w:rsidRDefault="00B5581B" w:rsidP="00B5581B">
      <w:pPr>
        <w:ind w:firstLine="567"/>
        <w:rPr>
          <w:sz w:val="24"/>
          <w:lang w:val="en-US"/>
        </w:rPr>
      </w:pPr>
      <w:r>
        <w:rPr>
          <w:sz w:val="24"/>
          <w:lang w:val="en-US"/>
        </w:rPr>
        <w:t xml:space="preserve">Namun pada tahun 2012, kembali muncul ide pemekaran yakni DOB Paser Selatan yang terdiri dari Kecamatan Batu Engau, Tanjung Harapan, Muara Samu, Batu Sopang dan Muara Komam. Terdapat kejanggalan karena kedua DOB memiliki dua kecamatan yang </w:t>
      </w:r>
      <w:proofErr w:type="gramStart"/>
      <w:r>
        <w:rPr>
          <w:sz w:val="24"/>
          <w:lang w:val="en-US"/>
        </w:rPr>
        <w:t>sama</w:t>
      </w:r>
      <w:proofErr w:type="gramEnd"/>
      <w:r>
        <w:rPr>
          <w:sz w:val="24"/>
          <w:lang w:val="en-US"/>
        </w:rPr>
        <w:t xml:space="preserve"> sebagai bagian dari daerah pemekaran, kecamatan tersebut ialah Batu Sopang dan Muara Komam. Keduanya menjadi kecamatan yang diperebutkan. Setelah ditelisik lebih jauh, maka faktor yang menjadi alasan terkuatnya ialahkarena kedua kecamatan merupakan kecamatan potensial yang memiliki sumber daya alam melimpah yakni sebagai penghasil tambang batu Bara terbesar di Kabupaten Paser yang terletak di Batu Sopang dan Muara Komam yang dikenal sebagai sentra  Bawang Merah di </w:t>
      </w:r>
      <w:r>
        <w:rPr>
          <w:sz w:val="24"/>
          <w:lang w:val="en-US"/>
        </w:rPr>
        <w:t xml:space="preserve">Kabupaten Paser bahkan di Kalimantan Timur. </w:t>
      </w:r>
    </w:p>
    <w:p w:rsidR="00B5581B" w:rsidRPr="005F1CAE" w:rsidRDefault="00B5581B" w:rsidP="00B5581B">
      <w:pPr>
        <w:ind w:firstLine="567"/>
        <w:rPr>
          <w:sz w:val="24"/>
          <w:lang w:val="en-US"/>
        </w:rPr>
      </w:pPr>
      <w:r w:rsidRPr="00580F49">
        <w:rPr>
          <w:sz w:val="24"/>
        </w:rPr>
        <w:t xml:space="preserve">Dari latar belakang </w:t>
      </w:r>
      <w:r>
        <w:rPr>
          <w:sz w:val="24"/>
          <w:lang w:val="en-US"/>
        </w:rPr>
        <w:t>di atas</w:t>
      </w:r>
      <w:r w:rsidRPr="00580F49">
        <w:rPr>
          <w:sz w:val="24"/>
        </w:rPr>
        <w:t xml:space="preserve"> maka penulis tertarik untuk </w:t>
      </w:r>
      <w:r>
        <w:rPr>
          <w:sz w:val="24"/>
          <w:lang w:val="en-US"/>
        </w:rPr>
        <w:t xml:space="preserve">menganalisis tentang motif politik sumber daya alam dalam pemekaran sebagai penguat dalam pembentukan daerah otonomi baru (DOB). Dalam penlitian ini juga penulis ingin melihat bagaimana faktor ekonomi dan politik mendominasi kontestasi pemekaran wilayah di Kabupaten Paser. </w:t>
      </w:r>
      <w:r w:rsidRPr="00580F49">
        <w:rPr>
          <w:sz w:val="24"/>
        </w:rPr>
        <w:t>Rumusan masalah yang digunakan</w:t>
      </w:r>
      <w:r>
        <w:rPr>
          <w:sz w:val="24"/>
          <w:lang w:val="en-US"/>
        </w:rPr>
        <w:t xml:space="preserve"> dalam penelitian ini</w:t>
      </w:r>
      <w:r w:rsidRPr="00580F49">
        <w:rPr>
          <w:sz w:val="24"/>
        </w:rPr>
        <w:t xml:space="preserve"> adalah “Bagaimana </w:t>
      </w:r>
      <w:r>
        <w:rPr>
          <w:sz w:val="24"/>
          <w:lang w:val="en-US"/>
        </w:rPr>
        <w:t xml:space="preserve">peran </w:t>
      </w:r>
      <w:r w:rsidRPr="00580F49">
        <w:rPr>
          <w:sz w:val="24"/>
        </w:rPr>
        <w:t>politik sumber daya alam terhadap kepentingan elit politik lokal dalam pemekaran wilayah di Kabupaten Paser Provinsi Kalimantan Timur</w:t>
      </w:r>
      <w:r>
        <w:rPr>
          <w:sz w:val="24"/>
        </w:rPr>
        <w:t>?</w:t>
      </w:r>
      <w:r>
        <w:rPr>
          <w:sz w:val="24"/>
          <w:lang w:val="en-US"/>
        </w:rPr>
        <w:t>”</w:t>
      </w:r>
    </w:p>
    <w:p w:rsidR="00D7615B" w:rsidRPr="00A67F71" w:rsidRDefault="00D7615B" w:rsidP="00B5581B">
      <w:pPr>
        <w:ind w:firstLine="0"/>
        <w:contextualSpacing/>
        <w:rPr>
          <w:rFonts w:eastAsia="Times New Roman"/>
          <w:sz w:val="24"/>
          <w:lang w:val="en-US"/>
        </w:rPr>
      </w:pPr>
    </w:p>
    <w:p w:rsidR="00D7615B" w:rsidRPr="00A67F71" w:rsidRDefault="00A67F71" w:rsidP="00A67F71">
      <w:pPr>
        <w:pStyle w:val="Heading1"/>
        <w:numPr>
          <w:ilvl w:val="0"/>
          <w:numId w:val="0"/>
        </w:numPr>
        <w:ind w:left="454" w:hanging="454"/>
        <w:rPr>
          <w:sz w:val="24"/>
          <w:szCs w:val="24"/>
          <w:lang w:val="en-US"/>
        </w:rPr>
      </w:pPr>
      <w:r>
        <w:rPr>
          <w:sz w:val="24"/>
          <w:szCs w:val="24"/>
          <w:lang w:val="en-US"/>
        </w:rPr>
        <w:t>METODE PENELITIAN</w:t>
      </w:r>
    </w:p>
    <w:p w:rsidR="00B5581B" w:rsidRDefault="00B5581B" w:rsidP="00B5581B">
      <w:pPr>
        <w:pStyle w:val="Default"/>
        <w:spacing w:after="240" w:line="276" w:lineRule="auto"/>
        <w:ind w:firstLine="567"/>
        <w:jc w:val="both"/>
      </w:pPr>
      <w:r>
        <w:t xml:space="preserve">Penelitian ini bertujuan untuk mengeksplorasi lebih jauh tentang Politik Sumber Daya </w:t>
      </w:r>
      <w:proofErr w:type="gramStart"/>
      <w:r>
        <w:t>Alam :</w:t>
      </w:r>
      <w:proofErr w:type="gramEnd"/>
      <w:r>
        <w:t xml:space="preserve"> Studi Terhadap Kepentingan Elit Politik Lokal dalam Pemekaran Wilayah di Kabupaten Paser Provinsi Kalimantan Timur.</w:t>
      </w:r>
    </w:p>
    <w:p w:rsidR="00B5581B" w:rsidRDefault="00B5581B" w:rsidP="00B5581B">
      <w:pPr>
        <w:pStyle w:val="Default"/>
        <w:spacing w:after="240" w:line="276" w:lineRule="auto"/>
        <w:ind w:firstLine="567"/>
        <w:jc w:val="both"/>
      </w:pPr>
      <w:r>
        <w:t xml:space="preserve">Jenis data dalam penelitian ini ialah kualitatif dengan meanfaatkan software NVivo 12 Plus. Penelitian kualitatif seperti yang dikemukakan oleh </w:t>
      </w:r>
      <w:r w:rsidRPr="00BE1785">
        <w:t xml:space="preserve">Creswell (2013:267-270) </w:t>
      </w:r>
      <w:r>
        <w:t xml:space="preserve">bahwa terdapat </w:t>
      </w:r>
      <w:r w:rsidRPr="00BE1785">
        <w:t xml:space="preserve">empat jenis strategi yang dapat digunakan untuk mengumpulkan data yakni observasi, wawancara, dokumen- dokumen, dan materi audio dan visual. </w:t>
      </w:r>
      <w:r>
        <w:t>Oleh karena itu,</w:t>
      </w:r>
      <w:r w:rsidRPr="00BE1785">
        <w:t xml:space="preserve"> </w:t>
      </w:r>
      <w:r>
        <w:t xml:space="preserve">dalam penelitian ini penulis menggunakan studi pustaka atau pengumpulan dokumen. </w:t>
      </w:r>
      <w:r w:rsidRPr="00580F49">
        <w:t xml:space="preserve">Studi pustaka atau kepustakaan merupakan serangkaian kegiatan berkaitan metode pengumpulan data secara pustaka, membaca dan mencatat serta mengolah bahan penelitian </w:t>
      </w:r>
      <w:r w:rsidRPr="00580F49">
        <w:fldChar w:fldCharType="begin" w:fldLock="1"/>
      </w:r>
      <w:r>
        <w:instrText>ADDIN CSL_CITATION {"citationItems":[{"id":"ITEM-1","itemData":{"author":[{"dropping-particle":"","family":"Supriyadi","given":"","non-dropping-particle":"","parse-names":false,"suffix":""}],"container-title":"Lentera Pustaka","id":"ITEM-1","issue":"2","issued":{"date-parts":[["2016"]]},"page":"83-93","title":"Community Of Practitioners : Solusi Alternatif Berbagi Pengetahuan Antar Pustakawan","type":"article-journal","volume":"2"},"uris":["http://www.mendeley.com/documents/?uuid=c714a13d-69ca-4692-ae08-b7a75528f615","http://www.mendeley.com/documents/?uuid=dad0514d-c07f-4f1e-833b-9ac51a7a1072","http://www.mendeley.com/documents/?uuid=9eb6392d-3c24-44e0-9f47-275c51288f24"]}],"mendeley":{"formattedCitation":"(Supriyadi, 2016)","manualFormatting":"(Zed, 2003:3 Supriyadi, 2016:85)","plainTextFormattedCitation":"(Supriyadi, 2016)","previouslyFormattedCitation":"(Supriyadi, 2016)"},"properties":{"noteIndex":0},"schema":"https://github.com/citation-style-language/schema/raw/master/csl-citation.json"}</w:instrText>
      </w:r>
      <w:r w:rsidRPr="00580F49">
        <w:fldChar w:fldCharType="separate"/>
      </w:r>
      <w:r w:rsidRPr="00580F49">
        <w:rPr>
          <w:noProof/>
        </w:rPr>
        <w:t>(</w:t>
      </w:r>
      <w:r>
        <w:rPr>
          <w:noProof/>
        </w:rPr>
        <w:t xml:space="preserve">Zed, 2003:3 </w:t>
      </w:r>
      <w:r w:rsidRPr="00580F49">
        <w:rPr>
          <w:noProof/>
        </w:rPr>
        <w:t>Supriyadi, 2016</w:t>
      </w:r>
      <w:r>
        <w:rPr>
          <w:noProof/>
        </w:rPr>
        <w:t>:85</w:t>
      </w:r>
      <w:r w:rsidRPr="00580F49">
        <w:rPr>
          <w:noProof/>
        </w:rPr>
        <w:t>)</w:t>
      </w:r>
      <w:r w:rsidRPr="00580F49">
        <w:fldChar w:fldCharType="end"/>
      </w:r>
      <w:r>
        <w:t xml:space="preserve">, </w:t>
      </w:r>
      <w:r w:rsidRPr="00580F49">
        <w:t xml:space="preserve">mengumpulkan informasi serta data dengan berbagai macam material pustaka, seperti dokumen, makalah, buku, majalah, penelitian terdahulu, kisah-kisah </w:t>
      </w:r>
      <w:r w:rsidRPr="00580F49">
        <w:lastRenderedPageBreak/>
        <w:t xml:space="preserve">sejarah dan lainnya </w:t>
      </w:r>
      <w:r w:rsidRPr="00580F49">
        <w:fldChar w:fldCharType="begin" w:fldLock="1"/>
      </w:r>
      <w:r>
        <w:instrText>ADDIN CSL_CITATION {"citationItems":[{"id":"ITEM-1","itemData":{"author":[{"dropping-particle":"","family":"Mirzaqon","given":"Abdi","non-dropping-particle":"","parse-names":false,"suffix":""},{"dropping-particle":"","family":"Purwoko","given":"Budi","non-dropping-particle":"","parse-names":false,"suffix":""}],"id":"ITEM-1","issued":{"date-parts":[["2015"]]},"page":"1-8","title":"Studi Kepustakaan Mengenai Landasan Teori Dan Praktik Konseling Expressive Writing","type":"article-journal"},"uris":["http://www.mendeley.com/documents/?uuid=9e64ea9e-4496-4cfc-8f90-ca33b26ee088","http://www.mendeley.com/documents/?uuid=0469ad7f-5996-4dc0-8825-a5764bf70734","http://www.mendeley.com/documents/?uuid=ddf35ca4-a2a1-443a-be47-44f0a7b1b491"]}],"mendeley":{"formattedCitation":"(Mirzaqon &amp; Purwoko, 2015)","plainTextFormattedCitation":"(Mirzaqon &amp; Purwoko, 2015)","previouslyFormattedCitation":"(Mirzaqon &amp; Purwoko, 2015)"},"properties":{"noteIndex":0},"schema":"https://github.com/citation-style-language/schema/raw/master/csl-citation.json"}</w:instrText>
      </w:r>
      <w:r w:rsidRPr="00580F49">
        <w:fldChar w:fldCharType="separate"/>
      </w:r>
      <w:r w:rsidRPr="000652DE">
        <w:rPr>
          <w:noProof/>
        </w:rPr>
        <w:t>(Mirzaqon &amp; Purwoko, 2015)</w:t>
      </w:r>
      <w:r w:rsidRPr="00580F49">
        <w:fldChar w:fldCharType="end"/>
      </w:r>
      <w:r>
        <w:t>. Data sekunder seperti jurnal dan</w:t>
      </w:r>
      <w:r w:rsidRPr="00BE1785">
        <w:t xml:space="preserve"> berita online </w:t>
      </w:r>
      <w:r>
        <w:t xml:space="preserve">yang </w:t>
      </w:r>
      <w:r w:rsidRPr="00BE1785">
        <w:t>bereput</w:t>
      </w:r>
      <w:r>
        <w:t xml:space="preserve">asi juga turut dimanfaatkan guna mendapatkan data yang valid. Dalam hal mengolah data sekunder penulis memilah dan melakukan review dari berbagai sumber jurnal yang bereputasi. </w:t>
      </w:r>
    </w:p>
    <w:p w:rsidR="00A67F71" w:rsidRPr="00A67F71" w:rsidRDefault="00B5581B" w:rsidP="00B5581B">
      <w:pPr>
        <w:ind w:firstLine="0"/>
        <w:rPr>
          <w:rFonts w:eastAsia="Times New Roman"/>
          <w:sz w:val="24"/>
          <w:lang w:val="en-US"/>
        </w:rPr>
      </w:pPr>
      <w:r>
        <w:rPr>
          <w:lang w:val="en-US"/>
        </w:rPr>
        <w:t xml:space="preserve">Selanjutnya untuk media online, penulis menggunakan fitur NVIVO 12 Plus untuk mengolah data. NVivo merupakan </w:t>
      </w:r>
      <w:r w:rsidRPr="009A3134">
        <w:rPr>
          <w:i/>
          <w:lang w:val="en-US"/>
        </w:rPr>
        <w:t>Qualitative Data Analysis</w:t>
      </w:r>
      <w:r w:rsidRPr="009A3134">
        <w:rPr>
          <w:lang w:val="en-US"/>
        </w:rPr>
        <w:t xml:space="preserve"> </w:t>
      </w:r>
      <w:r>
        <w:rPr>
          <w:lang w:val="en-US"/>
        </w:rPr>
        <w:t>(QDA) menggunakan</w:t>
      </w:r>
      <w:r w:rsidRPr="009A3134">
        <w:rPr>
          <w:lang w:val="en-US"/>
        </w:rPr>
        <w:t xml:space="preserve"> perangkat lunak yang dip</w:t>
      </w:r>
      <w:r>
        <w:rPr>
          <w:lang w:val="en-US"/>
        </w:rPr>
        <w:t xml:space="preserve">roduksi oleh QSR International yang </w:t>
      </w:r>
      <w:r w:rsidRPr="009A3134">
        <w:rPr>
          <w:lang w:val="en-US"/>
        </w:rPr>
        <w:t>memiliki banyak keunggulan dan dapat secara signifikan meningkatkan kualitas penelitian. Analisis data kualitatif menjadi lebih mudah dan menghasilk</w:t>
      </w:r>
      <w:r>
        <w:rPr>
          <w:lang w:val="en-US"/>
        </w:rPr>
        <w:t xml:space="preserve">an hasil yang lebih profesional </w:t>
      </w:r>
      <w:r>
        <w:rPr>
          <w:lang w:val="en-US"/>
        </w:rPr>
        <w:fldChar w:fldCharType="begin" w:fldLock="1"/>
      </w:r>
      <w:r>
        <w:rPr>
          <w:lang w:val="en-US"/>
        </w:rPr>
        <w:instrText>ADDIN CSL_CITATION {"citationItems":[{"id":"ITEM-1","itemData":{"DOI":"10.12816/0002914","ISSN":"22262717","abstract":"Qualitative data is characterized by its subjectivity, _ richness, and comprehensive text-based information. Analyzing qualitative data is often a muddled, vague and time-consuming process. Qualitative data analysis is, the pursuing of the relationship between categories and themes of data seeking to increase the understanding of the phenomenon. Traditionally, researchers utilized colored pens to sort and then cut and categorized these data. The innovations in software technology designed for qualitative data analysis significantly diminish complexity and simplify the difficult task, and consequently make the procedure relatively bearable. NVivo, the qualitative data analysis software developed to manage the ‘coding’ procedures is considered the best in this regards. This article is devoted to demonstrate the methods in which NVivo can be employed in qualitative data analysis.","author":[{"dropping-particle":"","family":"AlYahmady","given":"Hamed Hilal","non-dropping-particle":"","parse-names":false,"suffix":""},{"dropping-particle":"","family":"Abri","given":"Saleh Said","non-dropping-particle":"Al","parse-names":false,"suffix":""}],"container-title":"International Interdisciplinary Journal of Education","id":"ITEM-1","issue":"2","issued":{"date-parts":[["2013"]]},"page":"181-186","title":"Using Nvivo for Data Analysis in Qualitative Research","type":"article-journal","volume":"2"},"uris":["http://www.mendeley.com/documents/?uuid=9b1b1a47-9648-43d5-9bd7-59b1a5d8d531"]}],"mendeley":{"formattedCitation":"(AlYahmady &amp; Al Abri, 2013)","manualFormatting":"(AlYahmady &amp; Al Abri, 2013:182)","plainTextFormattedCitation":"(AlYahmady &amp; Al Abri, 2013)","previouslyFormattedCitation":"(AlYahmady &amp; Al Abri, 2013)"},"properties":{"noteIndex":0},"schema":"https://github.com/citation-style-language/schema/raw/master/csl-citation.json"}</w:instrText>
      </w:r>
      <w:r>
        <w:rPr>
          <w:lang w:val="en-US"/>
        </w:rPr>
        <w:fldChar w:fldCharType="separate"/>
      </w:r>
      <w:r w:rsidRPr="009A3134">
        <w:rPr>
          <w:noProof/>
          <w:lang w:val="en-US"/>
        </w:rPr>
        <w:t>(AlYahmady &amp; Al Abri, 2013</w:t>
      </w:r>
      <w:r>
        <w:rPr>
          <w:noProof/>
          <w:lang w:val="en-US"/>
        </w:rPr>
        <w:t>:182</w:t>
      </w:r>
      <w:r w:rsidRPr="009A3134">
        <w:rPr>
          <w:noProof/>
          <w:lang w:val="en-US"/>
        </w:rPr>
        <w:t>)</w:t>
      </w:r>
      <w:r>
        <w:rPr>
          <w:lang w:val="en-US"/>
        </w:rPr>
        <w:fldChar w:fldCharType="end"/>
      </w:r>
      <w:r>
        <w:rPr>
          <w:lang w:val="en-US"/>
        </w:rPr>
        <w:t xml:space="preserve">. Salah satu fitur yang digunakan yakni analisis </w:t>
      </w:r>
      <w:r w:rsidRPr="00384B44">
        <w:rPr>
          <w:i/>
          <w:lang w:val="en-US"/>
        </w:rPr>
        <w:t xml:space="preserve">Coding Similarity </w:t>
      </w:r>
      <w:r w:rsidRPr="00BE1785">
        <w:rPr>
          <w:lang w:val="en-US"/>
        </w:rPr>
        <w:t>kemudian ditarik sebuah kesimpulan.</w:t>
      </w:r>
    </w:p>
    <w:p w:rsidR="00B5581B" w:rsidRDefault="00B5581B" w:rsidP="00A67F71">
      <w:pPr>
        <w:ind w:firstLine="0"/>
        <w:rPr>
          <w:rFonts w:eastAsia="Times New Roman"/>
          <w:b/>
          <w:sz w:val="24"/>
          <w:lang w:val="en-US"/>
        </w:rPr>
      </w:pPr>
    </w:p>
    <w:p w:rsidR="00A67F71" w:rsidRPr="00A67F71" w:rsidRDefault="0065382B" w:rsidP="00A67F71">
      <w:pPr>
        <w:ind w:firstLine="0"/>
        <w:rPr>
          <w:rFonts w:eastAsia="Times New Roman"/>
          <w:b/>
          <w:sz w:val="24"/>
          <w:lang w:val="en-US"/>
        </w:rPr>
      </w:pPr>
      <w:r>
        <w:rPr>
          <w:rFonts w:eastAsia="Times New Roman"/>
          <w:b/>
          <w:sz w:val="24"/>
          <w:lang w:val="en-US"/>
        </w:rPr>
        <w:t xml:space="preserve">HASIL DAN </w:t>
      </w:r>
      <w:r w:rsidR="00A67F71" w:rsidRPr="00A67F71">
        <w:rPr>
          <w:rFonts w:eastAsia="Times New Roman"/>
          <w:b/>
          <w:sz w:val="24"/>
          <w:lang w:val="en-US"/>
        </w:rPr>
        <w:t>PEMBAHASAN</w:t>
      </w:r>
    </w:p>
    <w:p w:rsidR="00B5581B" w:rsidRDefault="00B5581B" w:rsidP="00B5581B">
      <w:pPr>
        <w:rPr>
          <w:rFonts w:eastAsia="Times New Roman"/>
          <w:b/>
          <w:sz w:val="24"/>
          <w:lang w:val="en-US"/>
        </w:rPr>
      </w:pPr>
      <w:r>
        <w:rPr>
          <w:rFonts w:eastAsia="Times New Roman"/>
          <w:b/>
          <w:sz w:val="24"/>
          <w:lang w:val="en-US"/>
        </w:rPr>
        <w:t>Potensi Sumber Daya Alam Kabupaten Paser</w:t>
      </w:r>
    </w:p>
    <w:p w:rsidR="00B5581B" w:rsidRPr="00370570" w:rsidRDefault="00B5581B" w:rsidP="00B5581B">
      <w:pPr>
        <w:rPr>
          <w:rFonts w:eastAsia="Times New Roman"/>
          <w:sz w:val="24"/>
          <w:lang w:val="en-US"/>
        </w:rPr>
      </w:pPr>
      <w:r>
        <w:rPr>
          <w:rFonts w:eastAsia="Times New Roman"/>
          <w:b/>
          <w:sz w:val="24"/>
          <w:lang w:val="en-US"/>
        </w:rPr>
        <w:tab/>
      </w:r>
      <w:r>
        <w:rPr>
          <w:rFonts w:eastAsia="Times New Roman"/>
          <w:sz w:val="24"/>
          <w:lang w:val="en-US"/>
        </w:rPr>
        <w:t xml:space="preserve">Kekayaan sumber daya alam yang dimiliki oleh Kabupaten Paser diantaranya ialah </w:t>
      </w:r>
      <w:r w:rsidRPr="000A10F0">
        <w:rPr>
          <w:rFonts w:eastAsia="Times New Roman"/>
          <w:sz w:val="24"/>
          <w:lang w:val="en-US"/>
        </w:rPr>
        <w:t>Sektor Pertambangan dan Penggalian</w:t>
      </w:r>
      <w:r>
        <w:rPr>
          <w:rFonts w:eastAsia="Times New Roman"/>
          <w:sz w:val="24"/>
          <w:lang w:val="en-US"/>
        </w:rPr>
        <w:t>.</w:t>
      </w:r>
      <w:r w:rsidRPr="000A10F0">
        <w:rPr>
          <w:rFonts w:eastAsia="Times New Roman"/>
          <w:sz w:val="24"/>
          <w:lang w:val="en-US"/>
        </w:rPr>
        <w:t xml:space="preserve"> Sektor Pertambangan dan Penggalian merupakan sektor yang paling besar memberikan konstribusi terhadap pembentukan PDRB Kabupaten Paser</w:t>
      </w:r>
      <w:r>
        <w:rPr>
          <w:rFonts w:eastAsia="Times New Roman"/>
          <w:sz w:val="24"/>
          <w:lang w:val="en-US"/>
        </w:rPr>
        <w:t>. Besaran nilai konstribusi sektor pertambangan dan penggalian t</w:t>
      </w:r>
      <w:r w:rsidRPr="000A10F0">
        <w:rPr>
          <w:rFonts w:eastAsia="Times New Roman"/>
          <w:sz w:val="24"/>
          <w:lang w:val="en-US"/>
        </w:rPr>
        <w:t>erhadap struktur perekonomian Kabupaten Paser adalah sebesar 71</w:t>
      </w:r>
      <w:proofErr w:type="gramStart"/>
      <w:r w:rsidRPr="000A10F0">
        <w:rPr>
          <w:rFonts w:eastAsia="Times New Roman"/>
          <w:sz w:val="24"/>
          <w:lang w:val="en-US"/>
        </w:rPr>
        <w:t>,31</w:t>
      </w:r>
      <w:proofErr w:type="gramEnd"/>
      <w:r w:rsidRPr="000A10F0">
        <w:rPr>
          <w:rFonts w:eastAsia="Times New Roman"/>
          <w:sz w:val="24"/>
          <w:lang w:val="en-US"/>
        </w:rPr>
        <w:t xml:space="preserve"> persen. Sedangkan sektor lain yang juga memberikan nilai konstribusi cukup besar terhadap pembentukan perekonomian Kabupaten Paser adalah sektor pertanian, kehutanan, dan perikanan (12,56 persen)</w:t>
      </w:r>
      <w:r>
        <w:rPr>
          <w:rFonts w:eastAsia="Times New Roman"/>
          <w:sz w:val="24"/>
          <w:lang w:val="en-US"/>
        </w:rPr>
        <w:t xml:space="preserve"> </w:t>
      </w:r>
      <w:r>
        <w:rPr>
          <w:rFonts w:eastAsia="Times New Roman"/>
          <w:sz w:val="24"/>
          <w:lang w:val="en-US"/>
        </w:rPr>
        <w:fldChar w:fldCharType="begin" w:fldLock="1"/>
      </w:r>
      <w:r>
        <w:rPr>
          <w:rFonts w:eastAsia="Times New Roman"/>
          <w:sz w:val="24"/>
          <w:lang w:val="en-US"/>
        </w:rPr>
        <w:instrText>ADDIN CSL_CITATION {"citationItems":[{"id":"ITEM-1","itemData":{"author":[{"dropping-particle":"","family":"LAKIP","given":"","non-dropping-particle":"","parse-names":false,"suffix":""}],"id":"ITEM-1","issued":{"date-parts":[["2017"]]},"page":"1-167","title":"Laporan Kinerja Pemerintah Kabupaten Paser","type":"article-journal"},"uris":["http://www.mendeley.com/documents/?uuid=e049ea17-1ef0-4f6a-9e4e-f9ab0cfcb41e"]}],"mendeley":{"formattedCitation":"(LAKIP, 2017)","plainTextFormattedCitation":"(LAKIP, 2017)","previouslyFormattedCitation":"(LAKIP, 2017)"},"properties":{"noteIndex":0},"schema":"https://github.com/citation-style-language/schema/raw/master/csl-citation.json"}</w:instrText>
      </w:r>
      <w:r>
        <w:rPr>
          <w:rFonts w:eastAsia="Times New Roman"/>
          <w:sz w:val="24"/>
          <w:lang w:val="en-US"/>
        </w:rPr>
        <w:fldChar w:fldCharType="separate"/>
      </w:r>
      <w:r w:rsidRPr="000A10F0">
        <w:rPr>
          <w:rFonts w:eastAsia="Times New Roman"/>
          <w:noProof/>
          <w:sz w:val="24"/>
          <w:lang w:val="en-US"/>
        </w:rPr>
        <w:t>(LAKIP, 2017)</w:t>
      </w:r>
      <w:r>
        <w:rPr>
          <w:rFonts w:eastAsia="Times New Roman"/>
          <w:sz w:val="24"/>
          <w:lang w:val="en-US"/>
        </w:rPr>
        <w:fldChar w:fldCharType="end"/>
      </w:r>
      <w:r>
        <w:rPr>
          <w:rFonts w:eastAsia="Times New Roman"/>
          <w:sz w:val="24"/>
          <w:lang w:val="en-US"/>
        </w:rPr>
        <w:t>.</w:t>
      </w:r>
    </w:p>
    <w:p w:rsidR="00B5581B" w:rsidRDefault="00B5581B" w:rsidP="00B5581B">
      <w:pPr>
        <w:ind w:firstLine="720"/>
        <w:rPr>
          <w:sz w:val="24"/>
        </w:rPr>
      </w:pPr>
      <w:r w:rsidRPr="00580F49">
        <w:rPr>
          <w:sz w:val="24"/>
        </w:rPr>
        <w:t xml:space="preserve">Perekonomian Kabupaten Paser yang didominasi </w:t>
      </w:r>
      <w:r>
        <w:rPr>
          <w:sz w:val="24"/>
          <w:lang w:val="en-US"/>
        </w:rPr>
        <w:t xml:space="preserve">oleh </w:t>
      </w:r>
      <w:r w:rsidRPr="00580F49">
        <w:rPr>
          <w:sz w:val="24"/>
        </w:rPr>
        <w:t xml:space="preserve">penggalian atau sektor pertambangan batu bara dengan kontribusi terhadap Produk Domestik Regional Bruto (PDRB) sebesar 71, 31 persen. Sedangkan untuk kontribusi di Kaltim, Paser menempati posisi keenam </w:t>
      </w:r>
      <w:r w:rsidRPr="00580F49">
        <w:rPr>
          <w:sz w:val="24"/>
        </w:rPr>
        <w:t>dengan angka 7,32 persen atau menyumbang Rp 37,191 triliun selama 2016. Pertumbuhan ekonomi berdasar lapangan usaha masih didominasi bisnis pertambangan. Pertambangan dan penggalian mencapai 71,31 persen, diikuti pertanian 12,56 persen, dan industri pengolahan 4,51 persen (http://humas.paserkab.go.id).</w:t>
      </w:r>
    </w:p>
    <w:p w:rsidR="00B5581B" w:rsidRPr="00580F49" w:rsidRDefault="00B5581B" w:rsidP="00B5581B">
      <w:pPr>
        <w:ind w:firstLine="720"/>
        <w:rPr>
          <w:sz w:val="24"/>
        </w:rPr>
      </w:pPr>
      <w:r>
        <w:rPr>
          <w:sz w:val="24"/>
          <w:lang w:val="en-US"/>
        </w:rPr>
        <w:t>H</w:t>
      </w:r>
      <w:r w:rsidRPr="00580F49">
        <w:rPr>
          <w:sz w:val="24"/>
        </w:rPr>
        <w:t xml:space="preserve">asil survei yang dilakukan Badan Pusat Statistik (BPS) kabupaten Paser, Ketergantungan Kabupaten Paser terhadap Sumber Daya Alam (SDA) yang tak terbarukan seperti tambang batu </w:t>
      </w:r>
      <w:proofErr w:type="gramStart"/>
      <w:r w:rsidRPr="00580F49">
        <w:rPr>
          <w:sz w:val="24"/>
        </w:rPr>
        <w:t>bara</w:t>
      </w:r>
      <w:proofErr w:type="gramEnd"/>
      <w:r w:rsidRPr="00580F49">
        <w:rPr>
          <w:sz w:val="24"/>
        </w:rPr>
        <w:t>, Kabupaten Paser menjadi yang terendah pertumbuhan ekonominya selama tahun 2016. Kabupaten Paser minus 4,79 persen. Hal ini terjadi karena ketergantungan pada sektor pertambangan. Pada saat harga komoditas tersebut turun, berimbas secara keseluruhan.</w:t>
      </w:r>
    </w:p>
    <w:p w:rsidR="00B5581B" w:rsidRDefault="00B5581B" w:rsidP="00B5581B">
      <w:pPr>
        <w:ind w:firstLine="720"/>
        <w:rPr>
          <w:sz w:val="24"/>
        </w:rPr>
      </w:pPr>
      <w:r>
        <w:rPr>
          <w:sz w:val="24"/>
          <w:lang w:val="en-US"/>
        </w:rPr>
        <w:t xml:space="preserve">Oleh sebab itu, Pemeritah Kabupaten Paser harus lebih jeli dalam melihat potensi SDA yang tersedia untuk dapat dimanfaatkan dan menambah PAD. Salah satunya ialah dengan memanfaatkan dan meningkatkan pada sektor pertanian dan perdagangan. </w:t>
      </w:r>
      <w:r w:rsidRPr="00580F49">
        <w:rPr>
          <w:sz w:val="24"/>
        </w:rPr>
        <w:t>Pertanian dan perdagangan tetap tumbuh dalam lima tahun terakhir, walaupun melambat dalam tahun –tahun tertentu. Berdasar struktur perekonomian, pertanian, dan industri pengolahan menjadi sektor pilihan yang layak untuk terus ditingkatkan dan dikembangkan. Selama lima tahun terakhir, perekonomian Paser tanpa batu bara masih tetap tumbuh, yakni sebesar 3,60 persen (http://humas.paserkab.go.id).</w:t>
      </w:r>
    </w:p>
    <w:p w:rsidR="00B5581B" w:rsidRPr="000B6B5A" w:rsidRDefault="00B5581B" w:rsidP="00B5581B">
      <w:pPr>
        <w:ind w:firstLine="720"/>
        <w:rPr>
          <w:rFonts w:eastAsia="Times New Roman"/>
          <w:sz w:val="24"/>
          <w:lang w:val="en-US"/>
        </w:rPr>
      </w:pPr>
      <w:r>
        <w:rPr>
          <w:sz w:val="24"/>
          <w:lang w:val="en-US"/>
        </w:rPr>
        <w:t>Fenomena tersebut membuat Pemerintah Kabupaten Paser lebih teliti dalam mengeksploitasi potensi SDA. Salah satunya untuk tidak selalu bergantung pada ektor tambang dan mulai memanfaatkan sektor lain di luar tambang. P</w:t>
      </w:r>
      <w:r w:rsidRPr="00580F49">
        <w:rPr>
          <w:sz w:val="24"/>
        </w:rPr>
        <w:t xml:space="preserve">otensi sumber daya alam Kabupaten Paser </w:t>
      </w:r>
      <w:r>
        <w:rPr>
          <w:sz w:val="24"/>
          <w:lang w:val="en-US"/>
        </w:rPr>
        <w:t xml:space="preserve">di luar tambang meliputi </w:t>
      </w:r>
      <w:r>
        <w:rPr>
          <w:sz w:val="24"/>
        </w:rPr>
        <w:t xml:space="preserve">Padi, Jagung, Kedelai, </w:t>
      </w:r>
      <w:r>
        <w:rPr>
          <w:sz w:val="24"/>
          <w:lang w:val="en-US"/>
        </w:rPr>
        <w:t xml:space="preserve">Bawang Merah, Kelapa Sawit, Karet dan masih banyak lagi. Selanjutnya Kabupaten Paser juga memiliki hasil </w:t>
      </w:r>
      <w:r w:rsidRPr="00580F49">
        <w:rPr>
          <w:sz w:val="24"/>
        </w:rPr>
        <w:t xml:space="preserve">Perikanan </w:t>
      </w:r>
      <w:r>
        <w:rPr>
          <w:sz w:val="24"/>
        </w:rPr>
        <w:t>Tangkap dan Perikanan Budiday</w:t>
      </w:r>
      <w:r>
        <w:rPr>
          <w:sz w:val="24"/>
          <w:lang w:val="en-US"/>
        </w:rPr>
        <w:t>a s</w:t>
      </w:r>
      <w:r w:rsidRPr="00580F49">
        <w:rPr>
          <w:sz w:val="24"/>
        </w:rPr>
        <w:t xml:space="preserve">erta </w:t>
      </w:r>
      <w:r w:rsidRPr="00580F49">
        <w:rPr>
          <w:sz w:val="24"/>
        </w:rPr>
        <w:lastRenderedPageBreak/>
        <w:t>sektor Peternakan meliputi Daging dan Telur.</w:t>
      </w:r>
      <w:r>
        <w:rPr>
          <w:sz w:val="24"/>
          <w:lang w:val="en-US"/>
        </w:rPr>
        <w:t xml:space="preserve"> Potensi tersebut yang harus dimanfaatkan dan dimaksimalkan untuk dapat mengentaskan diri dari ketergantungan pada sektor tambang, karena pertambangan tak selamanya beroperasi dan mengekspoitasi SDA di Kabupaten Paser.</w:t>
      </w:r>
      <w:r>
        <w:rPr>
          <w:rFonts w:eastAsia="Times New Roman"/>
          <w:sz w:val="24"/>
          <w:lang w:val="en-US"/>
        </w:rPr>
        <w:t xml:space="preserve"> </w:t>
      </w:r>
      <w:r>
        <w:rPr>
          <w:sz w:val="24"/>
          <w:lang w:val="en-US"/>
        </w:rPr>
        <w:t>Dari data di atas dapat disimpulkan sebagai berikut:</w:t>
      </w:r>
    </w:p>
    <w:p w:rsidR="00B5581B" w:rsidRDefault="00B5581B" w:rsidP="00B5581B">
      <w:pPr>
        <w:jc w:val="center"/>
        <w:rPr>
          <w:sz w:val="24"/>
          <w:lang w:val="en-US"/>
        </w:rPr>
      </w:pPr>
      <w:r>
        <w:rPr>
          <w:sz w:val="24"/>
          <w:lang w:val="en-US"/>
        </w:rPr>
        <w:t>Tabel 1: Potensi Sumber Daya Alam Kabupaten Paser</w:t>
      </w:r>
    </w:p>
    <w:tbl>
      <w:tblPr>
        <w:tblStyle w:val="TableGrid"/>
        <w:tblW w:w="0" w:type="auto"/>
        <w:tblLook w:val="04A0" w:firstRow="1" w:lastRow="0" w:firstColumn="1" w:lastColumn="0" w:noHBand="0" w:noVBand="1"/>
      </w:tblPr>
      <w:tblGrid>
        <w:gridCol w:w="1499"/>
        <w:gridCol w:w="1343"/>
        <w:gridCol w:w="1258"/>
      </w:tblGrid>
      <w:tr w:rsidR="00B5581B" w:rsidRPr="00C8061B" w:rsidTr="00173306">
        <w:tc>
          <w:tcPr>
            <w:tcW w:w="1259" w:type="dxa"/>
          </w:tcPr>
          <w:p w:rsidR="00B5581B" w:rsidRPr="00632E93" w:rsidRDefault="00B5581B" w:rsidP="00173306">
            <w:pPr>
              <w:jc w:val="center"/>
              <w:rPr>
                <w:b/>
                <w:sz w:val="24"/>
                <w:lang w:val="en-US"/>
              </w:rPr>
            </w:pPr>
            <w:r w:rsidRPr="00632E93">
              <w:rPr>
                <w:b/>
                <w:sz w:val="24"/>
                <w:lang w:val="en-US"/>
              </w:rPr>
              <w:t>Jenis Potensi Sumber Daya</w:t>
            </w:r>
          </w:p>
        </w:tc>
        <w:tc>
          <w:tcPr>
            <w:tcW w:w="1260" w:type="dxa"/>
          </w:tcPr>
          <w:p w:rsidR="00B5581B" w:rsidRPr="00632E93" w:rsidRDefault="00B5581B" w:rsidP="00173306">
            <w:pPr>
              <w:jc w:val="center"/>
              <w:rPr>
                <w:b/>
                <w:sz w:val="24"/>
                <w:lang w:val="en-US"/>
              </w:rPr>
            </w:pPr>
            <w:r w:rsidRPr="00632E93">
              <w:rPr>
                <w:b/>
                <w:sz w:val="24"/>
                <w:lang w:val="en-US"/>
              </w:rPr>
              <w:t>Jenis Produksi</w:t>
            </w:r>
          </w:p>
        </w:tc>
        <w:tc>
          <w:tcPr>
            <w:tcW w:w="1260" w:type="dxa"/>
          </w:tcPr>
          <w:p w:rsidR="00B5581B" w:rsidRPr="00632E93" w:rsidRDefault="00B5581B" w:rsidP="00173306">
            <w:pPr>
              <w:jc w:val="center"/>
              <w:rPr>
                <w:b/>
                <w:sz w:val="24"/>
                <w:lang w:val="en-US"/>
              </w:rPr>
            </w:pPr>
            <w:r w:rsidRPr="00632E93">
              <w:rPr>
                <w:b/>
                <w:sz w:val="24"/>
                <w:lang w:val="en-US"/>
              </w:rPr>
              <w:t>Capaian (dalam %) tahun 2017</w:t>
            </w:r>
          </w:p>
        </w:tc>
      </w:tr>
      <w:tr w:rsidR="00B5581B" w:rsidRPr="00C8061B" w:rsidTr="00173306">
        <w:tc>
          <w:tcPr>
            <w:tcW w:w="1259" w:type="dxa"/>
          </w:tcPr>
          <w:p w:rsidR="00B5581B" w:rsidRPr="00C8061B" w:rsidRDefault="00B5581B" w:rsidP="00173306">
            <w:pPr>
              <w:rPr>
                <w:sz w:val="24"/>
                <w:lang w:val="en-US"/>
              </w:rPr>
            </w:pPr>
            <w:r w:rsidRPr="00C8061B">
              <w:rPr>
                <w:sz w:val="24"/>
                <w:lang w:val="en-US"/>
              </w:rPr>
              <w:t>Pertanian</w:t>
            </w:r>
          </w:p>
        </w:tc>
        <w:tc>
          <w:tcPr>
            <w:tcW w:w="1260" w:type="dxa"/>
          </w:tcPr>
          <w:p w:rsidR="00B5581B" w:rsidRPr="00C8061B" w:rsidRDefault="00B5581B" w:rsidP="00173306">
            <w:pPr>
              <w:rPr>
                <w:sz w:val="24"/>
                <w:lang w:val="en-US"/>
              </w:rPr>
            </w:pPr>
            <w:r w:rsidRPr="00C8061B">
              <w:rPr>
                <w:sz w:val="24"/>
                <w:lang w:val="en-US"/>
              </w:rPr>
              <w:t>Padi</w:t>
            </w:r>
          </w:p>
          <w:p w:rsidR="00B5581B" w:rsidRPr="00C8061B" w:rsidRDefault="00B5581B" w:rsidP="00173306">
            <w:pPr>
              <w:rPr>
                <w:sz w:val="24"/>
                <w:lang w:val="en-US"/>
              </w:rPr>
            </w:pPr>
            <w:r w:rsidRPr="00C8061B">
              <w:rPr>
                <w:sz w:val="24"/>
                <w:lang w:val="en-US"/>
              </w:rPr>
              <w:t>Jagung</w:t>
            </w:r>
          </w:p>
          <w:p w:rsidR="00B5581B" w:rsidRPr="00C8061B" w:rsidRDefault="00B5581B" w:rsidP="00173306">
            <w:pPr>
              <w:rPr>
                <w:sz w:val="24"/>
                <w:lang w:val="en-US"/>
              </w:rPr>
            </w:pPr>
            <w:r w:rsidRPr="00C8061B">
              <w:rPr>
                <w:sz w:val="24"/>
                <w:lang w:val="en-US"/>
              </w:rPr>
              <w:t>Kedelai</w:t>
            </w:r>
          </w:p>
        </w:tc>
        <w:tc>
          <w:tcPr>
            <w:tcW w:w="1260" w:type="dxa"/>
          </w:tcPr>
          <w:p w:rsidR="00B5581B" w:rsidRPr="00C8061B" w:rsidRDefault="00B5581B" w:rsidP="00173306">
            <w:pPr>
              <w:rPr>
                <w:sz w:val="24"/>
                <w:lang w:val="en-US"/>
              </w:rPr>
            </w:pPr>
            <w:r w:rsidRPr="00C8061B">
              <w:rPr>
                <w:sz w:val="24"/>
                <w:lang w:val="en-US"/>
              </w:rPr>
              <w:t>86</w:t>
            </w:r>
          </w:p>
          <w:p w:rsidR="00B5581B" w:rsidRPr="00C8061B" w:rsidRDefault="00B5581B" w:rsidP="00173306">
            <w:pPr>
              <w:rPr>
                <w:sz w:val="24"/>
                <w:lang w:val="en-US"/>
              </w:rPr>
            </w:pPr>
            <w:r w:rsidRPr="00C8061B">
              <w:rPr>
                <w:sz w:val="24"/>
                <w:lang w:val="en-US"/>
              </w:rPr>
              <w:t>330</w:t>
            </w:r>
          </w:p>
          <w:p w:rsidR="00B5581B" w:rsidRPr="00C8061B" w:rsidRDefault="00B5581B" w:rsidP="00173306">
            <w:pPr>
              <w:rPr>
                <w:sz w:val="24"/>
                <w:lang w:val="en-US"/>
              </w:rPr>
            </w:pPr>
            <w:r w:rsidRPr="00C8061B">
              <w:rPr>
                <w:sz w:val="24"/>
                <w:lang w:val="en-US"/>
              </w:rPr>
              <w:t>27</w:t>
            </w:r>
          </w:p>
        </w:tc>
      </w:tr>
      <w:tr w:rsidR="00B5581B" w:rsidRPr="00C8061B" w:rsidTr="00173306">
        <w:tc>
          <w:tcPr>
            <w:tcW w:w="1259" w:type="dxa"/>
          </w:tcPr>
          <w:p w:rsidR="00B5581B" w:rsidRPr="00C8061B" w:rsidRDefault="00B5581B" w:rsidP="00173306">
            <w:pPr>
              <w:rPr>
                <w:sz w:val="24"/>
                <w:lang w:val="en-US"/>
              </w:rPr>
            </w:pPr>
            <w:r w:rsidRPr="00C8061B">
              <w:rPr>
                <w:sz w:val="24"/>
                <w:lang w:val="en-US"/>
              </w:rPr>
              <w:t>Perikanan</w:t>
            </w:r>
          </w:p>
        </w:tc>
        <w:tc>
          <w:tcPr>
            <w:tcW w:w="1260" w:type="dxa"/>
          </w:tcPr>
          <w:p w:rsidR="00B5581B" w:rsidRPr="00C8061B" w:rsidRDefault="00B5581B" w:rsidP="00173306">
            <w:pPr>
              <w:rPr>
                <w:sz w:val="24"/>
                <w:lang w:val="en-US"/>
              </w:rPr>
            </w:pPr>
            <w:r w:rsidRPr="00C8061B">
              <w:rPr>
                <w:sz w:val="24"/>
                <w:lang w:val="en-US"/>
              </w:rPr>
              <w:t>Perikanan Tangkap</w:t>
            </w:r>
          </w:p>
          <w:p w:rsidR="00B5581B" w:rsidRPr="00C8061B" w:rsidRDefault="00B5581B" w:rsidP="00173306">
            <w:pPr>
              <w:rPr>
                <w:sz w:val="24"/>
                <w:lang w:val="en-US"/>
              </w:rPr>
            </w:pPr>
            <w:r w:rsidRPr="00C8061B">
              <w:rPr>
                <w:sz w:val="24"/>
                <w:lang w:val="en-US"/>
              </w:rPr>
              <w:t>Perikanan Budidaya</w:t>
            </w:r>
          </w:p>
        </w:tc>
        <w:tc>
          <w:tcPr>
            <w:tcW w:w="1260" w:type="dxa"/>
          </w:tcPr>
          <w:p w:rsidR="00B5581B" w:rsidRPr="00C8061B" w:rsidRDefault="00B5581B" w:rsidP="00173306">
            <w:pPr>
              <w:rPr>
                <w:sz w:val="24"/>
                <w:lang w:val="en-US"/>
              </w:rPr>
            </w:pPr>
            <w:r w:rsidRPr="00C8061B">
              <w:rPr>
                <w:sz w:val="24"/>
                <w:lang w:val="en-US"/>
              </w:rPr>
              <w:t>100,6</w:t>
            </w:r>
          </w:p>
          <w:p w:rsidR="00B5581B" w:rsidRPr="00C8061B" w:rsidRDefault="00B5581B" w:rsidP="00173306">
            <w:pPr>
              <w:rPr>
                <w:sz w:val="24"/>
                <w:lang w:val="en-US"/>
              </w:rPr>
            </w:pPr>
          </w:p>
          <w:p w:rsidR="00B5581B" w:rsidRPr="00C8061B" w:rsidRDefault="00B5581B" w:rsidP="00173306">
            <w:pPr>
              <w:rPr>
                <w:sz w:val="24"/>
                <w:lang w:val="en-US"/>
              </w:rPr>
            </w:pPr>
            <w:r w:rsidRPr="00C8061B">
              <w:rPr>
                <w:sz w:val="24"/>
                <w:lang w:val="en-US"/>
              </w:rPr>
              <w:t>82</w:t>
            </w:r>
          </w:p>
        </w:tc>
      </w:tr>
      <w:tr w:rsidR="00B5581B" w:rsidRPr="00C8061B" w:rsidTr="00173306">
        <w:tc>
          <w:tcPr>
            <w:tcW w:w="1259" w:type="dxa"/>
          </w:tcPr>
          <w:p w:rsidR="00B5581B" w:rsidRPr="00C8061B" w:rsidRDefault="00B5581B" w:rsidP="00173306">
            <w:pPr>
              <w:rPr>
                <w:sz w:val="24"/>
                <w:lang w:val="en-US"/>
              </w:rPr>
            </w:pPr>
            <w:r w:rsidRPr="00C8061B">
              <w:rPr>
                <w:sz w:val="24"/>
                <w:lang w:val="en-US"/>
              </w:rPr>
              <w:t xml:space="preserve">Perkebunan </w:t>
            </w:r>
          </w:p>
        </w:tc>
        <w:tc>
          <w:tcPr>
            <w:tcW w:w="1260" w:type="dxa"/>
          </w:tcPr>
          <w:p w:rsidR="00B5581B" w:rsidRPr="00C8061B" w:rsidRDefault="00B5581B" w:rsidP="00173306">
            <w:pPr>
              <w:rPr>
                <w:sz w:val="24"/>
                <w:lang w:val="en-US"/>
              </w:rPr>
            </w:pPr>
            <w:r w:rsidRPr="00C8061B">
              <w:rPr>
                <w:sz w:val="24"/>
                <w:lang w:val="en-US"/>
              </w:rPr>
              <w:t>Kelapa Sawit</w:t>
            </w:r>
          </w:p>
          <w:p w:rsidR="00B5581B" w:rsidRPr="00C8061B" w:rsidRDefault="00B5581B" w:rsidP="00173306">
            <w:pPr>
              <w:rPr>
                <w:sz w:val="24"/>
                <w:lang w:val="en-US"/>
              </w:rPr>
            </w:pPr>
            <w:r w:rsidRPr="00C8061B">
              <w:rPr>
                <w:sz w:val="24"/>
                <w:lang w:val="en-US"/>
              </w:rPr>
              <w:t>Karet</w:t>
            </w:r>
          </w:p>
        </w:tc>
        <w:tc>
          <w:tcPr>
            <w:tcW w:w="1260" w:type="dxa"/>
          </w:tcPr>
          <w:p w:rsidR="00B5581B" w:rsidRPr="00C8061B" w:rsidRDefault="00B5581B" w:rsidP="00173306">
            <w:pPr>
              <w:rPr>
                <w:sz w:val="24"/>
                <w:lang w:val="en-US"/>
              </w:rPr>
            </w:pPr>
            <w:r w:rsidRPr="00C8061B">
              <w:rPr>
                <w:sz w:val="24"/>
                <w:lang w:val="en-US"/>
              </w:rPr>
              <w:t>67</w:t>
            </w:r>
          </w:p>
          <w:p w:rsidR="00B5581B" w:rsidRPr="00C8061B" w:rsidRDefault="00B5581B" w:rsidP="00173306">
            <w:pPr>
              <w:rPr>
                <w:sz w:val="24"/>
                <w:lang w:val="en-US"/>
              </w:rPr>
            </w:pPr>
          </w:p>
          <w:p w:rsidR="00B5581B" w:rsidRPr="00C8061B" w:rsidRDefault="00B5581B" w:rsidP="00173306">
            <w:pPr>
              <w:rPr>
                <w:sz w:val="24"/>
                <w:lang w:val="en-US"/>
              </w:rPr>
            </w:pPr>
            <w:r w:rsidRPr="00C8061B">
              <w:rPr>
                <w:sz w:val="24"/>
                <w:lang w:val="en-US"/>
              </w:rPr>
              <w:t>101</w:t>
            </w:r>
          </w:p>
        </w:tc>
      </w:tr>
      <w:tr w:rsidR="00B5581B" w:rsidRPr="00C8061B" w:rsidTr="00173306">
        <w:tc>
          <w:tcPr>
            <w:tcW w:w="1259" w:type="dxa"/>
          </w:tcPr>
          <w:p w:rsidR="00B5581B" w:rsidRPr="00C8061B" w:rsidRDefault="00B5581B" w:rsidP="00173306">
            <w:pPr>
              <w:rPr>
                <w:sz w:val="24"/>
                <w:lang w:val="en-US"/>
              </w:rPr>
            </w:pPr>
            <w:r w:rsidRPr="00C8061B">
              <w:rPr>
                <w:sz w:val="24"/>
                <w:lang w:val="en-US"/>
              </w:rPr>
              <w:t>Peternakan</w:t>
            </w:r>
          </w:p>
        </w:tc>
        <w:tc>
          <w:tcPr>
            <w:tcW w:w="1260" w:type="dxa"/>
          </w:tcPr>
          <w:p w:rsidR="00B5581B" w:rsidRPr="00C8061B" w:rsidRDefault="00B5581B" w:rsidP="00173306">
            <w:pPr>
              <w:rPr>
                <w:sz w:val="24"/>
                <w:lang w:val="en-US"/>
              </w:rPr>
            </w:pPr>
            <w:r w:rsidRPr="00C8061B">
              <w:rPr>
                <w:sz w:val="24"/>
                <w:lang w:val="en-US"/>
              </w:rPr>
              <w:t>Daging</w:t>
            </w:r>
          </w:p>
          <w:p w:rsidR="00B5581B" w:rsidRPr="00C8061B" w:rsidRDefault="00B5581B" w:rsidP="00173306">
            <w:pPr>
              <w:rPr>
                <w:sz w:val="24"/>
                <w:lang w:val="en-US"/>
              </w:rPr>
            </w:pPr>
            <w:r w:rsidRPr="00C8061B">
              <w:rPr>
                <w:sz w:val="24"/>
                <w:lang w:val="en-US"/>
              </w:rPr>
              <w:t>Telur</w:t>
            </w:r>
          </w:p>
        </w:tc>
        <w:tc>
          <w:tcPr>
            <w:tcW w:w="1260" w:type="dxa"/>
          </w:tcPr>
          <w:p w:rsidR="00B5581B" w:rsidRPr="00C8061B" w:rsidRDefault="00B5581B" w:rsidP="00173306">
            <w:pPr>
              <w:rPr>
                <w:sz w:val="24"/>
                <w:lang w:val="en-US"/>
              </w:rPr>
            </w:pPr>
            <w:r w:rsidRPr="00C8061B">
              <w:rPr>
                <w:sz w:val="24"/>
                <w:lang w:val="en-US"/>
              </w:rPr>
              <w:t>57</w:t>
            </w:r>
          </w:p>
          <w:p w:rsidR="00B5581B" w:rsidRPr="00C8061B" w:rsidRDefault="00B5581B" w:rsidP="00173306">
            <w:pPr>
              <w:rPr>
                <w:sz w:val="24"/>
                <w:lang w:val="en-US"/>
              </w:rPr>
            </w:pPr>
            <w:r w:rsidRPr="00C8061B">
              <w:rPr>
                <w:sz w:val="24"/>
                <w:lang w:val="en-US"/>
              </w:rPr>
              <w:t>57</w:t>
            </w:r>
          </w:p>
        </w:tc>
      </w:tr>
    </w:tbl>
    <w:p w:rsidR="00B5581B" w:rsidRPr="005C0F2A" w:rsidRDefault="00B5581B" w:rsidP="00B5581B">
      <w:pPr>
        <w:rPr>
          <w:sz w:val="24"/>
          <w:lang w:val="en-US"/>
        </w:rPr>
      </w:pPr>
      <w:r>
        <w:rPr>
          <w:sz w:val="24"/>
          <w:lang w:val="en-US"/>
        </w:rPr>
        <w:t>Sumber: LAKIP Kabupaten Paser, 2017</w:t>
      </w:r>
    </w:p>
    <w:p w:rsidR="00B5581B" w:rsidRPr="00632E93" w:rsidRDefault="00B5581B" w:rsidP="00B5581B">
      <w:pPr>
        <w:ind w:firstLine="720"/>
        <w:rPr>
          <w:rFonts w:eastAsia="Times New Roman"/>
          <w:sz w:val="24"/>
          <w:lang w:val="en-US"/>
        </w:rPr>
      </w:pPr>
      <w:r w:rsidRPr="00580F49">
        <w:rPr>
          <w:rFonts w:eastAsia="Times New Roman"/>
          <w:sz w:val="24"/>
        </w:rPr>
        <w:t>Berdasarkan data tersebut,</w:t>
      </w:r>
      <w:r>
        <w:rPr>
          <w:rFonts w:eastAsia="Times New Roman"/>
          <w:sz w:val="24"/>
          <w:lang w:val="en-US"/>
        </w:rPr>
        <w:t xml:space="preserve"> jelas terlihat bahwasannya Kabupaten Paser dinilai sudah cukup potensi SDA untuk melakukan pemekaran. Hal tersebut juga didukung oleh penelitian yang dilakukan oleh </w:t>
      </w:r>
      <w:r>
        <w:rPr>
          <w:rFonts w:eastAsia="Times New Roman"/>
          <w:sz w:val="24"/>
          <w:lang w:val="en-US"/>
        </w:rPr>
        <w:fldChar w:fldCharType="begin" w:fldLock="1"/>
      </w:r>
      <w:r>
        <w:rPr>
          <w:rFonts w:eastAsia="Times New Roman"/>
          <w:sz w:val="24"/>
          <w:lang w:val="en-US"/>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id":"ITEM-2","itemData":{"ISSN":"2301-6469","abstract":"This study aims to determine the factors that affect the asset management post-expansion area and its effecton the quality of financial reports of government in South Tapanuli.This study is a qualitative descriptive study,which aims to explore the factors that affect the asset management post-expansion area and its effect on thequality of financial reporting. Data were collected through interviews with the informants, the studydocumentation, as well as observation or triangulation or a mix of all three. Stages of data analysis used includedata reduction, display data, and drawing conclusions or verification in the preparation of a workinghypothesis.The results showed that factors affecting the asset management division of the post in theGovernment of South Tapanuli include: human resources knowledge assets management, proof of ownership ofassets, valuation of assets, leadership commitment, and attitude: lack of awareness and responsibility.Management of assets after the post-expansion area affects the quality of government financial reports.Keywords: Expansion Areas, Asset Management, Quality of Financial Statements","author":[{"dropping-particle":"","family":"Simamora","given":"Rudianto","non-dropping-particle":"","parse-names":false,"suffix":""},{"dropping-particle":"","family":"Halim","given":"Abdul","non-dropping-particle":"","parse-names":false,"suffix":""}],"container-title":"Jurnal Ekonomi Dan Bisnis","id":"ITEM-2","issue":"1","issued":{"date-parts":[["2012"]]},"page":"47-61","title":"Faktor-Faktor yang Mempengaruhi Pengelolaan Aset Pasca Pemekaran Wilayah dan Pengaruhnya Terhadap Kualitas Laporan Keuangan Pemerintah di Kab. Tapanuli Selatan","type":"article-journal","volume":"10"},"uris":["http://www.mendeley.com/documents/?uuid=4c56edcc-2c8a-49e4-81cd-774b4f306a84"]}],"mendeley":{"formattedCitation":"(Darmo, 2017; Simamora &amp; Halim, 2012)","manualFormatting":"(Darmo, 2017:362; Simamora &amp; Halim, 2012:49)","plainTextFormattedCitation":"(Darmo, 2017; Simamora &amp; Halim, 2012)","previouslyFormattedCitation":"(Darmo, 2017; Simamora &amp; Halim, 2012)"},"properties":{"noteIndex":0},"schema":"https://github.com/citation-style-language/schema/raw/master/csl-citation.json"}</w:instrText>
      </w:r>
      <w:r>
        <w:rPr>
          <w:rFonts w:eastAsia="Times New Roman"/>
          <w:sz w:val="24"/>
          <w:lang w:val="en-US"/>
        </w:rPr>
        <w:fldChar w:fldCharType="separate"/>
      </w:r>
      <w:r w:rsidRPr="00375E96">
        <w:rPr>
          <w:rFonts w:eastAsia="Times New Roman"/>
          <w:noProof/>
          <w:sz w:val="24"/>
          <w:lang w:val="en-US"/>
        </w:rPr>
        <w:t>(Darmo, 2017</w:t>
      </w:r>
      <w:r>
        <w:rPr>
          <w:rFonts w:eastAsia="Times New Roman"/>
          <w:noProof/>
          <w:sz w:val="24"/>
          <w:lang w:val="en-US"/>
        </w:rPr>
        <w:t>:362</w:t>
      </w:r>
      <w:r w:rsidRPr="00375E96">
        <w:rPr>
          <w:rFonts w:eastAsia="Times New Roman"/>
          <w:noProof/>
          <w:sz w:val="24"/>
          <w:lang w:val="en-US"/>
        </w:rPr>
        <w:t>; Simamora &amp; Halim, 2012</w:t>
      </w:r>
      <w:r>
        <w:rPr>
          <w:rFonts w:eastAsia="Times New Roman"/>
          <w:noProof/>
          <w:sz w:val="24"/>
          <w:lang w:val="en-US"/>
        </w:rPr>
        <w:t>:49</w:t>
      </w:r>
      <w:r w:rsidRPr="00375E96">
        <w:rPr>
          <w:rFonts w:eastAsia="Times New Roman"/>
          <w:noProof/>
          <w:sz w:val="24"/>
          <w:lang w:val="en-US"/>
        </w:rPr>
        <w:t>)</w:t>
      </w:r>
      <w:r>
        <w:rPr>
          <w:rFonts w:eastAsia="Times New Roman"/>
          <w:sz w:val="24"/>
          <w:lang w:val="en-US"/>
        </w:rPr>
        <w:fldChar w:fldCharType="end"/>
      </w:r>
      <w:r>
        <w:rPr>
          <w:rFonts w:eastAsia="Times New Roman"/>
          <w:sz w:val="24"/>
          <w:lang w:val="en-US"/>
        </w:rPr>
        <w:t xml:space="preserve"> yang menyatakan bahwa persyaratan </w:t>
      </w:r>
      <w:r w:rsidRPr="00632E93">
        <w:rPr>
          <w:rFonts w:eastAsia="Times New Roman"/>
          <w:sz w:val="24"/>
          <w:lang w:val="en-US"/>
        </w:rPr>
        <w:t>yang harus d</w:t>
      </w:r>
      <w:r>
        <w:rPr>
          <w:rFonts w:eastAsia="Times New Roman"/>
          <w:sz w:val="24"/>
          <w:lang w:val="en-US"/>
        </w:rPr>
        <w:t xml:space="preserve">imiliki oleh daerah otonom baru diantaranya adalah kemampuan ekonomi dan </w:t>
      </w:r>
      <w:r w:rsidRPr="00375E96">
        <w:rPr>
          <w:rFonts w:eastAsia="Times New Roman"/>
          <w:sz w:val="24"/>
          <w:lang w:val="en-US"/>
        </w:rPr>
        <w:t>potensi daerah</w:t>
      </w:r>
      <w:r>
        <w:rPr>
          <w:rFonts w:eastAsia="Times New Roman"/>
          <w:sz w:val="24"/>
          <w:lang w:val="en-US"/>
        </w:rPr>
        <w:t xml:space="preserve">. </w:t>
      </w:r>
      <w:r w:rsidRPr="00632E93">
        <w:rPr>
          <w:rFonts w:eastAsia="Times New Roman"/>
          <w:sz w:val="24"/>
          <w:lang w:val="en-US"/>
        </w:rPr>
        <w:t xml:space="preserve">Persyarataan </w:t>
      </w:r>
      <w:r>
        <w:rPr>
          <w:rFonts w:eastAsia="Times New Roman"/>
          <w:sz w:val="24"/>
          <w:lang w:val="en-US"/>
        </w:rPr>
        <w:t xml:space="preserve">tersebut </w:t>
      </w:r>
      <w:r w:rsidRPr="00632E93">
        <w:rPr>
          <w:rFonts w:eastAsia="Times New Roman"/>
          <w:sz w:val="24"/>
          <w:lang w:val="en-US"/>
        </w:rPr>
        <w:t>dinilai berdasarkan hasil kajian daerah terhadap indikator-indikator kesiapaan teknis.</w:t>
      </w:r>
      <w:r>
        <w:rPr>
          <w:rFonts w:eastAsia="Times New Roman"/>
          <w:sz w:val="24"/>
          <w:lang w:val="en-US"/>
        </w:rPr>
        <w:t xml:space="preserve"> Jika daerah telah memenuhi persyaratan tersebut, maka suatu daerah </w:t>
      </w:r>
      <w:proofErr w:type="gramStart"/>
      <w:r>
        <w:rPr>
          <w:rFonts w:eastAsia="Times New Roman"/>
          <w:sz w:val="24"/>
          <w:lang w:val="en-US"/>
        </w:rPr>
        <w:t>akan</w:t>
      </w:r>
      <w:proofErr w:type="gramEnd"/>
      <w:r>
        <w:rPr>
          <w:rFonts w:eastAsia="Times New Roman"/>
          <w:sz w:val="24"/>
          <w:lang w:val="en-US"/>
        </w:rPr>
        <w:t xml:space="preserve"> dinyatakan layak mekar.</w:t>
      </w:r>
    </w:p>
    <w:p w:rsidR="00B5581B" w:rsidRDefault="00B5581B" w:rsidP="00B5581B">
      <w:pPr>
        <w:ind w:firstLine="720"/>
        <w:rPr>
          <w:rFonts w:eastAsia="Times New Roman"/>
          <w:sz w:val="24"/>
        </w:rPr>
      </w:pPr>
      <w:r>
        <w:rPr>
          <w:rFonts w:eastAsia="Times New Roman"/>
          <w:sz w:val="24"/>
        </w:rPr>
        <w:t xml:space="preserve"> </w:t>
      </w:r>
      <w:r>
        <w:rPr>
          <w:rFonts w:eastAsia="Times New Roman"/>
          <w:sz w:val="24"/>
          <w:lang w:val="en-US"/>
        </w:rPr>
        <w:t>Potensi Sumber daya alam tersebut dapat dimanfaatkan oleh daerah untuk meningkatkan dan menambah PAD. J</w:t>
      </w:r>
      <w:r w:rsidRPr="00580F49">
        <w:rPr>
          <w:rFonts w:eastAsia="Times New Roman"/>
          <w:sz w:val="24"/>
        </w:rPr>
        <w:t xml:space="preserve">ika melihat dalam sudut pandang ekonomi, sudah tentu bahwa pengelolaan sumber daya alam secara baik </w:t>
      </w:r>
      <w:proofErr w:type="gramStart"/>
      <w:r w:rsidRPr="00580F49">
        <w:rPr>
          <w:rFonts w:eastAsia="Times New Roman"/>
          <w:sz w:val="24"/>
        </w:rPr>
        <w:t>akan</w:t>
      </w:r>
      <w:proofErr w:type="gramEnd"/>
      <w:r w:rsidRPr="00580F49">
        <w:rPr>
          <w:rFonts w:eastAsia="Times New Roman"/>
          <w:sz w:val="24"/>
        </w:rPr>
        <w:t xml:space="preserve"> dapat </w:t>
      </w:r>
      <w:r w:rsidRPr="00580F49">
        <w:rPr>
          <w:rFonts w:eastAsia="Times New Roman"/>
          <w:sz w:val="24"/>
        </w:rPr>
        <w:t xml:space="preserve">membawa dampak pada peningkatan kesejahteraan masyarakat. </w:t>
      </w:r>
    </w:p>
    <w:p w:rsidR="00B5581B" w:rsidRDefault="00B5581B" w:rsidP="00B5581B">
      <w:pPr>
        <w:rPr>
          <w:rFonts w:eastAsia="Times New Roman"/>
          <w:b/>
          <w:sz w:val="24"/>
          <w:lang w:val="en-US"/>
        </w:rPr>
      </w:pPr>
      <w:r>
        <w:rPr>
          <w:rFonts w:eastAsia="Times New Roman"/>
          <w:b/>
          <w:sz w:val="24"/>
          <w:lang w:val="en-US"/>
        </w:rPr>
        <w:t>Polemik Pemekaran Wilayah di Kabupaten Paser</w:t>
      </w:r>
    </w:p>
    <w:p w:rsidR="00B5581B" w:rsidRDefault="00B5581B" w:rsidP="00B5581B">
      <w:pPr>
        <w:rPr>
          <w:rFonts w:eastAsia="Times New Roman"/>
          <w:sz w:val="24"/>
          <w:lang w:val="en-US"/>
        </w:rPr>
      </w:pPr>
      <w:r>
        <w:rPr>
          <w:rFonts w:eastAsia="Times New Roman"/>
          <w:b/>
          <w:sz w:val="24"/>
          <w:lang w:val="en-US"/>
        </w:rPr>
        <w:tab/>
      </w:r>
      <w:r>
        <w:rPr>
          <w:rFonts w:eastAsia="Times New Roman"/>
          <w:sz w:val="24"/>
          <w:lang w:val="en-US"/>
        </w:rPr>
        <w:t xml:space="preserve">Pemekaran wilayah dinilai menjadi salah satu cara untuk </w:t>
      </w:r>
      <w:r w:rsidRPr="00375E96">
        <w:rPr>
          <w:rFonts w:eastAsia="Times New Roman"/>
          <w:sz w:val="24"/>
          <w:lang w:val="en-US"/>
        </w:rPr>
        <w:t xml:space="preserve">mewujudkan sistem pemerintahan yang lebih baik </w:t>
      </w:r>
      <w:r>
        <w:rPr>
          <w:rFonts w:eastAsia="Times New Roman"/>
          <w:sz w:val="24"/>
          <w:lang w:val="en-US"/>
        </w:rPr>
        <w:fldChar w:fldCharType="begin" w:fldLock="1"/>
      </w:r>
      <w:r>
        <w:rPr>
          <w:rFonts w:eastAsia="Times New Roman"/>
          <w:sz w:val="24"/>
          <w:lang w:val="en-US"/>
        </w:rPr>
        <w:instrText>ADDIN CSL_CITATION {"citationItems":[{"id":"ITEM-1","itemData":{"ISSN":"2301-6469","abstract":"This study aims to determine the factors that affect the asset management post-expansion area and its effecton the quality of financial reports of government in South Tapanuli.This study is a qualitative descriptive study,which aims to explore the factors that affect the asset management post-expansion area and its effect on thequality of financial reporting. Data were collected through interviews with the informants, the studydocumentation, as well as observation or triangulation or a mix of all three. Stages of data analysis used includedata reduction, display data, and drawing conclusions or verification in the preparation of a workinghypothesis.The results showed that factors affecting the asset management division of the post in theGovernment of South Tapanuli include: human resources knowledge assets management, proof of ownership ofassets, valuation of assets, leadership commitment, and attitude: lack of awareness and responsibility.Management of assets after the post-expansion area affects the quality of government financial reports.Keywords: Expansion Areas, Asset Management, Quality of Financial Statements","author":[{"dropping-particle":"","family":"Simamora","given":"Rudianto","non-dropping-particle":"","parse-names":false,"suffix":""},{"dropping-particle":"","family":"Halim","given":"Abdul","non-dropping-particle":"","parse-names":false,"suffix":""}],"container-title":"Jurnal Ekonomi Dan Bisnis","id":"ITEM-1","issue":"1","issued":{"date-parts":[["2012"]]},"page":"47-61","title":"Faktor-Faktor yang Mempengaruhi Pengelolaan Aset Pasca Pemekaran Wilayah dan Pengaruhnya Terhadap Kualitas Laporan Keuangan Pemerintah di Kab. Tapanuli Selatan","type":"article-journal","volume":"10"},"uris":["http://www.mendeley.com/documents/?uuid=4c56edcc-2c8a-49e4-81cd-774b4f306a84"]}],"mendeley":{"formattedCitation":"(Simamora &amp; Halim, 2012)","manualFormatting":"(Simamora &amp; Halim, 2012:48)","plainTextFormattedCitation":"(Simamora &amp; Halim, 2012)","previouslyFormattedCitation":"(Simamora &amp; Halim, 2012)"},"properties":{"noteIndex":0},"schema":"https://github.com/citation-style-language/schema/raw/master/csl-citation.json"}</w:instrText>
      </w:r>
      <w:r>
        <w:rPr>
          <w:rFonts w:eastAsia="Times New Roman"/>
          <w:sz w:val="24"/>
          <w:lang w:val="en-US"/>
        </w:rPr>
        <w:fldChar w:fldCharType="separate"/>
      </w:r>
      <w:r w:rsidRPr="00375E96">
        <w:rPr>
          <w:rFonts w:eastAsia="Times New Roman"/>
          <w:noProof/>
          <w:sz w:val="24"/>
          <w:lang w:val="en-US"/>
        </w:rPr>
        <w:t>(Simamora &amp; Halim, 2012</w:t>
      </w:r>
      <w:r>
        <w:rPr>
          <w:rFonts w:eastAsia="Times New Roman"/>
          <w:noProof/>
          <w:sz w:val="24"/>
          <w:lang w:val="en-US"/>
        </w:rPr>
        <w:t>:48</w:t>
      </w:r>
      <w:r w:rsidRPr="00375E96">
        <w:rPr>
          <w:rFonts w:eastAsia="Times New Roman"/>
          <w:noProof/>
          <w:sz w:val="24"/>
          <w:lang w:val="en-US"/>
        </w:rPr>
        <w:t>)</w:t>
      </w:r>
      <w:r>
        <w:rPr>
          <w:rFonts w:eastAsia="Times New Roman"/>
          <w:sz w:val="24"/>
          <w:lang w:val="en-US"/>
        </w:rPr>
        <w:fldChar w:fldCharType="end"/>
      </w:r>
      <w:r>
        <w:rPr>
          <w:rFonts w:eastAsia="Times New Roman"/>
          <w:sz w:val="24"/>
          <w:lang w:val="en-US"/>
        </w:rPr>
        <w:t xml:space="preserve"> meski kerap kali menimbulkan banyak permasalahan. Beberapa permasalahan yang muncul diantaranya ialah perbutan asset daerah.</w:t>
      </w:r>
    </w:p>
    <w:p w:rsidR="00B5581B" w:rsidRDefault="00B5581B" w:rsidP="00B5581B">
      <w:pPr>
        <w:ind w:firstLine="720"/>
        <w:rPr>
          <w:rFonts w:eastAsia="Times New Roman"/>
          <w:sz w:val="24"/>
          <w:lang w:val="en-US"/>
        </w:rPr>
      </w:pPr>
      <w:r w:rsidRPr="00375E96">
        <w:rPr>
          <w:rFonts w:eastAsia="Times New Roman"/>
          <w:sz w:val="24"/>
          <w:lang w:val="en-US"/>
        </w:rPr>
        <w:t>Ke</w:t>
      </w:r>
      <w:r>
        <w:rPr>
          <w:rFonts w:eastAsia="Times New Roman"/>
          <w:sz w:val="24"/>
          <w:lang w:val="en-US"/>
        </w:rPr>
        <w:t>bijakan dan sikap pemerintah dal</w:t>
      </w:r>
      <w:r w:rsidRPr="00375E96">
        <w:rPr>
          <w:rFonts w:eastAsia="Times New Roman"/>
          <w:sz w:val="24"/>
          <w:lang w:val="en-US"/>
        </w:rPr>
        <w:t>am pembangunan menjadi sumber</w:t>
      </w:r>
      <w:r>
        <w:rPr>
          <w:rFonts w:eastAsia="Times New Roman"/>
          <w:sz w:val="24"/>
          <w:lang w:val="en-US"/>
        </w:rPr>
        <w:t xml:space="preserve"> p</w:t>
      </w:r>
      <w:r w:rsidRPr="00375E96">
        <w:rPr>
          <w:rFonts w:eastAsia="Times New Roman"/>
          <w:sz w:val="24"/>
          <w:lang w:val="en-US"/>
        </w:rPr>
        <w:t xml:space="preserve">enyebab kerusakan dan pencemaran sumberdaya alam </w:t>
      </w:r>
      <w:r>
        <w:rPr>
          <w:rFonts w:eastAsia="Times New Roman"/>
          <w:sz w:val="24"/>
          <w:lang w:val="en-US"/>
        </w:rPr>
        <w:fldChar w:fldCharType="begin" w:fldLock="1"/>
      </w:r>
      <w:r>
        <w:rPr>
          <w:rFonts w:eastAsia="Times New Roman"/>
          <w:sz w:val="24"/>
          <w:lang w:val="en-US"/>
        </w:rPr>
        <w:instrText>ADDIN CSL_CITATION {"citationItems":[{"id":"ITEM-1","itemData":{"author":[{"dropping-particle":"","family":"Syafa'at","given":"Rachrnad","non-dropping-particle":"","parse-names":false,"suffix":""}],"container-title":"CAKRAW ALA HUKUM","id":"ITEM-1","issue":"2","issued":{"date-parts":[["2011"]]},"page":"77-89","title":"POLITIK HUKUM DAN HAK-HAK MASYARAKAT ADAT TERHADAP AKSES SUMBERDAYA ALAM","type":"article-journal","volume":"Vl"},"uris":["http://www.mendeley.com/documents/?uuid=73b82b42-94f2-4e4e-bc86-389166b5abd9"]}],"mendeley":{"formattedCitation":"(Syafa’at, 2011)","manualFormatting":"(Syafa’at, 2011:85)","plainTextFormattedCitation":"(Syafa’at, 2011)","previouslyFormattedCitation":"(Syafa’at, 2011)"},"properties":{"noteIndex":0},"schema":"https://github.com/citation-style-language/schema/raw/master/csl-citation.json"}</w:instrText>
      </w:r>
      <w:r>
        <w:rPr>
          <w:rFonts w:eastAsia="Times New Roman"/>
          <w:sz w:val="24"/>
          <w:lang w:val="en-US"/>
        </w:rPr>
        <w:fldChar w:fldCharType="separate"/>
      </w:r>
      <w:r w:rsidRPr="008D74F7">
        <w:rPr>
          <w:rFonts w:eastAsia="Times New Roman"/>
          <w:noProof/>
          <w:sz w:val="24"/>
          <w:lang w:val="en-US"/>
        </w:rPr>
        <w:t>(Syafa’at, 2011</w:t>
      </w:r>
      <w:r>
        <w:rPr>
          <w:rFonts w:eastAsia="Times New Roman"/>
          <w:noProof/>
          <w:sz w:val="24"/>
          <w:lang w:val="en-US"/>
        </w:rPr>
        <w:t>:85</w:t>
      </w:r>
      <w:r w:rsidRPr="008D74F7">
        <w:rPr>
          <w:rFonts w:eastAsia="Times New Roman"/>
          <w:noProof/>
          <w:sz w:val="24"/>
          <w:lang w:val="en-US"/>
        </w:rPr>
        <w:t>)</w:t>
      </w:r>
      <w:r>
        <w:rPr>
          <w:rFonts w:eastAsia="Times New Roman"/>
          <w:sz w:val="24"/>
          <w:lang w:val="en-US"/>
        </w:rPr>
        <w:fldChar w:fldCharType="end"/>
      </w:r>
      <w:r>
        <w:rPr>
          <w:rFonts w:eastAsia="Times New Roman"/>
          <w:sz w:val="24"/>
          <w:lang w:val="en-US"/>
        </w:rPr>
        <w:t>. Salah satu bentuk sikap tersebut dapat dilihat dari pemekaran daerah. Daerah yang kaya dieksploitasi sumber daya alamnya guna mendongkrak perekonomian daerah namun kerap kali menimbukkan masalah baru seperti kerusakan alam akibat eksploitasi yang kerap kali menyisakan kubangan bekas galian tambang tanpa tindakan penghijauan.</w:t>
      </w:r>
    </w:p>
    <w:p w:rsidR="00B5581B" w:rsidRPr="003F6C15" w:rsidRDefault="00B5581B" w:rsidP="00B5581B">
      <w:pPr>
        <w:ind w:firstLine="720"/>
        <w:rPr>
          <w:rFonts w:eastAsia="Times New Roman"/>
          <w:sz w:val="24"/>
          <w:lang w:val="en-US"/>
        </w:rPr>
      </w:pPr>
      <w:r>
        <w:rPr>
          <w:rFonts w:eastAsia="Times New Roman"/>
          <w:sz w:val="24"/>
          <w:lang w:val="en-US"/>
        </w:rPr>
        <w:t xml:space="preserve">Provinsi Kalimantan Timur merupakan salah satu provinsi yang kaya </w:t>
      </w:r>
      <w:proofErr w:type="gramStart"/>
      <w:r>
        <w:rPr>
          <w:rFonts w:eastAsia="Times New Roman"/>
          <w:sz w:val="24"/>
          <w:lang w:val="en-US"/>
        </w:rPr>
        <w:t>akan</w:t>
      </w:r>
      <w:proofErr w:type="gramEnd"/>
      <w:r>
        <w:rPr>
          <w:rFonts w:eastAsia="Times New Roman"/>
          <w:sz w:val="24"/>
          <w:lang w:val="en-US"/>
        </w:rPr>
        <w:t xml:space="preserve"> sumber daya alam nya, termasuk tambang batu bara. Isu pemekaran kemudian mencuat di salah satu Kabupaten yang berbatasan langsung dengan Provinsi Kalimantan Selatan, </w:t>
      </w:r>
      <w:r w:rsidRPr="00433E25">
        <w:rPr>
          <w:sz w:val="24"/>
        </w:rPr>
        <w:t xml:space="preserve">Kabupaten yang dimaksud ialah Kabupaten Paser. Sebelumnya, Kabupaten Paser telah berhasil melakukan pemekaran. Kabupaten Penajam Paser Utara merupakan wilayah hasil pemekaran dari Kabupaten Paser sejak tahun 2002 </w:t>
      </w:r>
      <w:r w:rsidRPr="00433E25">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Tribunnews, 2019)","plainTextFormattedCitation":"(Darmo, 2017)","previouslyFormattedCitation":"(Darmo, 2017)"},"properties":{"noteIndex":0},"schema":"https://github.com/citation-style-language/schema/raw/master/csl-citation.json"}</w:instrText>
      </w:r>
      <w:r w:rsidRPr="00433E25">
        <w:rPr>
          <w:sz w:val="24"/>
        </w:rPr>
        <w:fldChar w:fldCharType="separate"/>
      </w:r>
      <w:r w:rsidRPr="00433E25">
        <w:rPr>
          <w:noProof/>
          <w:sz w:val="24"/>
        </w:rPr>
        <w:t>(Tribunnews, 2019)</w:t>
      </w:r>
      <w:r w:rsidRPr="00433E25">
        <w:rPr>
          <w:sz w:val="24"/>
        </w:rPr>
        <w:fldChar w:fldCharType="end"/>
      </w:r>
      <w:r w:rsidRPr="00433E25">
        <w:rPr>
          <w:sz w:val="24"/>
        </w:rPr>
        <w:t xml:space="preserve">. </w:t>
      </w:r>
    </w:p>
    <w:p w:rsidR="00B5581B" w:rsidRPr="00433E25" w:rsidRDefault="00B5581B" w:rsidP="00B5581B">
      <w:pPr>
        <w:ind w:firstLine="567"/>
        <w:rPr>
          <w:sz w:val="24"/>
        </w:rPr>
      </w:pPr>
      <w:r w:rsidRPr="00433E25">
        <w:rPr>
          <w:sz w:val="24"/>
        </w:rPr>
        <w:t xml:space="preserve">Keberhasilan dalam memekarkan wilayah tersebut menjadi salah satu faktor yang mendorong untuk kembali memekarkan wilayah di Kabupaten Paser. </w:t>
      </w:r>
      <w:r>
        <w:rPr>
          <w:sz w:val="24"/>
          <w:lang w:val="en-US"/>
        </w:rPr>
        <w:t>Namun di</w:t>
      </w:r>
      <w:r w:rsidRPr="00433E25">
        <w:rPr>
          <w:sz w:val="24"/>
        </w:rPr>
        <w:t xml:space="preserve"> Kabupaten Paser terdapat isu yang memanas yakni munculnya dua wacana pemekaran daerah, yakni Kabupaten Paser Tengah dan Kabupaten Paser Selatan </w:t>
      </w:r>
      <w:r w:rsidRPr="00433E25">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Antaranews, 2012)","plainTextFormattedCitation":"(Darmo, 2017)","previouslyFormattedCitation":"(Darmo, 2017)"},"properties":{"noteIndex":0},"schema":"https://github.com/citation-style-language/schema/raw/master/csl-citation.json"}</w:instrText>
      </w:r>
      <w:r w:rsidRPr="00433E25">
        <w:rPr>
          <w:sz w:val="24"/>
        </w:rPr>
        <w:fldChar w:fldCharType="separate"/>
      </w:r>
      <w:r w:rsidRPr="00433E25">
        <w:rPr>
          <w:noProof/>
          <w:sz w:val="24"/>
        </w:rPr>
        <w:t>(Antaranews, 2012)</w:t>
      </w:r>
      <w:r w:rsidRPr="00433E25">
        <w:rPr>
          <w:sz w:val="24"/>
        </w:rPr>
        <w:fldChar w:fldCharType="end"/>
      </w:r>
      <w:r w:rsidRPr="00433E25">
        <w:rPr>
          <w:sz w:val="24"/>
        </w:rPr>
        <w:t xml:space="preserve">. Wacana pembentukan Kabupaten Paser Tengah sudah muncul sejak tahun 2006 </w:t>
      </w:r>
      <w:r w:rsidRPr="00433E25">
        <w:rPr>
          <w:sz w:val="24"/>
        </w:rPr>
        <w:fldChar w:fldCharType="begin" w:fldLock="1"/>
      </w:r>
      <w:r>
        <w:rPr>
          <w:sz w:val="24"/>
        </w:rPr>
        <w:instrText>ADDIN CSL_CITATION {"citationItems":[{"id":"ITEM-1","itemData":{"author":[{"dropping-particle":"","family":"Rifdan","given":"","non-dropping-particle":"","parse-names":false,"suffix":""}],"container-title":"Jurnal Administrasi Publik","id":"ITEM-1","issue":"1","issued":{"date-parts":[["2010"]]},"title":"IMPLEMENTASI KEBIJAKAN PEMEKARAN DAERAH DALAM MENDUKUNG INTEGRASI NASIONAL DI KABUPATEN LUWU TIMUR","type":"article-journal","volume":"1"},"uris":["http://www.mendeley.com/documents/?uuid=7dd2a1b6-bd4a-4f22-bb46-3153b3fb90a2","http://www.mendeley.com/documents/?uuid=f20eafc6-d5a6-4a80-ba76-bb3a738cbee2"]}],"mendeley":{"formattedCitation":"(Rifdan, 2010)","manualFormatting":"(Tribunnews, 2012)","plainTextFormattedCitation":"(Rifdan, 2010)","previouslyFormattedCitation":"(Rifdan, 2010)"},"properties":{"noteIndex":0},"schema":"https://github.com/citation-style-language/schema/raw/master/csl-citation.json"}</w:instrText>
      </w:r>
      <w:r w:rsidRPr="00433E25">
        <w:rPr>
          <w:sz w:val="24"/>
        </w:rPr>
        <w:fldChar w:fldCharType="separate"/>
      </w:r>
      <w:r w:rsidRPr="00433E25">
        <w:rPr>
          <w:noProof/>
          <w:sz w:val="24"/>
        </w:rPr>
        <w:t>(Tribunnews, 2012)</w:t>
      </w:r>
      <w:r w:rsidRPr="00433E25">
        <w:rPr>
          <w:sz w:val="24"/>
        </w:rPr>
        <w:fldChar w:fldCharType="end"/>
      </w:r>
      <w:r w:rsidRPr="00433E25">
        <w:rPr>
          <w:sz w:val="24"/>
        </w:rPr>
        <w:t xml:space="preserve"> sedangkan menurut sumber dari </w:t>
      </w:r>
      <w:r w:rsidRPr="00433E25">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Antaranews, 2012)","plainTextFormattedCitation":"(Darmo, 2017)","previouslyFormattedCitation":"(Darmo, 2017)"},"properties":{"noteIndex":0},"schema":"https://github.com/citation-style-language/schema/raw/master/csl-citation.json"}</w:instrText>
      </w:r>
      <w:r w:rsidRPr="00433E25">
        <w:rPr>
          <w:sz w:val="24"/>
        </w:rPr>
        <w:fldChar w:fldCharType="separate"/>
      </w:r>
      <w:r w:rsidRPr="00433E25">
        <w:rPr>
          <w:noProof/>
          <w:sz w:val="24"/>
        </w:rPr>
        <w:t>(Antaranews, 2012)</w:t>
      </w:r>
      <w:r w:rsidRPr="00433E25">
        <w:rPr>
          <w:sz w:val="24"/>
        </w:rPr>
        <w:fldChar w:fldCharType="end"/>
      </w:r>
      <w:r w:rsidRPr="00433E25">
        <w:rPr>
          <w:sz w:val="24"/>
        </w:rPr>
        <w:t xml:space="preserve"> </w:t>
      </w:r>
      <w:r w:rsidRPr="00433E25">
        <w:rPr>
          <w:sz w:val="24"/>
        </w:rPr>
        <w:lastRenderedPageBreak/>
        <w:t xml:space="preserve">menyatakan bahwa wacana Paser Tengah mulai muncul tahun 2008, bahkan pada saat itu isu pemekarannya sudah diparipurnakan oleh DPRD Paser. Kabupaten Paser Tengah yang akan dibentuk terdiri dari Kecamatan Batu Sopang, Kecamatan Muara Komam, Kecamatan Kuaro, Kecamatan Long Ikis, dan Kecamatan Long Kali. </w:t>
      </w:r>
    </w:p>
    <w:p w:rsidR="00B5581B" w:rsidRPr="002026E4" w:rsidRDefault="00B5581B" w:rsidP="00B5581B">
      <w:pPr>
        <w:ind w:firstLine="567"/>
        <w:rPr>
          <w:sz w:val="24"/>
        </w:rPr>
      </w:pPr>
      <w:r w:rsidRPr="00433E25">
        <w:rPr>
          <w:sz w:val="24"/>
        </w:rPr>
        <w:t>Wacana pembentukan Paser Tengah sejatinya lebih dahulu muncul dan lebih dahulu diparipurnakan</w:t>
      </w:r>
      <w:r>
        <w:rPr>
          <w:sz w:val="24"/>
          <w:lang w:val="en-US"/>
        </w:rPr>
        <w:t xml:space="preserve"> oleh DPRD</w:t>
      </w:r>
      <w:r w:rsidRPr="00433E25">
        <w:rPr>
          <w:sz w:val="24"/>
        </w:rPr>
        <w:t xml:space="preserve">, selanjutnya wacana pembentukan Paser Selatan mulai mencuat kisaran tahun 2012 saat Bupati Paser Ridwan Suwidi memberikan sambutan pada HUT Kideco Jaya Agung (salah satu perusahaan tambang terbesar di Kalimantan Timur) mendukung wacana pemekaran Paser Selatan. Hal tersebut yang membuat politisi PKS (Aksa Arsyad) mulai menanggapi serius </w:t>
      </w:r>
      <w:r w:rsidRPr="00433E25">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Antaranews, 2012)","plainTextFormattedCitation":"(Darmo, 2017)","previouslyFormattedCitation":"(Darmo, 2017)"},"properties":{"noteIndex":0},"schema":"https://github.com/citation-style-language/schema/raw/master/csl-citation.json"}</w:instrText>
      </w:r>
      <w:r w:rsidRPr="00433E25">
        <w:rPr>
          <w:sz w:val="24"/>
        </w:rPr>
        <w:fldChar w:fldCharType="separate"/>
      </w:r>
      <w:r w:rsidRPr="00433E25">
        <w:rPr>
          <w:noProof/>
          <w:sz w:val="24"/>
        </w:rPr>
        <w:t>(Antaranews, 2012)</w:t>
      </w:r>
      <w:r w:rsidRPr="00433E25">
        <w:rPr>
          <w:sz w:val="24"/>
        </w:rPr>
        <w:fldChar w:fldCharType="end"/>
      </w:r>
      <w:r w:rsidRPr="00433E25">
        <w:rPr>
          <w:sz w:val="24"/>
        </w:rPr>
        <w:t xml:space="preserve"> serta mulai melakukan upaya untuk memperjuangkan pemekaran Paser Selatan.</w:t>
      </w:r>
    </w:p>
    <w:p w:rsidR="00B5581B" w:rsidRPr="00433E25" w:rsidRDefault="00B5581B" w:rsidP="00B5581B">
      <w:pPr>
        <w:ind w:firstLine="567"/>
        <w:rPr>
          <w:sz w:val="24"/>
        </w:rPr>
      </w:pPr>
      <w:r w:rsidRPr="00433E25">
        <w:rPr>
          <w:sz w:val="24"/>
        </w:rPr>
        <w:t xml:space="preserve">Pada 1 Oktober 2013, ratusan massa pendukung pemekaran Daerah Otonomi Baru (DOB) Paser Selatan memadati gedung DPR dan menuntut dewan agar menggelar paripurna untuk menyetujui usulan pembentukan Kabupaten Paser Selatan </w:t>
      </w:r>
      <w:r w:rsidRPr="00433E25">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Antaranews, 2013)","plainTextFormattedCitation":"(Darmo, 2017)","previouslyFormattedCitation":"(Darmo, 2017)"},"properties":{"noteIndex":0},"schema":"https://github.com/citation-style-language/schema/raw/master/csl-citation.json"}</w:instrText>
      </w:r>
      <w:r w:rsidRPr="00433E25">
        <w:rPr>
          <w:sz w:val="24"/>
        </w:rPr>
        <w:fldChar w:fldCharType="separate"/>
      </w:r>
      <w:r w:rsidRPr="00433E25">
        <w:rPr>
          <w:noProof/>
          <w:sz w:val="24"/>
        </w:rPr>
        <w:t>(Antaranews, 2013)</w:t>
      </w:r>
      <w:r w:rsidRPr="00433E25">
        <w:rPr>
          <w:sz w:val="24"/>
        </w:rPr>
        <w:fldChar w:fldCharType="end"/>
      </w:r>
      <w:r w:rsidRPr="00433E25">
        <w:rPr>
          <w:sz w:val="24"/>
        </w:rPr>
        <w:t xml:space="preserve">.  Berdasarkan hasil Rapat Dengar Pendapat (RDP) yang dilakukan oleh DPRD Paser pada 2 Oktober 2013 menyatakan bahwa DPRD Paser hanya merekomendasikan pembentukan Daerah Otonomi Baru paser Tengah (Pasteng) </w:t>
      </w:r>
      <w:r w:rsidRPr="00433E25">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Antaranews, 2013)","plainTextFormattedCitation":"(Darmo, 2017)","previouslyFormattedCitation":"(Darmo, 2017)"},"properties":{"noteIndex":0},"schema":"https://github.com/citation-style-language/schema/raw/master/csl-citation.json"}</w:instrText>
      </w:r>
      <w:r w:rsidRPr="00433E25">
        <w:rPr>
          <w:sz w:val="24"/>
        </w:rPr>
        <w:fldChar w:fldCharType="separate"/>
      </w:r>
      <w:r w:rsidRPr="00433E25">
        <w:rPr>
          <w:noProof/>
          <w:sz w:val="24"/>
        </w:rPr>
        <w:t>(Antaranews, 2013)</w:t>
      </w:r>
      <w:r w:rsidRPr="00433E25">
        <w:rPr>
          <w:sz w:val="24"/>
        </w:rPr>
        <w:fldChar w:fldCharType="end"/>
      </w:r>
      <w:r w:rsidRPr="00433E25">
        <w:rPr>
          <w:sz w:val="24"/>
        </w:rPr>
        <w:t xml:space="preserve">. </w:t>
      </w:r>
    </w:p>
    <w:p w:rsidR="00B5581B" w:rsidRPr="00433E25" w:rsidRDefault="00B5581B" w:rsidP="00B5581B">
      <w:pPr>
        <w:ind w:firstLine="567"/>
        <w:rPr>
          <w:sz w:val="24"/>
        </w:rPr>
      </w:pPr>
      <w:r w:rsidRPr="00433E25">
        <w:rPr>
          <w:sz w:val="24"/>
        </w:rPr>
        <w:t>Namun fenomena berbeda</w:t>
      </w:r>
      <w:r>
        <w:rPr>
          <w:sz w:val="24"/>
        </w:rPr>
        <w:t xml:space="preserve"> terjadi pada 21 November 2013</w:t>
      </w:r>
      <w:r>
        <w:rPr>
          <w:sz w:val="24"/>
          <w:lang w:val="en-US"/>
        </w:rPr>
        <w:t>. Sidang paripurna kembali digelar. B</w:t>
      </w:r>
      <w:r w:rsidRPr="00433E25">
        <w:rPr>
          <w:sz w:val="24"/>
        </w:rPr>
        <w:t xml:space="preserve">erdasarkan sidang paripurna yang dilakukan oleh anggota DPRD Paser akhirnya merekomendasikan pembentukan DOB Paser Selatan. Persetujuan itu ditindaklanjuti dan diperkuat dengan adanya surat Gubernur Kaltim tertanggal 10 Desember 2013, surat dari Bupati Kabupaten Paser pada 30 Agusutus 2013, dan beberapa surat dari DPRD Kabupaten Paser terkait persetujuan pembentukan DOB Kabupaten Paser </w:t>
      </w:r>
      <w:r w:rsidRPr="00433E25">
        <w:rPr>
          <w:sz w:val="24"/>
        </w:rPr>
        <w:t xml:space="preserve">Selatan, serta surat dari Komisi I DPRD Kaltim Nomor 012/Komisi/I/II/2014 tertanggal 14 Februari 2014 perihal Mohon Persetujuan Pemekaran DOB Paser Selatan </w:t>
      </w:r>
      <w:r w:rsidRPr="00433E25">
        <w:rPr>
          <w:sz w:val="24"/>
        </w:rPr>
        <w:fldChar w:fldCharType="begin" w:fldLock="1"/>
      </w:r>
      <w:r>
        <w:rPr>
          <w:sz w:val="24"/>
        </w:rPr>
        <w:instrText>ADDIN CSL_CITATION {"citationItems":[{"id":"ITEM-1","itemData":{"author":[{"dropping-particle":"","family":"Rifdan","given":"","non-dropping-particle":"","parse-names":false,"suffix":""}],"container-title":"Jurnal Administrasi Publik","id":"ITEM-1","issue":"1","issued":{"date-parts":[["2010"]]},"title":"IMPLEMENTASI KEBIJAKAN PEMEKARAN DAERAH DALAM MENDUKUNG INTEGRASI NASIONAL DI KABUPATEN LUWU TIMUR","type":"article-journal","volume":"1"},"uris":["http://www.mendeley.com/documents/?uuid=f20eafc6-d5a6-4a80-ba76-bb3a738cbee2","http://www.mendeley.com/documents/?uuid=7dd2a1b6-bd4a-4f22-bb46-3153b3fb90a2"]}],"mendeley":{"formattedCitation":"(Rifdan, 2010)","manualFormatting":"(Kaltim Post, 2014)","plainTextFormattedCitation":"(Rifdan, 2010)","previouslyFormattedCitation":"(Rifdan, 2010)"},"properties":{"noteIndex":0},"schema":"https://github.com/citation-style-language/schema/raw/master/csl-citation.json"}</w:instrText>
      </w:r>
      <w:r w:rsidRPr="00433E25">
        <w:rPr>
          <w:sz w:val="24"/>
        </w:rPr>
        <w:fldChar w:fldCharType="separate"/>
      </w:r>
      <w:r w:rsidRPr="00433E25">
        <w:rPr>
          <w:noProof/>
          <w:sz w:val="24"/>
        </w:rPr>
        <w:t>(Kaltim Post, 2014)</w:t>
      </w:r>
      <w:r w:rsidRPr="00433E25">
        <w:rPr>
          <w:sz w:val="24"/>
        </w:rPr>
        <w:fldChar w:fldCharType="end"/>
      </w:r>
      <w:r w:rsidRPr="00433E25">
        <w:rPr>
          <w:sz w:val="24"/>
        </w:rPr>
        <w:t>.</w:t>
      </w:r>
    </w:p>
    <w:p w:rsidR="00B5581B" w:rsidRDefault="00B5581B" w:rsidP="00B5581B">
      <w:pPr>
        <w:ind w:firstLine="567"/>
        <w:rPr>
          <w:sz w:val="24"/>
        </w:rPr>
      </w:pPr>
      <w:r w:rsidRPr="00433E25">
        <w:rPr>
          <w:sz w:val="24"/>
        </w:rPr>
        <w:t xml:space="preserve">Pemberlakuan rekomendasi Paser Selatan membuat rekomendasi terhadap Paser Tengah dicabut. Hal tersebut berdasarkan sidang paripurna DPRD yang menghasilkan keputusan untuk mencabut Surat Keputusan DPRD Paser nomor 11 sampai dengan nomor 17 tahun 2009 tentang Persetujuan Pembentukan Daerah Otonomi Baru Paser Tengah, hal tersebut karena Paser Tengah dinilai tidak mencukupi persyaratan untuk dapat dimekarkan menjadi DOB sesuai dengan PP No. 78 tahun 2007 pasal 6. Selanjutnya pembentukan DOB Kabupaten Paser Tengah agar dapat ditinjau dan ditata kembali, sembari menunggu pemekaran kecamatan lain di Kabupaten Paser </w:t>
      </w:r>
      <w:r w:rsidRPr="00433E25">
        <w:rPr>
          <w:sz w:val="24"/>
        </w:rPr>
        <w:fldChar w:fldCharType="begin" w:fldLock="1"/>
      </w:r>
      <w:r>
        <w:rPr>
          <w:sz w:val="24"/>
        </w:rPr>
        <w:instrText>ADDIN CSL_CITATION {"citationItems":[{"id":"ITEM-1","itemData":{"author":[{"dropping-particle":"","family":"Rifdan","given":"","non-dropping-particle":"","parse-names":false,"suffix":""}],"container-title":"Jurnal Administrasi Publik","id":"ITEM-1","issue":"1","issued":{"date-parts":[["2010"]]},"title":"IMPLEMENTASI KEBIJAKAN PEMEKARAN DAERAH DALAM MENDUKUNG INTEGRASI NASIONAL DI KABUPATEN LUWU TIMUR","type":"article-journal","volume":"1"},"uris":["http://www.mendeley.com/documents/?uuid=f20eafc6-d5a6-4a80-ba76-bb3a738cbee2","http://www.mendeley.com/documents/?uuid=7dd2a1b6-bd4a-4f22-bb46-3153b3fb90a2"]}],"mendeley":{"formattedCitation":"(Rifdan, 2010)","manualFormatting":"(Antaranews, 2013; Kaltim Post, 2013)","plainTextFormattedCitation":"(Rifdan, 2010)","previouslyFormattedCitation":"(Rifdan, 2010)"},"properties":{"noteIndex":0},"schema":"https://github.com/citation-style-language/schema/raw/master/csl-citation.json"}</w:instrText>
      </w:r>
      <w:r w:rsidRPr="00433E25">
        <w:rPr>
          <w:sz w:val="24"/>
        </w:rPr>
        <w:fldChar w:fldCharType="separate"/>
      </w:r>
      <w:r w:rsidRPr="00433E25">
        <w:rPr>
          <w:noProof/>
          <w:sz w:val="24"/>
        </w:rPr>
        <w:t>(Antaranews, 2013; Kaltim Post, 2013)</w:t>
      </w:r>
      <w:r w:rsidRPr="00433E25">
        <w:rPr>
          <w:sz w:val="24"/>
        </w:rPr>
        <w:fldChar w:fldCharType="end"/>
      </w:r>
      <w:r w:rsidRPr="00433E25">
        <w:rPr>
          <w:sz w:val="24"/>
        </w:rPr>
        <w:t>. Padahal faktanya, DOB Paser Tengah telah melakukan studi kelayakan oleh tim dari Universitas Mulawarman pada tahun 2012, dan dinyatakan layak me</w:t>
      </w:r>
      <w:r>
        <w:rPr>
          <w:sz w:val="24"/>
        </w:rPr>
        <w:t>kar dengan memperoleh poin 385.</w:t>
      </w:r>
    </w:p>
    <w:p w:rsidR="00B5581B" w:rsidRDefault="00B5581B" w:rsidP="00B5581B">
      <w:pPr>
        <w:ind w:firstLine="567"/>
        <w:rPr>
          <w:sz w:val="24"/>
          <w:lang w:val="en-US"/>
        </w:rPr>
      </w:pPr>
      <w:r>
        <w:rPr>
          <w:sz w:val="24"/>
          <w:lang w:val="en-US"/>
        </w:rPr>
        <w:t xml:space="preserve">Tidak ingin kalah dari Paser Tengah, DOB Paser Selatan juga telah studi kelayakan oleh tim dari Universitas Gadjah Mada serta </w:t>
      </w:r>
      <w:r w:rsidRPr="003F6C15">
        <w:rPr>
          <w:sz w:val="24"/>
          <w:lang w:val="en-US"/>
        </w:rPr>
        <w:t>memperoleh nilai sebesar : 428 dari total nilai 500 (dikatagorikan SANGAT MAMPU)</w:t>
      </w:r>
      <w:r>
        <w:rPr>
          <w:sz w:val="24"/>
          <w:lang w:val="en-US"/>
        </w:rPr>
        <w:t xml:space="preserve"> </w:t>
      </w:r>
      <w:r>
        <w:rPr>
          <w:sz w:val="24"/>
          <w:lang w:val="en-US"/>
        </w:rPr>
        <w:fldChar w:fldCharType="begin" w:fldLock="1"/>
      </w:r>
      <w:r>
        <w:rPr>
          <w:sz w:val="24"/>
          <w:lang w:val="en-US"/>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Darmo, 2017:362)","plainTextFormattedCitation":"(Darmo, 2017)","previouslyFormattedCitation":"(Darmo, 2017)"},"properties":{"noteIndex":0},"schema":"https://github.com/citation-style-language/schema/raw/master/csl-citation.json"}</w:instrText>
      </w:r>
      <w:r>
        <w:rPr>
          <w:sz w:val="24"/>
          <w:lang w:val="en-US"/>
        </w:rPr>
        <w:fldChar w:fldCharType="separate"/>
      </w:r>
      <w:r w:rsidRPr="003F6C15">
        <w:rPr>
          <w:noProof/>
          <w:sz w:val="24"/>
          <w:lang w:val="en-US"/>
        </w:rPr>
        <w:t>(Darmo, 2017</w:t>
      </w:r>
      <w:r>
        <w:rPr>
          <w:noProof/>
          <w:sz w:val="24"/>
          <w:lang w:val="en-US"/>
        </w:rPr>
        <w:t>:362</w:t>
      </w:r>
      <w:r w:rsidRPr="003F6C15">
        <w:rPr>
          <w:noProof/>
          <w:sz w:val="24"/>
          <w:lang w:val="en-US"/>
        </w:rPr>
        <w:t>)</w:t>
      </w:r>
      <w:r>
        <w:rPr>
          <w:sz w:val="24"/>
          <w:lang w:val="en-US"/>
        </w:rPr>
        <w:fldChar w:fldCharType="end"/>
      </w:r>
      <w:r>
        <w:rPr>
          <w:sz w:val="24"/>
          <w:lang w:val="en-US"/>
        </w:rPr>
        <w:t xml:space="preserve">. Oleh sebab itu, Paser Selatan otomatis melaju menjadi daerah yang direkomendasikan untuk dimekarkan. Selain itu, fenomena lainnya yang juga menjadi polemik yakni adanya perebutan 2 Kecamatan di Kabupaten paser yakni Kecamatan Batu Sopang dan Kecamatan Muara Komam. Pada awalnya kedua Kecamatan tersebut masuk sebagai wilayah pemekaran Paser Tengah. Namun karena terdapat isu pemekaran wilayah Paser Selatan, maka kedua Kecamatan tersebut memilih untuk keluar dan bergabung menjadi bagian dari DOB Paser Selatan mengingat wilayahnya memasuki zona bagian Selatan dan Batu Sopang yang </w:t>
      </w:r>
      <w:r>
        <w:rPr>
          <w:sz w:val="24"/>
          <w:lang w:val="en-US"/>
        </w:rPr>
        <w:lastRenderedPageBreak/>
        <w:t>direkomendasikan untuk menjadi Ibu Kota Kabupaten Paser Selatan. Pada tahun 2014 sekretariat Tim Sukses Paser Selatan mulai dibangun dan relawan mulai digalakkan.</w:t>
      </w:r>
    </w:p>
    <w:p w:rsidR="00B5581B" w:rsidRPr="00BB3151" w:rsidRDefault="00B5581B" w:rsidP="00B5581B">
      <w:pPr>
        <w:ind w:firstLine="567"/>
        <w:rPr>
          <w:sz w:val="24"/>
          <w:lang w:val="en-US"/>
        </w:rPr>
      </w:pPr>
      <w:r>
        <w:rPr>
          <w:sz w:val="24"/>
          <w:lang w:val="en-US"/>
        </w:rPr>
        <w:t xml:space="preserve">Adanya motif politik dalam pemekaran menjadi hal yang sulit untuk dihindarkan. Baik dalam pemekaran Paser Tengah dan Paser Selatan maupun pada kejadian pemisahan dua kecamatan dari wilayah Paser Tengah ke Paser Selatan. Aktor atau elite lokal memiliki peran dalam mencapai tujuan dan kepentingan di balik pemekaran wilayah. Salah satunya ialah karena potensi sumber daya alam yang dimiliki oleh dua Kecamatan tersebut dan dinilai lebih menjanjikan. Karena hampir semua kecamatan yang masuk dalam wilayah Paser Selatan memiliki potensi alam di bidang pertambangan. Sebagai contoh Batu Sopang yang merupakan kecamatan sentral penghasil tambang batu </w:t>
      </w:r>
      <w:proofErr w:type="gramStart"/>
      <w:r>
        <w:rPr>
          <w:sz w:val="24"/>
          <w:lang w:val="en-US"/>
        </w:rPr>
        <w:t>bara</w:t>
      </w:r>
      <w:proofErr w:type="gramEnd"/>
      <w:r>
        <w:rPr>
          <w:sz w:val="24"/>
          <w:lang w:val="en-US"/>
        </w:rPr>
        <w:t xml:space="preserve"> terbesar di Kabupaten Paser, Muara Komam dan Muara Samu juga memiliki potensi alam yang sama, bahkan Muara Komam juga memiliki keunggulan di bidang tanam pangan hortikultura Bawang Merah.</w:t>
      </w:r>
    </w:p>
    <w:p w:rsidR="00B5581B" w:rsidRPr="00292FE7" w:rsidRDefault="00B5581B" w:rsidP="00B5581B">
      <w:pPr>
        <w:rPr>
          <w:b/>
          <w:sz w:val="24"/>
          <w:lang w:val="en-US"/>
        </w:rPr>
      </w:pPr>
      <w:r>
        <w:rPr>
          <w:b/>
          <w:sz w:val="24"/>
          <w:lang w:val="en-US"/>
        </w:rPr>
        <w:t>Distorsi Politik</w:t>
      </w:r>
      <w:r w:rsidRPr="00292FE7">
        <w:rPr>
          <w:b/>
          <w:sz w:val="24"/>
          <w:lang w:val="en-US"/>
        </w:rPr>
        <w:t xml:space="preserve"> Sumber Daya Alam </w:t>
      </w:r>
      <w:r>
        <w:rPr>
          <w:b/>
          <w:sz w:val="24"/>
          <w:lang w:val="en-US"/>
        </w:rPr>
        <w:t>dalam</w:t>
      </w:r>
      <w:r w:rsidRPr="00292FE7">
        <w:rPr>
          <w:b/>
          <w:sz w:val="24"/>
          <w:lang w:val="en-US"/>
        </w:rPr>
        <w:t xml:space="preserve"> Pemekaran</w:t>
      </w:r>
      <w:r>
        <w:rPr>
          <w:b/>
          <w:sz w:val="24"/>
          <w:lang w:val="en-US"/>
        </w:rPr>
        <w:t xml:space="preserve"> Wilayah di Kabupaten Paser</w:t>
      </w:r>
    </w:p>
    <w:p w:rsidR="00B5581B" w:rsidRDefault="00B5581B" w:rsidP="00B5581B">
      <w:pPr>
        <w:rPr>
          <w:sz w:val="24"/>
          <w:lang w:val="en-US"/>
        </w:rPr>
      </w:pPr>
      <w:r>
        <w:rPr>
          <w:sz w:val="24"/>
          <w:lang w:val="en-US"/>
        </w:rPr>
        <w:tab/>
        <w:t xml:space="preserve">Pemekaran wilayah di Kabupaten Paser terus berlanjut menuai pro dan kontra dikarenakan 2 Kecamatan yang memisahkan diri merupakan Kecamatan yang sangat kaya </w:t>
      </w:r>
      <w:proofErr w:type="gramStart"/>
      <w:r>
        <w:rPr>
          <w:sz w:val="24"/>
          <w:lang w:val="en-US"/>
        </w:rPr>
        <w:t>akan</w:t>
      </w:r>
      <w:proofErr w:type="gramEnd"/>
      <w:r>
        <w:rPr>
          <w:sz w:val="24"/>
          <w:lang w:val="en-US"/>
        </w:rPr>
        <w:t xml:space="preserve"> sumber daya alamnya. Kecamatan Batu Sopang merupakan sentra pusat kegiatan pertambangan di Kabupaten Paser dan berkembang sangat pesat. Sedangkan Kecamatan Muara Komam dikenal sebagai sentra penghasil bawang merah di Kabupaten Paser, bahkan di Provinsi Kalimantan Timur </w:t>
      </w:r>
      <w:r>
        <w:rPr>
          <w:sz w:val="24"/>
          <w:lang w:val="en-US"/>
        </w:rPr>
        <w:fldChar w:fldCharType="begin" w:fldLock="1"/>
      </w:r>
      <w:r>
        <w:rPr>
          <w:sz w:val="24"/>
          <w:lang w:val="en-US"/>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kaltim.litbang.pertanian.go.id)","plainTextFormattedCitation":"(Darmo, 2017)","previouslyFormattedCitation":"(Darmo, 2017)"},"properties":{"noteIndex":0},"schema":"https://github.com/citation-style-language/schema/raw/master/csl-citation.json"}</w:instrText>
      </w:r>
      <w:r>
        <w:rPr>
          <w:sz w:val="24"/>
          <w:lang w:val="en-US"/>
        </w:rPr>
        <w:fldChar w:fldCharType="separate"/>
      </w:r>
      <w:r w:rsidRPr="00351399">
        <w:rPr>
          <w:noProof/>
          <w:sz w:val="24"/>
          <w:lang w:val="en-US"/>
        </w:rPr>
        <w:t>(kaltim.litbang.pertanian.go.id)</w:t>
      </w:r>
      <w:r>
        <w:rPr>
          <w:sz w:val="24"/>
          <w:lang w:val="en-US"/>
        </w:rPr>
        <w:fldChar w:fldCharType="end"/>
      </w:r>
      <w:r>
        <w:rPr>
          <w:sz w:val="24"/>
          <w:lang w:val="en-US"/>
        </w:rPr>
        <w:t xml:space="preserve"> serta hasil jualnya menembus 3 Provinsi sekaligus, yakni Kaltim, Kalsel dan Kalteng. </w:t>
      </w:r>
    </w:p>
    <w:p w:rsidR="00B5581B" w:rsidRPr="00CD104B" w:rsidRDefault="00B5581B" w:rsidP="00B5581B">
      <w:pPr>
        <w:ind w:firstLine="720"/>
        <w:rPr>
          <w:sz w:val="24"/>
          <w:lang w:val="en-US"/>
        </w:rPr>
      </w:pPr>
      <w:r>
        <w:rPr>
          <w:sz w:val="24"/>
          <w:lang w:val="en-US"/>
        </w:rPr>
        <w:t xml:space="preserve">Potensi sumber daya alam tersebut merupakan salah satu faktor yang mendukung bagi Kecamatan Batu Sopang dan Muara Komam untuk bergabung dan </w:t>
      </w:r>
      <w:r>
        <w:rPr>
          <w:sz w:val="24"/>
          <w:lang w:val="en-US"/>
        </w:rPr>
        <w:t xml:space="preserve">merapatkan barisan pada DOB Paser Selatan. </w:t>
      </w:r>
      <w:r w:rsidRPr="00580F49">
        <w:rPr>
          <w:sz w:val="24"/>
        </w:rPr>
        <w:t xml:space="preserve">Secara tidak langsung, wilayah yang akan dimekarkan harus memiliki potensi daerah yang dapat menopang perekonomian daerah otonomi baru. Kecamatan Muara Komam mengambil sikap untuk memilih bergabung dengan Paser Selatan dengan alasan lebih menjanjikan dalam hal perekonomian karena secara letak sangat berdekatan dengan Kecamatan Batu Sopang yang akan menjadi ibu kota Kabupaten baru. </w:t>
      </w:r>
      <w:r>
        <w:rPr>
          <w:sz w:val="24"/>
          <w:lang w:val="en-US"/>
        </w:rPr>
        <w:t>Secara gambling, Muara Komam sngat berpotensi untuk maju dan berkembang menjadi kecamatan metropolitan.</w:t>
      </w:r>
    </w:p>
    <w:p w:rsidR="00B5581B" w:rsidRPr="00CD104B" w:rsidRDefault="00B5581B" w:rsidP="00B5581B">
      <w:pPr>
        <w:ind w:firstLine="720"/>
        <w:rPr>
          <w:sz w:val="24"/>
          <w:lang w:val="en-US"/>
        </w:rPr>
      </w:pPr>
      <w:r>
        <w:rPr>
          <w:sz w:val="24"/>
          <w:lang w:val="en-US"/>
        </w:rPr>
        <w:t>Selain itu,</w:t>
      </w:r>
      <w:r w:rsidRPr="00580F49">
        <w:rPr>
          <w:sz w:val="24"/>
        </w:rPr>
        <w:t xml:space="preserve"> </w:t>
      </w:r>
      <w:r>
        <w:rPr>
          <w:sz w:val="24"/>
          <w:lang w:val="en-US"/>
        </w:rPr>
        <w:t>hal lain yang menjadi alasan yakni</w:t>
      </w:r>
      <w:r w:rsidRPr="00580F49">
        <w:rPr>
          <w:sz w:val="24"/>
        </w:rPr>
        <w:t xml:space="preserve"> dikarenakan Bupati melihat berbagai pertimbangan, jika Paser Tengah melakukan pemekaran dengan formasi Kecamatan Batu Sopang, Kecamatan Muara Komam, Kecamatan Kuaro, Kecamatan Long Kali dan Kecamatan Long Ikis, maka kecamatan lain yang tidak masuk pemekaran akan menjadi bagian dari Kabupaten Induk, hal tersebut berpengaruh pada keberlanjutan Kabupaten Induk karena kecamatan yang bergabung ialah kecamatan yang relatif tertinggal </w:t>
      </w:r>
      <w:r w:rsidRPr="00580F49">
        <w:rPr>
          <w:sz w:val="24"/>
        </w:rPr>
        <w:fldChar w:fldCharType="begin" w:fldLock="1"/>
      </w:r>
      <w:r>
        <w:rPr>
          <w:sz w:val="24"/>
        </w:rPr>
        <w:instrText>ADDIN CSL_CITATION {"citationItems":[{"id":"ITEM-1","itemData":{"author":[{"dropping-particle":"","family":"Santoso","given":"Lukman","non-dropping-particle":"","parse-names":false,"suffix":""}],"id":"ITEM-1","issue":"2","issued":{"date-parts":[["2012"]]},"title":"Problematika Pemekaran Daerah Pasca Reformasi di Indonesia Oleh: Lukman Santoso (","type":"article-journal","volume":"1"},"uris":["http://www.mendeley.com/documents/?uuid=790fba20-bf71-4f63-a1a3-bcc2abaa6cd9","http://www.mendeley.com/documents/?uuid=af039342-6d8a-45fd-acd9-d69edb106784"]}],"mendeley":{"formattedCitation":"(Santoso, 2012)","manualFormatting":"(Kaltimprocal.co, 2013)","plainTextFormattedCitation":"(Santoso, 2012)","previouslyFormattedCitation":"(Santoso, 2012)"},"properties":{"noteIndex":0},"schema":"https://github.com/citation-style-language/schema/raw/master/csl-citation.json"}</w:instrText>
      </w:r>
      <w:r w:rsidRPr="00580F49">
        <w:rPr>
          <w:sz w:val="24"/>
        </w:rPr>
        <w:fldChar w:fldCharType="separate"/>
      </w:r>
      <w:r w:rsidRPr="00580F49">
        <w:rPr>
          <w:noProof/>
          <w:sz w:val="24"/>
        </w:rPr>
        <w:t>(Kaltimprocal.co, 2013)</w:t>
      </w:r>
      <w:r w:rsidRPr="00580F49">
        <w:rPr>
          <w:sz w:val="24"/>
        </w:rPr>
        <w:fldChar w:fldCharType="end"/>
      </w:r>
      <w:r w:rsidRPr="00580F49">
        <w:rPr>
          <w:sz w:val="24"/>
        </w:rPr>
        <w:t xml:space="preserve"> seperti Kecamatan Batu En</w:t>
      </w:r>
      <w:r>
        <w:rPr>
          <w:sz w:val="24"/>
        </w:rPr>
        <w:t xml:space="preserve">gau, Tanjung Harapan dan </w:t>
      </w:r>
      <w:r>
        <w:rPr>
          <w:sz w:val="24"/>
          <w:lang w:val="en-US"/>
        </w:rPr>
        <w:t>Muara Samu. Dikatakan tertinggal dengan alasan letaknya yang sangat jauh dari pusat pemerintahan dan sulit untuk mendapatkan akses pelayanan, meskipun kecamatan tersebut memiliki sumber daya alam yang melimpah. Namun karena letaknya yang lebih pedalaman, membuat beberapa kecamatan dikatakan relatif tertinggal karena serba terbatas, baik itu listrik, jaringan internet, jalan, PDAM dan lain-lain.</w:t>
      </w:r>
    </w:p>
    <w:p w:rsidR="00B5581B" w:rsidRDefault="00B5581B" w:rsidP="00B5581B">
      <w:pPr>
        <w:rPr>
          <w:sz w:val="24"/>
        </w:rPr>
      </w:pPr>
      <w:r w:rsidRPr="00580F49">
        <w:rPr>
          <w:i/>
          <w:sz w:val="24"/>
        </w:rPr>
        <w:tab/>
      </w:r>
      <w:r>
        <w:rPr>
          <w:sz w:val="24"/>
          <w:lang w:val="en-US"/>
        </w:rPr>
        <w:t xml:space="preserve">Oleh sebab itu, </w:t>
      </w:r>
      <w:r w:rsidRPr="00580F49">
        <w:rPr>
          <w:sz w:val="24"/>
        </w:rPr>
        <w:t xml:space="preserve">potensi sumber daya alam yang dimiliki oleh Kecamatan Muara Komam dan Kecamatan Batu Sopang menjadi salah satu faktor dalam </w:t>
      </w:r>
      <w:r>
        <w:rPr>
          <w:sz w:val="24"/>
          <w:lang w:val="en-US"/>
        </w:rPr>
        <w:t>menopang</w:t>
      </w:r>
      <w:r w:rsidRPr="00580F49">
        <w:rPr>
          <w:sz w:val="24"/>
        </w:rPr>
        <w:t xml:space="preserve"> penghasilan</w:t>
      </w:r>
      <w:r>
        <w:rPr>
          <w:sz w:val="24"/>
        </w:rPr>
        <w:t xml:space="preserve"> daerah d</w:t>
      </w:r>
      <w:r>
        <w:rPr>
          <w:sz w:val="24"/>
          <w:lang w:val="en-US"/>
        </w:rPr>
        <w:t xml:space="preserve">an berpotensi menjadikan daerah tersebut maju dan tidak tertinggal. </w:t>
      </w:r>
      <w:r>
        <w:rPr>
          <w:sz w:val="24"/>
        </w:rPr>
        <w:t>D</w:t>
      </w:r>
      <w:r w:rsidRPr="00580F49">
        <w:rPr>
          <w:sz w:val="24"/>
        </w:rPr>
        <w:t>eng</w:t>
      </w:r>
      <w:r>
        <w:rPr>
          <w:sz w:val="24"/>
        </w:rPr>
        <w:t xml:space="preserve">an adanya potensi alam tambang </w:t>
      </w:r>
      <w:r>
        <w:rPr>
          <w:sz w:val="24"/>
          <w:lang w:val="en-US"/>
        </w:rPr>
        <w:t>b</w:t>
      </w:r>
      <w:r w:rsidRPr="00580F49">
        <w:rPr>
          <w:sz w:val="24"/>
        </w:rPr>
        <w:t>atu bara dan hasil p</w:t>
      </w:r>
      <w:r>
        <w:rPr>
          <w:sz w:val="24"/>
        </w:rPr>
        <w:t>ertanian dan perkebunan lainnya tent</w:t>
      </w:r>
      <w:r>
        <w:rPr>
          <w:sz w:val="24"/>
          <w:lang w:val="en-US"/>
        </w:rPr>
        <w:t xml:space="preserve">u hal </w:t>
      </w:r>
      <w:r>
        <w:rPr>
          <w:sz w:val="24"/>
          <w:lang w:val="en-US"/>
        </w:rPr>
        <w:lastRenderedPageBreak/>
        <w:t>tersebut akan memudahkan suatu daerah berkembang dan maju.</w:t>
      </w:r>
      <w:r w:rsidRPr="00580F49">
        <w:rPr>
          <w:sz w:val="24"/>
        </w:rPr>
        <w:t xml:space="preserve"> Potensi daerah tersebut tentu sangat berguna dalam memberikan kontribusi dalam Pendapatan Asli Daerah (PAD). </w:t>
      </w:r>
    </w:p>
    <w:p w:rsidR="00B5581B" w:rsidRPr="005430B1" w:rsidRDefault="00B5581B" w:rsidP="00B5581B">
      <w:pPr>
        <w:ind w:firstLine="720"/>
        <w:rPr>
          <w:sz w:val="24"/>
          <w:lang w:val="en-US"/>
        </w:rPr>
      </w:pPr>
      <w:r>
        <w:rPr>
          <w:sz w:val="24"/>
          <w:lang w:val="en-US"/>
        </w:rPr>
        <w:t xml:space="preserve">Hal tersebut didukung oleh penelitian yang dilakukan oleh </w:t>
      </w:r>
      <w:r w:rsidRPr="00580F49">
        <w:rPr>
          <w:sz w:val="24"/>
        </w:rPr>
        <w:fldChar w:fldCharType="begin" w:fldLock="1"/>
      </w:r>
      <w:r>
        <w:rPr>
          <w:sz w:val="24"/>
        </w:rPr>
        <w:instrText>ADDIN CSL_CITATION {"citationItems":[{"id":"ITEM-1","itemData":{"author":[{"dropping-particle":"","family":"Canaldhy","given":"Rendy Sueztra","non-dropping-particle":"","parse-names":false,"suffix":""},{"dropping-particle":"","family":"Wijaya","given":"Bayu Ady","non-dropping-particle":"","parse-names":false,"suffix":""},{"dropping-particle":"","family":"Hairi","given":"M Imam Akbar","non-dropping-particle":"","parse-names":false,"suffix":""}],"container-title":"JURNAL PEMERINTAHAN DAN POLITIK","id":"ITEM-1","issue":"1","issued":{"date-parts":[["2017"]]},"page":"45-54","title":"PEMEKARAN KABUPATEN MUSI RAWAS UTARA DI PROVINSI SUMATERA SELATAN TAHUN 2013-2016","type":"article-journal","volume":"2"},"uris":["http://www.mendeley.com/documents/?uuid=19ad67be-5d3e-43e7-86ec-068632714636","http://www.mendeley.com/documents/?uuid=be92fa97-dcdb-498a-bae3-1d235f852fbc"]}],"mendeley":{"formattedCitation":"(Canaldhy et al., 2017)","manualFormatting":"(Canaldhy et al., 2017:54)","plainTextFormattedCitation":"(Canaldhy et al., 2017)","previouslyFormattedCitation":"(Canaldhy et al., 2017)"},"properties":{"noteIndex":0},"schema":"https://github.com/citation-style-language/schema/raw/master/csl-citation.json"}</w:instrText>
      </w:r>
      <w:r w:rsidRPr="00580F49">
        <w:rPr>
          <w:sz w:val="24"/>
        </w:rPr>
        <w:fldChar w:fldCharType="separate"/>
      </w:r>
      <w:r w:rsidRPr="004F28DD">
        <w:rPr>
          <w:noProof/>
          <w:sz w:val="24"/>
        </w:rPr>
        <w:t>(Canaldhy et al., 2017</w:t>
      </w:r>
      <w:r>
        <w:rPr>
          <w:noProof/>
          <w:sz w:val="24"/>
          <w:lang w:val="en-US"/>
        </w:rPr>
        <w:t>:54</w:t>
      </w:r>
      <w:r w:rsidRPr="004F28DD">
        <w:rPr>
          <w:noProof/>
          <w:sz w:val="24"/>
        </w:rPr>
        <w:t>)</w:t>
      </w:r>
      <w:r w:rsidRPr="00580F49">
        <w:rPr>
          <w:sz w:val="24"/>
        </w:rPr>
        <w:fldChar w:fldCharType="end"/>
      </w:r>
      <w:r>
        <w:rPr>
          <w:sz w:val="24"/>
          <w:lang w:val="en-US"/>
        </w:rPr>
        <w:t xml:space="preserve"> bahwa</w:t>
      </w:r>
      <w:r w:rsidRPr="00580F49">
        <w:rPr>
          <w:sz w:val="24"/>
        </w:rPr>
        <w:t xml:space="preserve"> faktor sumber daya alam yang meli</w:t>
      </w:r>
      <w:r>
        <w:rPr>
          <w:sz w:val="24"/>
          <w:lang w:val="en-US"/>
        </w:rPr>
        <w:t>m</w:t>
      </w:r>
      <w:r w:rsidRPr="00580F49">
        <w:rPr>
          <w:sz w:val="24"/>
        </w:rPr>
        <w:t xml:space="preserve">pah menjadi motif legitimasi dan menjadi keyakinan elit </w:t>
      </w:r>
      <w:r>
        <w:rPr>
          <w:sz w:val="24"/>
          <w:lang w:val="en-US"/>
        </w:rPr>
        <w:t>jika DOB dapat lebih maju dan berkembang setelah pemekaran, bahkan mengalahkan daerah induk.</w:t>
      </w:r>
    </w:p>
    <w:p w:rsidR="00B5581B" w:rsidRPr="00580F49" w:rsidRDefault="00B5581B" w:rsidP="00B5581B">
      <w:pPr>
        <w:rPr>
          <w:rFonts w:eastAsia="Times New Roman"/>
          <w:b/>
          <w:sz w:val="24"/>
        </w:rPr>
      </w:pPr>
      <w:r>
        <w:rPr>
          <w:rFonts w:eastAsia="Times New Roman"/>
          <w:b/>
          <w:sz w:val="24"/>
          <w:lang w:val="en-US"/>
        </w:rPr>
        <w:t xml:space="preserve">Politik Sumber Daya </w:t>
      </w:r>
      <w:proofErr w:type="gramStart"/>
      <w:r>
        <w:rPr>
          <w:rFonts w:eastAsia="Times New Roman"/>
          <w:b/>
          <w:sz w:val="24"/>
          <w:lang w:val="en-US"/>
        </w:rPr>
        <w:t>Alam :</w:t>
      </w:r>
      <w:proofErr w:type="gramEnd"/>
      <w:r>
        <w:rPr>
          <w:rFonts w:eastAsia="Times New Roman"/>
          <w:b/>
          <w:sz w:val="24"/>
          <w:lang w:val="en-US"/>
        </w:rPr>
        <w:t xml:space="preserve"> </w:t>
      </w:r>
      <w:r w:rsidRPr="00580F49">
        <w:rPr>
          <w:rFonts w:eastAsia="Times New Roman"/>
          <w:b/>
          <w:sz w:val="24"/>
        </w:rPr>
        <w:t>Kepentingan Elit</w:t>
      </w:r>
      <w:r>
        <w:rPr>
          <w:rFonts w:eastAsia="Times New Roman"/>
          <w:b/>
          <w:sz w:val="24"/>
          <w:lang w:val="en-US"/>
        </w:rPr>
        <w:t>e</w:t>
      </w:r>
      <w:r w:rsidRPr="00580F49">
        <w:rPr>
          <w:rFonts w:eastAsia="Times New Roman"/>
          <w:b/>
          <w:sz w:val="24"/>
        </w:rPr>
        <w:t xml:space="preserve"> Politik Lokal dalam Pemekaran Wilayah di Kabupaten Paser</w:t>
      </w:r>
    </w:p>
    <w:p w:rsidR="00B5581B" w:rsidRDefault="00B5581B" w:rsidP="00B5581B">
      <w:pPr>
        <w:ind w:firstLine="720"/>
        <w:rPr>
          <w:sz w:val="24"/>
        </w:rPr>
      </w:pPr>
      <w:r w:rsidRPr="00433E25">
        <w:rPr>
          <w:sz w:val="24"/>
        </w:rPr>
        <w:t>Pemekaran wilayah me</w:t>
      </w:r>
      <w:r>
        <w:rPr>
          <w:sz w:val="24"/>
        </w:rPr>
        <w:t>ru</w:t>
      </w:r>
      <w:r w:rsidRPr="00433E25">
        <w:rPr>
          <w:sz w:val="24"/>
        </w:rPr>
        <w:t xml:space="preserve">pakan salah satu proses sosial politik yang sangat kompleks. Selain dimaksudkan untuk mendekatkan pelayanan kepada masyarakat, pemekaran wilayah nyatanya dapat menjadi tempat bagi aktor politik untuk mencapai tujuannya, salah satunya seperti mendapatkan kekuasaan politik </w:t>
      </w:r>
      <w:r w:rsidRPr="00433E25">
        <w:rPr>
          <w:sz w:val="24"/>
        </w:rPr>
        <w:fldChar w:fldCharType="begin" w:fldLock="1"/>
      </w:r>
      <w:r>
        <w:rPr>
          <w:sz w:val="24"/>
        </w:rPr>
        <w:instrText>ADDIN CSL_CITATION {"citationItems":[{"id":"ITEM-1","itemData":{"author":[{"dropping-particle":"","family":"Muqoyyidin","given":"Andik Wahyun","non-dropping-particle":"","parse-names":false,"suffix":""}],"container-title":"Journal Konstitusi","id":"ITEM-1","issue":"2","issued":{"date-parts":[["2013"]]},"title":"Pemekaran Wilayah dan Otonomi Daerah Pasca Reformasi di Indonesia: Konsep, Fakta Empiris dan Rekomendasi ke Depan","type":"article-journal","volume":"10"},"uris":["http://www.mendeley.com/documents/?uuid=af3c35a1-4134-482d-8106-5065bfa662f5"]}],"mendeley":{"formattedCitation":"(Muqoyyidin, 2013)","manualFormatting":"(Tirtosudarmno, 2008)","plainTextFormattedCitation":"(Muqoyyidin, 2013)","previouslyFormattedCitation":"(Muqoyyidin, 2013)"},"properties":{"noteIndex":0},"schema":"https://github.com/citation-style-language/schema/raw/master/csl-citation.json"}</w:instrText>
      </w:r>
      <w:r w:rsidRPr="00433E25">
        <w:rPr>
          <w:sz w:val="24"/>
        </w:rPr>
        <w:fldChar w:fldCharType="separate"/>
      </w:r>
      <w:r w:rsidRPr="00433E25">
        <w:rPr>
          <w:noProof/>
          <w:sz w:val="24"/>
        </w:rPr>
        <w:t>(Tirtosudarmno, 2008)</w:t>
      </w:r>
      <w:r w:rsidRPr="00433E25">
        <w:rPr>
          <w:sz w:val="24"/>
        </w:rPr>
        <w:fldChar w:fldCharType="end"/>
      </w:r>
      <w:r w:rsidRPr="00433E25">
        <w:rPr>
          <w:sz w:val="24"/>
        </w:rPr>
        <w:t xml:space="preserve">. Wacana pemekaran selalu menjadi hal yang menarik untuk dibahas, karena segala bentuk problematika dan dinamika yang terjadi seputar pemekaran merupakan salah satu refleksi penyelenggaraan otonomi daerah. </w:t>
      </w:r>
    </w:p>
    <w:p w:rsidR="00B5581B" w:rsidRPr="00580F49" w:rsidRDefault="00B5581B" w:rsidP="00B5581B">
      <w:pPr>
        <w:ind w:firstLine="720"/>
        <w:rPr>
          <w:sz w:val="24"/>
        </w:rPr>
      </w:pPr>
      <w:r w:rsidRPr="00580F49">
        <w:rPr>
          <w:sz w:val="24"/>
        </w:rPr>
        <w:t xml:space="preserve">Politik sumber daya alam menjadi kajian menarik dalam pemekaran wilayah. Kekayaan sumber daya alam masuk dalam ranah potensi daerah. Karena tidak mungkin suatu daerah yang akan dimekarkan tidak memiliki sumber daya alam yang dapat dijadikan sebagai penopang perekonomian. Kekayaan sumber daya yang ada memiliki implikasi teoritis yang jelas di tingkat daerah. Sumber daya alam mempengaruhi pertumbuhan ekonomi, dan ekonomi merupakan penentu penting kepercayaan politik </w:t>
      </w:r>
      <w:r w:rsidRPr="00580F49">
        <w:rPr>
          <w:sz w:val="24"/>
        </w:rPr>
        <w:fldChar w:fldCharType="begin" w:fldLock="1"/>
      </w:r>
      <w:r>
        <w:rPr>
          <w:sz w:val="24"/>
        </w:rPr>
        <w:instrText>ADDIN CSL_CITATION {"citationItems":[{"id":"ITEM-1","itemData":{"author":[{"dropping-particle":"","family":"Id","given":"Submission","non-dropping-particle":"","parse-names":false,"suffix":""}],"id":"ITEM-1","issued":{"date-parts":[["2019"]]},"title":"by Rev C","type":"article-journal"},"uris":["http://www.mendeley.com/documents/?uuid=8de88684-0786-4074-8bcf-ca83f4cf9bce","http://www.mendeley.com/documents/?uuid=20b95b65-1869-4a11-9560-ab72eda96a79"]}],"mendeley":{"formattedCitation":"(Id, 2019)","manualFormatting":"(Sachs dan Warner, 2001; Espinal et al., 2006)","plainTextFormattedCitation":"(Id, 2019)","previouslyFormattedCitation":"(Id, 2019)"},"properties":{"noteIndex":0},"schema":"https://github.com/citation-style-language/schema/raw/master/csl-citation.json"}</w:instrText>
      </w:r>
      <w:r w:rsidRPr="00580F49">
        <w:rPr>
          <w:sz w:val="24"/>
        </w:rPr>
        <w:fldChar w:fldCharType="separate"/>
      </w:r>
      <w:r w:rsidRPr="00580F49">
        <w:rPr>
          <w:noProof/>
          <w:sz w:val="24"/>
        </w:rPr>
        <w:t>(Sachs dan Warner, 2001; Espinal et al., 2006)</w:t>
      </w:r>
      <w:r w:rsidRPr="00580F49">
        <w:rPr>
          <w:sz w:val="24"/>
        </w:rPr>
        <w:fldChar w:fldCharType="end"/>
      </w:r>
      <w:r w:rsidRPr="00580F49">
        <w:rPr>
          <w:sz w:val="24"/>
        </w:rPr>
        <w:t xml:space="preserve">. Mekanisme yang mempengaruhi pertumbuhan ekonomi harus mengarah pada variasi dalam pembangunan ekonomi secara subnasional. </w:t>
      </w:r>
      <w:r w:rsidRPr="00580F49">
        <w:rPr>
          <w:sz w:val="24"/>
        </w:rPr>
        <w:t xml:space="preserve">Mereka yang berada di dekat proyek ekstraksi harus diuntungkan dari peningkatan pembangunan, infrastruktur, dan modal yang mengalir ke daerah-daerah ini. Konsekuensi ekonomi positif ini yang berasal dari pertambangan harus meningkatkan kepercayaan pada kepemimpinan politik. Sebaliknya, wilayah yang tidak dipengaruhi oleh ekstraksi seharusnya kurang menunjukkan kepercayaan terhadap kepemimpinan </w:t>
      </w:r>
      <w:r w:rsidRPr="00580F49">
        <w:rPr>
          <w:sz w:val="24"/>
        </w:rPr>
        <w:fldChar w:fldCharType="begin" w:fldLock="1"/>
      </w:r>
      <w:r>
        <w:rPr>
          <w:sz w:val="24"/>
        </w:rPr>
        <w:instrText>ADDIN CSL_CITATION {"citationItems":[{"id":"ITEM-1","itemData":{"DOI":"10.1016/j.resourpol.2015.04.002","ISSN":"0301-4207","author":[{"dropping-particle":"","family":"Miller","given":"Rebecca","non-dropping-particle":"","parse-names":false,"suffix":""}],"container-title":"Resources Policy","id":"ITEM-1","issued":{"date-parts":[["2015"]]},"page":"165-172","publisher":"Elsevier","title":"Natural resource extraction and political trust","type":"article-journal","volume":"45"},"uris":["http://www.mendeley.com/documents/?uuid=ba75cf77-a031-4a39-83d4-a1aad62664ab","http://www.mendeley.com/documents/?uuid=3914c46e-1740-49cc-92a1-1ddc4186b306"]}],"mendeley":{"formattedCitation":"(Miller, 2015)","plainTextFormattedCitation":"(Miller, 2015)","previouslyFormattedCitation":"(Miller, 2015)"},"properties":{"noteIndex":0},"schema":"https://github.com/citation-style-language/schema/raw/master/csl-citation.json"}</w:instrText>
      </w:r>
      <w:r w:rsidRPr="00580F49">
        <w:rPr>
          <w:sz w:val="24"/>
        </w:rPr>
        <w:fldChar w:fldCharType="separate"/>
      </w:r>
      <w:r w:rsidRPr="005740F2">
        <w:rPr>
          <w:noProof/>
          <w:sz w:val="24"/>
        </w:rPr>
        <w:t>(Miller, 2015)</w:t>
      </w:r>
      <w:r w:rsidRPr="00580F49">
        <w:rPr>
          <w:sz w:val="24"/>
        </w:rPr>
        <w:fldChar w:fldCharType="end"/>
      </w:r>
      <w:r w:rsidRPr="00580F49">
        <w:rPr>
          <w:sz w:val="24"/>
        </w:rPr>
        <w:t>.</w:t>
      </w:r>
    </w:p>
    <w:p w:rsidR="00B5581B" w:rsidRPr="00580F49" w:rsidRDefault="00B5581B" w:rsidP="00B5581B">
      <w:pPr>
        <w:ind w:firstLine="720"/>
        <w:rPr>
          <w:rFonts w:eastAsia="Times New Roman"/>
          <w:sz w:val="24"/>
        </w:rPr>
      </w:pPr>
      <w:r w:rsidRPr="00580F49">
        <w:rPr>
          <w:rFonts w:eastAsia="Times New Roman"/>
          <w:sz w:val="24"/>
        </w:rPr>
        <w:t>Adanya kekayaan sumber daya alam tambang batu bara tersebut yang akhir</w:t>
      </w:r>
      <w:r>
        <w:rPr>
          <w:rFonts w:eastAsia="Times New Roman"/>
          <w:sz w:val="24"/>
        </w:rPr>
        <w:t>nya menuai polemik pemekaran wil</w:t>
      </w:r>
      <w:r w:rsidRPr="00580F49">
        <w:rPr>
          <w:rFonts w:eastAsia="Times New Roman"/>
          <w:sz w:val="24"/>
        </w:rPr>
        <w:t>ayah. Urgensi pemekaran tersebut menuai polemik di dua Kecamatan yang menjadi rebutan antara Paser Tengah dan Paser Selatan. Kedua Kecamatan tersebut memiliki sumber daya alam tambang batu bara sehingga diperebutkan guna memenuhi salah satu syarat yakni potensi daerah yang dapat menunjang PAD. Dalam Undang-Undang Dasar Negara Republik Indonesia tahun 1945 Pasal 33 ayat 3 menyatakan bahwa “</w:t>
      </w:r>
      <w:r w:rsidRPr="00580F49">
        <w:rPr>
          <w:rFonts w:eastAsia="Times New Roman"/>
          <w:i/>
          <w:sz w:val="24"/>
        </w:rPr>
        <w:t>Bumi, air dan kekayaan alam yang terkandung di dalamnya dikuasai oleh Negara dan dipergunakan untuk sebesar-besarnya kemakmuran rakyat</w:t>
      </w:r>
      <w:r w:rsidRPr="00580F49">
        <w:rPr>
          <w:rFonts w:eastAsia="Times New Roman"/>
          <w:sz w:val="24"/>
        </w:rPr>
        <w:t xml:space="preserve">”. </w:t>
      </w:r>
    </w:p>
    <w:p w:rsidR="00B5581B" w:rsidRDefault="00B5581B" w:rsidP="00B5581B">
      <w:pPr>
        <w:ind w:firstLine="720"/>
        <w:rPr>
          <w:sz w:val="24"/>
        </w:rPr>
      </w:pPr>
      <w:r>
        <w:rPr>
          <w:rFonts w:eastAsia="Times New Roman"/>
          <w:sz w:val="24"/>
          <w:lang w:val="en-US"/>
        </w:rPr>
        <w:t>P</w:t>
      </w:r>
      <w:r w:rsidRPr="00580F49">
        <w:rPr>
          <w:rFonts w:eastAsia="Times New Roman"/>
          <w:sz w:val="24"/>
        </w:rPr>
        <w:t>asal tersebut dengan jelas mengatur kekayaan alam yang terkandung di bumi Indonesia. Dalam dinamika pemekaran yang terjadi di Kabupaten Paser, politik sumber daya alam menjadi isu</w:t>
      </w:r>
      <w:r>
        <w:rPr>
          <w:rFonts w:eastAsia="Times New Roman"/>
          <w:sz w:val="24"/>
        </w:rPr>
        <w:t xml:space="preserve"> yang sangat hangat diperbincangkan</w:t>
      </w:r>
      <w:r w:rsidRPr="00580F49">
        <w:rPr>
          <w:rFonts w:eastAsia="Times New Roman"/>
          <w:sz w:val="24"/>
        </w:rPr>
        <w:t xml:space="preserve">. </w:t>
      </w:r>
      <w:r w:rsidRPr="00580F49">
        <w:rPr>
          <w:sz w:val="24"/>
        </w:rPr>
        <w:t xml:space="preserve">Salah satu poin yang penting ialah potensi daerah. Dan salah satunya ialah perebutan sumber daya alam batu bara yang dimiliki dua Kecamatan berbeda di dua daerah pemekaran, yaitu DOB Paser Tengah dan Paser Selatan. Kedua wilayah tersebut memperebutkan dua Kecamatan penghasil Batu Bara terbesar di Kabupaten Paser. </w:t>
      </w:r>
    </w:p>
    <w:p w:rsidR="00B5581B" w:rsidRPr="00CD1B60" w:rsidRDefault="00B5581B" w:rsidP="00B5581B">
      <w:pPr>
        <w:rPr>
          <w:b/>
          <w:i/>
          <w:sz w:val="24"/>
        </w:rPr>
      </w:pPr>
      <w:r w:rsidRPr="007A01D5">
        <w:rPr>
          <w:b/>
          <w:i/>
          <w:sz w:val="24"/>
        </w:rPr>
        <w:t>Faktor yang</w:t>
      </w:r>
      <w:r>
        <w:rPr>
          <w:b/>
          <w:i/>
          <w:sz w:val="24"/>
        </w:rPr>
        <w:t xml:space="preserve"> Mempengaruhi Pemekaran Wilayah</w:t>
      </w:r>
    </w:p>
    <w:p w:rsidR="00B5581B" w:rsidRPr="007A01D5" w:rsidRDefault="00B5581B" w:rsidP="00B5581B">
      <w:pPr>
        <w:rPr>
          <w:sz w:val="24"/>
        </w:rPr>
      </w:pPr>
      <w:r w:rsidRPr="007A01D5">
        <w:rPr>
          <w:b/>
          <w:sz w:val="24"/>
        </w:rPr>
        <w:tab/>
      </w:r>
      <w:r w:rsidRPr="007A01D5">
        <w:rPr>
          <w:sz w:val="24"/>
        </w:rPr>
        <w:t xml:space="preserve">Pembentukan daerah otonomi baru (DOB) merupakan salah satu cara untuk mendekatkan pelayanan kepada masyarakat. Kesenjangan yang banyak </w:t>
      </w:r>
      <w:r w:rsidRPr="007A01D5">
        <w:rPr>
          <w:sz w:val="24"/>
        </w:rPr>
        <w:lastRenderedPageBreak/>
        <w:t xml:space="preserve">dialami oleh daerah-daerah di sebagian wilayah Kalimantan Timur sangat membutuhkan pemekaran sebagai salah satu cara agar pelayanan dapat dirasakan hingga seluruh lapisan masyarakat. Kondisi geografis yang luas membuat Kalimantan Timur memiliki kendala di bagian pelayanan. Terlebih di Kabupaten Paser. Kabupaten Paser merupakan kabupaten yang berbatasan langsung dnegan Provinsi Kalimantan Selatan, hal tersebut membuat ketimpangan pembangunan sangat dirasakan oleh sebagian masyarakat yang tinggal di wilayah perbatasan, seperti Kecamatan </w:t>
      </w:r>
      <w:r>
        <w:rPr>
          <w:sz w:val="24"/>
        </w:rPr>
        <w:t>Muara Komam. Jarak sejauh 86 Km</w:t>
      </w:r>
      <w:r w:rsidRPr="007A01D5">
        <w:rPr>
          <w:sz w:val="24"/>
        </w:rPr>
        <w:t xml:space="preserve"> harus ditempuh jika masyarakat Kecamatan Muara Komam ingin melakukan pelayanan di Kabupaten Paser. Hal ini tentu saja berpengaruh terhadap efektif dan efisiensi waktu. Belum lagi jika terdapat kendala atau masalah lainnya.</w:t>
      </w:r>
    </w:p>
    <w:p w:rsidR="00B5581B" w:rsidRDefault="00B5581B" w:rsidP="00B5581B">
      <w:pPr>
        <w:rPr>
          <w:sz w:val="24"/>
        </w:rPr>
      </w:pPr>
      <w:r w:rsidRPr="007A01D5">
        <w:rPr>
          <w:sz w:val="24"/>
        </w:rPr>
        <w:tab/>
        <w:t xml:space="preserve">Hal tersebut yang melatar belakangi masyarakat untuk menyuarakan aspirasi untuk memekarkan wilayah di Kabupaten Paser. Pada dasarnya ide awal pemekaran selain untuk mendekatkan pelayanan kepada masyarakat yakni untuk mensejahterakan masyarakat. Kesejahteraan masyarakat tidak hanya soal kondisi ekonomi, pelayanan dan pengelolaan aset daerah, namun kepada pemearataan pelayanan dan tidak ada ketimpangan apalagi diskriminasi antar daerah. Apalagi jika ditelaah lebih ajuh, Kabupaten Paser memiliki Kecamatan penghasil tambang batu bara, seperti Kecamatan Batu Sopang, Kecamatan Muara komam, Kecamatan Muara Samu dan yang lainnya. Hal tersebut jika dimanfaatkan secara baik maka akan membawa kemaslahatan bagi masyarakat. </w:t>
      </w:r>
      <w:r>
        <w:rPr>
          <w:sz w:val="24"/>
          <w:lang w:val="en-US"/>
        </w:rPr>
        <w:t xml:space="preserve">Berikut merupakan </w:t>
      </w:r>
      <w:r>
        <w:rPr>
          <w:i/>
          <w:sz w:val="24"/>
          <w:lang w:val="en-US"/>
        </w:rPr>
        <w:t xml:space="preserve">coding </w:t>
      </w:r>
      <w:r>
        <w:rPr>
          <w:sz w:val="24"/>
          <w:lang w:val="en-US"/>
        </w:rPr>
        <w:t xml:space="preserve">data dari media online yang berkaitan dengan faktor yang mempengaruhi pemekaran wilayah. </w:t>
      </w:r>
      <w:r w:rsidRPr="007A01D5">
        <w:rPr>
          <w:sz w:val="24"/>
        </w:rPr>
        <w:t xml:space="preserve">Hal tersebut dapat dilihat melalui </w:t>
      </w:r>
      <w:r w:rsidRPr="007A01D5">
        <w:rPr>
          <w:i/>
          <w:sz w:val="24"/>
        </w:rPr>
        <w:t xml:space="preserve">item cluster </w:t>
      </w:r>
      <w:r w:rsidRPr="007A01D5">
        <w:rPr>
          <w:sz w:val="24"/>
        </w:rPr>
        <w:t>sebagai berikut:</w:t>
      </w:r>
    </w:p>
    <w:p w:rsidR="00B5581B" w:rsidRPr="007A01D5" w:rsidRDefault="00B5581B" w:rsidP="00B5581B">
      <w:pPr>
        <w:jc w:val="center"/>
        <w:rPr>
          <w:sz w:val="24"/>
        </w:rPr>
      </w:pPr>
      <w:r>
        <w:rPr>
          <w:sz w:val="24"/>
        </w:rPr>
        <w:t>Gambar 3</w:t>
      </w:r>
      <w:r w:rsidRPr="007A01D5">
        <w:rPr>
          <w:sz w:val="24"/>
        </w:rPr>
        <w:t>: Cluster analisis Pemekaran wilayah di Kabupaten Paser</w:t>
      </w:r>
    </w:p>
    <w:p w:rsidR="00B5581B" w:rsidRPr="007A01D5" w:rsidRDefault="00B5581B" w:rsidP="00B5581B">
      <w:pPr>
        <w:rPr>
          <w:sz w:val="24"/>
        </w:rPr>
      </w:pPr>
      <w:r w:rsidRPr="007A01D5">
        <w:rPr>
          <w:noProof/>
          <w:sz w:val="24"/>
          <w:lang w:val="en-US"/>
        </w:rPr>
        <w:drawing>
          <wp:inline distT="0" distB="0" distL="0" distR="0" wp14:anchorId="1D2923B1" wp14:editId="4E4AF81E">
            <wp:extent cx="2476500" cy="1790700"/>
            <wp:effectExtent l="0" t="0" r="0" b="0"/>
            <wp:docPr id="7" name="Picture 7" descr="F:\Items clustered by word similarity (bulat2 sud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tems clustered by word similarity (bulat2 sudu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6500" cy="1790700"/>
                    </a:xfrm>
                    <a:prstGeom prst="rect">
                      <a:avLst/>
                    </a:prstGeom>
                    <a:noFill/>
                    <a:ln>
                      <a:noFill/>
                    </a:ln>
                  </pic:spPr>
                </pic:pic>
              </a:graphicData>
            </a:graphic>
          </wp:inline>
        </w:drawing>
      </w:r>
    </w:p>
    <w:p w:rsidR="00B5581B" w:rsidRPr="00F36175" w:rsidRDefault="00B5581B" w:rsidP="00B5581B">
      <w:pPr>
        <w:rPr>
          <w:sz w:val="24"/>
          <w:lang w:val="en-US"/>
        </w:rPr>
      </w:pPr>
      <w:r w:rsidRPr="007A01D5">
        <w:rPr>
          <w:sz w:val="24"/>
        </w:rPr>
        <w:tab/>
        <w:t xml:space="preserve">Dari </w:t>
      </w:r>
      <w:r w:rsidRPr="007A01D5">
        <w:rPr>
          <w:i/>
          <w:sz w:val="24"/>
        </w:rPr>
        <w:t>item cluster</w:t>
      </w:r>
      <w:r w:rsidRPr="007A01D5">
        <w:rPr>
          <w:sz w:val="24"/>
        </w:rPr>
        <w:t xml:space="preserve"> analisis di atas dapat dilihat bahwasannya masing-masing </w:t>
      </w:r>
      <w:r>
        <w:rPr>
          <w:sz w:val="24"/>
          <w:lang w:val="en-US"/>
        </w:rPr>
        <w:t>point</w:t>
      </w:r>
      <w:r w:rsidRPr="007A01D5">
        <w:rPr>
          <w:sz w:val="24"/>
        </w:rPr>
        <w:t xml:space="preserve"> saling memiliki keterkaitan yang erat satu sama lain. Aktor Politik memiliki keterkaitan hubungan garis lurus terhadap Kepentingan Politik. Selanjutnya aktor politik juga memiliki kaitan dengan Aspirasi Masyarakat, hal tersebut membuktikan bahwa aktor politik bertindak sebagai penyalur aspirasi masyarakat yang ingin membawa perubahan dan meningkatkan kesejahteraan masyarakat. </w:t>
      </w:r>
      <w:r>
        <w:rPr>
          <w:sz w:val="24"/>
          <w:lang w:val="en-US"/>
        </w:rPr>
        <w:t>Dalam hal kesejahteraan masyarakat, pemekaran dinilai dapat memberikan harapan baru dalam mewujudkan kesejahteraan dan hal tersebut didukung oleh adanya potensi daerah yang dapat dimanfaatkan untuk menopang perekonomian Daerah Otonomi Baru (DOB).</w:t>
      </w:r>
    </w:p>
    <w:p w:rsidR="00B5581B" w:rsidRPr="007A01D5" w:rsidRDefault="00B5581B" w:rsidP="00B5581B">
      <w:pPr>
        <w:rPr>
          <w:b/>
          <w:i/>
          <w:sz w:val="24"/>
        </w:rPr>
      </w:pPr>
      <w:r w:rsidRPr="007A01D5">
        <w:rPr>
          <w:b/>
          <w:i/>
          <w:sz w:val="24"/>
        </w:rPr>
        <w:t>Aktor Politik</w:t>
      </w:r>
    </w:p>
    <w:p w:rsidR="00B5581B" w:rsidRDefault="00B5581B" w:rsidP="00B5581B">
      <w:pPr>
        <w:rPr>
          <w:sz w:val="24"/>
        </w:rPr>
      </w:pPr>
      <w:r w:rsidRPr="007A01D5">
        <w:rPr>
          <w:sz w:val="24"/>
        </w:rPr>
        <w:tab/>
      </w:r>
      <w:r>
        <w:rPr>
          <w:sz w:val="24"/>
          <w:lang w:val="en-US"/>
        </w:rPr>
        <w:t>P</w:t>
      </w:r>
      <w:r w:rsidRPr="007A01D5">
        <w:rPr>
          <w:sz w:val="24"/>
        </w:rPr>
        <w:t xml:space="preserve">emekaran </w:t>
      </w:r>
      <w:r>
        <w:rPr>
          <w:sz w:val="24"/>
          <w:lang w:val="en-US"/>
        </w:rPr>
        <w:t xml:space="preserve">wilayah </w:t>
      </w:r>
      <w:r w:rsidRPr="007A01D5">
        <w:rPr>
          <w:sz w:val="24"/>
        </w:rPr>
        <w:t xml:space="preserve">tentu tidak </w:t>
      </w:r>
      <w:proofErr w:type="gramStart"/>
      <w:r w:rsidRPr="007A01D5">
        <w:rPr>
          <w:sz w:val="24"/>
        </w:rPr>
        <w:t>akan</w:t>
      </w:r>
      <w:proofErr w:type="gramEnd"/>
      <w:r w:rsidRPr="007A01D5">
        <w:rPr>
          <w:sz w:val="24"/>
        </w:rPr>
        <w:t xml:space="preserve"> terlepas dari aktor politik atau elite politik yang memiliki peran yang dominan dalam proses pengajuan pemekaran. Tidak jarang, kepentingan politik juga turut diselipkan guna mempermulus jalannya pemekaran wilayah. Aktor politik yang membawa misi masyarakat harus lebih dominan daripada kepentingan politik yang ada di belakangnya.</w:t>
      </w:r>
    </w:p>
    <w:p w:rsidR="00B5581B" w:rsidRDefault="00B5581B" w:rsidP="00B5581B">
      <w:pPr>
        <w:ind w:firstLine="720"/>
        <w:rPr>
          <w:sz w:val="24"/>
        </w:rPr>
      </w:pPr>
      <w:r w:rsidRPr="007A01D5">
        <w:rPr>
          <w:sz w:val="24"/>
        </w:rPr>
        <w:t>Dalam ranah keterlibatan aktor, hasil analisis Nvivo 12 Plus menyebutkan bahwa Keterlibatan Aktor memiliki presentase sebanyak 19,64%. Hasil coding data dapat dilihat pada gambar berikut:</w:t>
      </w:r>
    </w:p>
    <w:p w:rsidR="00B5581B" w:rsidRPr="007A01D5" w:rsidRDefault="00B5581B" w:rsidP="00B5581B">
      <w:pPr>
        <w:jc w:val="center"/>
        <w:rPr>
          <w:sz w:val="24"/>
        </w:rPr>
      </w:pPr>
      <w:r>
        <w:rPr>
          <w:sz w:val="24"/>
        </w:rPr>
        <w:t>Gambar 4</w:t>
      </w:r>
      <w:r w:rsidRPr="007A01D5">
        <w:rPr>
          <w:sz w:val="24"/>
        </w:rPr>
        <w:t>: Coding Data Aktor Politik dalam Pemekaran Wilayah</w:t>
      </w:r>
    </w:p>
    <w:p w:rsidR="00B5581B" w:rsidRPr="007A01D5" w:rsidRDefault="00B5581B" w:rsidP="00B5581B">
      <w:pPr>
        <w:rPr>
          <w:sz w:val="24"/>
        </w:rPr>
      </w:pPr>
      <w:r w:rsidRPr="007A01D5">
        <w:rPr>
          <w:noProof/>
          <w:sz w:val="24"/>
          <w:lang w:val="en-US"/>
        </w:rPr>
        <w:lastRenderedPageBreak/>
        <w:drawing>
          <wp:inline distT="0" distB="0" distL="0" distR="0" wp14:anchorId="2D1D874B" wp14:editId="60DC0D67">
            <wp:extent cx="2409825" cy="2181225"/>
            <wp:effectExtent l="0" t="0" r="9525" b="9525"/>
            <wp:docPr id="3" name="Picture 3" descr="F:\Aktor Politik - Coding by Item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ktor Politik - Coding by Item (diagr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9825" cy="2181225"/>
                    </a:xfrm>
                    <a:prstGeom prst="rect">
                      <a:avLst/>
                    </a:prstGeom>
                    <a:noFill/>
                    <a:ln>
                      <a:noFill/>
                    </a:ln>
                  </pic:spPr>
                </pic:pic>
              </a:graphicData>
            </a:graphic>
          </wp:inline>
        </w:drawing>
      </w:r>
    </w:p>
    <w:p w:rsidR="00B5581B" w:rsidRDefault="00B5581B" w:rsidP="00B5581B">
      <w:pPr>
        <w:rPr>
          <w:sz w:val="24"/>
          <w:lang w:val="en-US"/>
        </w:rPr>
      </w:pPr>
      <w:r w:rsidRPr="007A01D5">
        <w:rPr>
          <w:sz w:val="24"/>
        </w:rPr>
        <w:tab/>
        <w:t xml:space="preserve">Pemekaran wilayah merupakan fenomena yang tidak akan terlepas dari keberadaan aktor politik atau elite politik sebagai penyambung lidah masyarakat dalam memeperjuangkan aspirasi amsyarakat. Baik aktor yang </w:t>
      </w:r>
      <w:r>
        <w:rPr>
          <w:sz w:val="24"/>
          <w:lang w:val="en-US"/>
        </w:rPr>
        <w:t>lokal atau aktor nasional, mulai dari Gubernur, Bupati, Anggota DPRD,</w:t>
      </w:r>
      <w:r w:rsidRPr="007A01D5">
        <w:rPr>
          <w:sz w:val="24"/>
        </w:rPr>
        <w:t xml:space="preserve"> Tim Sukses, Lembaga Adat Paser (LAP), </w:t>
      </w:r>
      <w:r>
        <w:rPr>
          <w:sz w:val="24"/>
          <w:lang w:val="en-US"/>
        </w:rPr>
        <w:t>dan masyarakat biasa yang memiliki keterlibatan dalam proses pemekaran.</w:t>
      </w:r>
    </w:p>
    <w:p w:rsidR="00B5581B" w:rsidRDefault="00B5581B" w:rsidP="00B5581B">
      <w:pPr>
        <w:rPr>
          <w:sz w:val="24"/>
          <w:lang w:val="en-US"/>
        </w:rPr>
      </w:pPr>
      <w:r>
        <w:rPr>
          <w:sz w:val="24"/>
          <w:lang w:val="en-US"/>
        </w:rPr>
        <w:tab/>
        <w:t xml:space="preserve">Aktor politik tersebut memiliki visi yang dibawa dalam proses pemekaran. Di Kabupaten Paser, beberapa actor terlibat secara aktif dan massif diikuti oleh dukungan dari masyarakat Paser untuk melakukan pemekaran. Kepentingan politik menjadi hal yang tidak dapat dielakkan ketika terdapat wacana pemekaran dua wilayah dan perebutan dua kecamatan penghasil sumber daya alam. Elite lokal Kabupaten Paser yang memilii andil dalam pemekaran Paser Selatan tentu memiliki segudang pertimbangan bahwa potensi alam menjadi hal yang patut untuk diperjuangkan mengingat berdasarkan informasi yang beredar bahwa perusahaan tambang batu </w:t>
      </w:r>
      <w:proofErr w:type="gramStart"/>
      <w:r>
        <w:rPr>
          <w:sz w:val="24"/>
          <w:lang w:val="en-US"/>
        </w:rPr>
        <w:t>bara</w:t>
      </w:r>
      <w:proofErr w:type="gramEnd"/>
      <w:r>
        <w:rPr>
          <w:sz w:val="24"/>
          <w:lang w:val="en-US"/>
        </w:rPr>
        <w:t xml:space="preserve"> lebih mensupport pemekaran Paser Selatan dan terdapat beberapa elite lokal yang ingin memiliki jabatan politis di daerah yang akan dimekarkan. Berikut merupakan tabel pemetaan elite politik lokal sampai nasional yang berperan dalam pemekaran di Kabupaten Paser, terutama yang memperjuangkan Paser Sekatan.</w:t>
      </w:r>
    </w:p>
    <w:p w:rsidR="00B5581B" w:rsidRDefault="00B5581B" w:rsidP="00B5581B">
      <w:pPr>
        <w:jc w:val="center"/>
        <w:rPr>
          <w:sz w:val="24"/>
          <w:lang w:val="en-US"/>
        </w:rPr>
      </w:pPr>
      <w:r>
        <w:rPr>
          <w:sz w:val="24"/>
          <w:lang w:val="en-US"/>
        </w:rPr>
        <w:t>Tabel 2: Elite Lokal yang terlibat dalam pemekaran Paser Selatan</w:t>
      </w:r>
    </w:p>
    <w:tbl>
      <w:tblPr>
        <w:tblStyle w:val="TableGrid"/>
        <w:tblW w:w="0" w:type="auto"/>
        <w:tblLayout w:type="fixed"/>
        <w:tblLook w:val="04A0" w:firstRow="1" w:lastRow="0" w:firstColumn="1" w:lastColumn="0" w:noHBand="0" w:noVBand="1"/>
      </w:tblPr>
      <w:tblGrid>
        <w:gridCol w:w="1020"/>
        <w:gridCol w:w="1243"/>
        <w:gridCol w:w="1516"/>
      </w:tblGrid>
      <w:tr w:rsidR="00B5581B" w:rsidTr="00173306">
        <w:tc>
          <w:tcPr>
            <w:tcW w:w="1020" w:type="dxa"/>
          </w:tcPr>
          <w:p w:rsidR="00B5581B" w:rsidRPr="00DD45A3" w:rsidRDefault="00B5581B" w:rsidP="00173306">
            <w:pPr>
              <w:jc w:val="center"/>
              <w:rPr>
                <w:b/>
                <w:sz w:val="24"/>
                <w:lang w:val="en-US"/>
              </w:rPr>
            </w:pPr>
            <w:r w:rsidRPr="00DD45A3">
              <w:rPr>
                <w:b/>
                <w:sz w:val="24"/>
                <w:lang w:val="en-US"/>
              </w:rPr>
              <w:t>Nama</w:t>
            </w:r>
          </w:p>
        </w:tc>
        <w:tc>
          <w:tcPr>
            <w:tcW w:w="1243" w:type="dxa"/>
          </w:tcPr>
          <w:p w:rsidR="00B5581B" w:rsidRPr="00DD45A3" w:rsidRDefault="00B5581B" w:rsidP="00173306">
            <w:pPr>
              <w:jc w:val="center"/>
              <w:rPr>
                <w:b/>
                <w:sz w:val="24"/>
                <w:lang w:val="en-US"/>
              </w:rPr>
            </w:pPr>
            <w:r w:rsidRPr="00DD45A3">
              <w:rPr>
                <w:b/>
                <w:sz w:val="24"/>
                <w:lang w:val="en-US"/>
              </w:rPr>
              <w:t>Jabatan</w:t>
            </w:r>
          </w:p>
        </w:tc>
        <w:tc>
          <w:tcPr>
            <w:tcW w:w="1516" w:type="dxa"/>
          </w:tcPr>
          <w:p w:rsidR="00B5581B" w:rsidRPr="00DD45A3" w:rsidRDefault="00B5581B" w:rsidP="00173306">
            <w:pPr>
              <w:jc w:val="center"/>
              <w:rPr>
                <w:b/>
                <w:sz w:val="24"/>
                <w:lang w:val="en-US"/>
              </w:rPr>
            </w:pPr>
            <w:r w:rsidRPr="00DD45A3">
              <w:rPr>
                <w:b/>
                <w:sz w:val="24"/>
                <w:lang w:val="en-US"/>
              </w:rPr>
              <w:t>Peran</w:t>
            </w:r>
          </w:p>
        </w:tc>
      </w:tr>
      <w:tr w:rsidR="00B5581B" w:rsidTr="00173306">
        <w:tc>
          <w:tcPr>
            <w:tcW w:w="1020" w:type="dxa"/>
          </w:tcPr>
          <w:p w:rsidR="00B5581B" w:rsidRDefault="00B5581B" w:rsidP="00173306">
            <w:pPr>
              <w:rPr>
                <w:sz w:val="24"/>
                <w:lang w:val="en-US"/>
              </w:rPr>
            </w:pPr>
            <w:r>
              <w:rPr>
                <w:sz w:val="24"/>
                <w:lang w:val="en-US"/>
              </w:rPr>
              <w:t>H.M Ridwan Suwidi</w:t>
            </w:r>
          </w:p>
        </w:tc>
        <w:tc>
          <w:tcPr>
            <w:tcW w:w="1243" w:type="dxa"/>
          </w:tcPr>
          <w:p w:rsidR="00B5581B" w:rsidRDefault="00B5581B" w:rsidP="00173306">
            <w:pPr>
              <w:rPr>
                <w:sz w:val="24"/>
                <w:lang w:val="en-US"/>
              </w:rPr>
            </w:pPr>
            <w:r>
              <w:rPr>
                <w:sz w:val="24"/>
                <w:lang w:val="en-US"/>
              </w:rPr>
              <w:t>Bupati Paser</w:t>
            </w:r>
          </w:p>
        </w:tc>
        <w:tc>
          <w:tcPr>
            <w:tcW w:w="1516" w:type="dxa"/>
          </w:tcPr>
          <w:p w:rsidR="00B5581B" w:rsidRDefault="00B5581B" w:rsidP="00173306">
            <w:pPr>
              <w:rPr>
                <w:sz w:val="24"/>
                <w:lang w:val="en-US"/>
              </w:rPr>
            </w:pPr>
            <w:r>
              <w:rPr>
                <w:sz w:val="24"/>
                <w:lang w:val="en-US"/>
              </w:rPr>
              <w:t>Pencetus dan Pemberi rekomendasi Pemekaran Paser Selatan</w:t>
            </w:r>
          </w:p>
        </w:tc>
      </w:tr>
      <w:tr w:rsidR="00B5581B" w:rsidTr="00173306">
        <w:tc>
          <w:tcPr>
            <w:tcW w:w="1020" w:type="dxa"/>
          </w:tcPr>
          <w:p w:rsidR="00B5581B" w:rsidRDefault="00B5581B" w:rsidP="00173306">
            <w:pPr>
              <w:rPr>
                <w:sz w:val="24"/>
                <w:lang w:val="en-US"/>
              </w:rPr>
            </w:pPr>
            <w:r>
              <w:rPr>
                <w:sz w:val="24"/>
                <w:lang w:val="en-US"/>
              </w:rPr>
              <w:t>Arbain M. Noor</w:t>
            </w:r>
          </w:p>
        </w:tc>
        <w:tc>
          <w:tcPr>
            <w:tcW w:w="1243" w:type="dxa"/>
          </w:tcPr>
          <w:p w:rsidR="00B5581B" w:rsidRDefault="00B5581B" w:rsidP="00173306">
            <w:pPr>
              <w:rPr>
                <w:sz w:val="24"/>
                <w:lang w:val="en-US"/>
              </w:rPr>
            </w:pPr>
            <w:r>
              <w:rPr>
                <w:sz w:val="24"/>
                <w:lang w:val="en-US"/>
              </w:rPr>
              <w:t>Sekjen DOB Paser Selatan dan Ketua Lembaga Adat Paser</w:t>
            </w:r>
          </w:p>
        </w:tc>
        <w:tc>
          <w:tcPr>
            <w:tcW w:w="1516" w:type="dxa"/>
          </w:tcPr>
          <w:p w:rsidR="00B5581B" w:rsidRDefault="00B5581B" w:rsidP="00173306">
            <w:pPr>
              <w:rPr>
                <w:sz w:val="24"/>
                <w:lang w:val="en-US"/>
              </w:rPr>
            </w:pPr>
            <w:r>
              <w:rPr>
                <w:sz w:val="24"/>
                <w:lang w:val="en-US"/>
              </w:rPr>
              <w:t>Pelopor dan Tim Sukses Pemekaran Paser Selatan</w:t>
            </w:r>
          </w:p>
        </w:tc>
      </w:tr>
      <w:tr w:rsidR="00B5581B" w:rsidTr="00173306">
        <w:tc>
          <w:tcPr>
            <w:tcW w:w="1020" w:type="dxa"/>
          </w:tcPr>
          <w:p w:rsidR="00B5581B" w:rsidRDefault="00B5581B" w:rsidP="00173306">
            <w:pPr>
              <w:rPr>
                <w:sz w:val="24"/>
                <w:lang w:val="en-US"/>
              </w:rPr>
            </w:pPr>
            <w:r>
              <w:rPr>
                <w:sz w:val="24"/>
                <w:lang w:val="en-US"/>
              </w:rPr>
              <w:t>Aksa Arsyad</w:t>
            </w:r>
          </w:p>
        </w:tc>
        <w:tc>
          <w:tcPr>
            <w:tcW w:w="1243" w:type="dxa"/>
          </w:tcPr>
          <w:p w:rsidR="00B5581B" w:rsidRDefault="00B5581B" w:rsidP="00173306">
            <w:pPr>
              <w:rPr>
                <w:sz w:val="24"/>
                <w:lang w:val="en-US"/>
              </w:rPr>
            </w:pPr>
            <w:r>
              <w:rPr>
                <w:sz w:val="24"/>
                <w:lang w:val="en-US"/>
              </w:rPr>
              <w:t>Anggota DPRD Paser</w:t>
            </w:r>
          </w:p>
        </w:tc>
        <w:tc>
          <w:tcPr>
            <w:tcW w:w="1516" w:type="dxa"/>
          </w:tcPr>
          <w:p w:rsidR="00B5581B" w:rsidRDefault="00B5581B" w:rsidP="00173306">
            <w:pPr>
              <w:rPr>
                <w:sz w:val="24"/>
                <w:lang w:val="en-US"/>
              </w:rPr>
            </w:pPr>
            <w:r>
              <w:rPr>
                <w:sz w:val="24"/>
                <w:lang w:val="en-US"/>
              </w:rPr>
              <w:t>Menindaklanjuti isu pemekaran Paser Selatan</w:t>
            </w:r>
          </w:p>
        </w:tc>
      </w:tr>
      <w:tr w:rsidR="00B5581B" w:rsidTr="00173306">
        <w:tc>
          <w:tcPr>
            <w:tcW w:w="1020" w:type="dxa"/>
          </w:tcPr>
          <w:p w:rsidR="00B5581B" w:rsidRDefault="00B5581B" w:rsidP="00173306">
            <w:pPr>
              <w:rPr>
                <w:sz w:val="24"/>
                <w:lang w:val="en-US"/>
              </w:rPr>
            </w:pPr>
            <w:r>
              <w:rPr>
                <w:sz w:val="24"/>
                <w:lang w:val="en-US"/>
              </w:rPr>
              <w:t>Ambo Lala</w:t>
            </w:r>
          </w:p>
        </w:tc>
        <w:tc>
          <w:tcPr>
            <w:tcW w:w="1243" w:type="dxa"/>
          </w:tcPr>
          <w:p w:rsidR="00B5581B" w:rsidRDefault="00B5581B" w:rsidP="00173306">
            <w:pPr>
              <w:rPr>
                <w:sz w:val="24"/>
                <w:lang w:val="en-US"/>
              </w:rPr>
            </w:pPr>
            <w:r>
              <w:rPr>
                <w:sz w:val="24"/>
                <w:lang w:val="en-US"/>
              </w:rPr>
              <w:t>Ketua Bappeda Paser</w:t>
            </w:r>
          </w:p>
        </w:tc>
        <w:tc>
          <w:tcPr>
            <w:tcW w:w="1516" w:type="dxa"/>
          </w:tcPr>
          <w:p w:rsidR="00B5581B" w:rsidRDefault="00B5581B" w:rsidP="00173306">
            <w:pPr>
              <w:rPr>
                <w:sz w:val="24"/>
                <w:lang w:val="en-US"/>
              </w:rPr>
            </w:pPr>
            <w:r>
              <w:rPr>
                <w:sz w:val="24"/>
                <w:lang w:val="en-US"/>
              </w:rPr>
              <w:t>Menyetujui dan Mendukung ide pemekaran</w:t>
            </w:r>
          </w:p>
        </w:tc>
      </w:tr>
      <w:tr w:rsidR="00B5581B" w:rsidTr="00173306">
        <w:tc>
          <w:tcPr>
            <w:tcW w:w="1020" w:type="dxa"/>
          </w:tcPr>
          <w:p w:rsidR="00B5581B" w:rsidRDefault="00B5581B" w:rsidP="00173306">
            <w:pPr>
              <w:rPr>
                <w:sz w:val="24"/>
                <w:lang w:val="en-US"/>
              </w:rPr>
            </w:pPr>
            <w:r>
              <w:rPr>
                <w:sz w:val="24"/>
                <w:lang w:val="en-US"/>
              </w:rPr>
              <w:t>Awang Faroek Ishak</w:t>
            </w:r>
          </w:p>
        </w:tc>
        <w:tc>
          <w:tcPr>
            <w:tcW w:w="1243" w:type="dxa"/>
          </w:tcPr>
          <w:p w:rsidR="00B5581B" w:rsidRDefault="00B5581B" w:rsidP="00173306">
            <w:pPr>
              <w:rPr>
                <w:sz w:val="24"/>
                <w:lang w:val="en-US"/>
              </w:rPr>
            </w:pPr>
            <w:r>
              <w:rPr>
                <w:sz w:val="24"/>
                <w:lang w:val="en-US"/>
              </w:rPr>
              <w:t>Gubernur Kaltim</w:t>
            </w:r>
          </w:p>
        </w:tc>
        <w:tc>
          <w:tcPr>
            <w:tcW w:w="1516" w:type="dxa"/>
          </w:tcPr>
          <w:p w:rsidR="00B5581B" w:rsidRDefault="00B5581B" w:rsidP="00173306">
            <w:pPr>
              <w:rPr>
                <w:sz w:val="24"/>
                <w:lang w:val="en-US"/>
              </w:rPr>
            </w:pPr>
            <w:r>
              <w:rPr>
                <w:sz w:val="24"/>
                <w:lang w:val="en-US"/>
              </w:rPr>
              <w:t>Menyetujui DOB Paser Selatan</w:t>
            </w:r>
          </w:p>
        </w:tc>
      </w:tr>
      <w:tr w:rsidR="00B5581B" w:rsidTr="00173306">
        <w:tc>
          <w:tcPr>
            <w:tcW w:w="1020" w:type="dxa"/>
          </w:tcPr>
          <w:p w:rsidR="00B5581B" w:rsidRDefault="00B5581B" w:rsidP="00173306">
            <w:pPr>
              <w:rPr>
                <w:sz w:val="24"/>
                <w:lang w:val="en-US"/>
              </w:rPr>
            </w:pPr>
            <w:r>
              <w:rPr>
                <w:sz w:val="24"/>
                <w:lang w:val="en-US"/>
              </w:rPr>
              <w:t>Hetifah Sjaifudian</w:t>
            </w:r>
          </w:p>
        </w:tc>
        <w:tc>
          <w:tcPr>
            <w:tcW w:w="1243" w:type="dxa"/>
          </w:tcPr>
          <w:p w:rsidR="00B5581B" w:rsidRDefault="00B5581B" w:rsidP="00173306">
            <w:pPr>
              <w:rPr>
                <w:sz w:val="24"/>
                <w:lang w:val="en-US"/>
              </w:rPr>
            </w:pPr>
            <w:r>
              <w:rPr>
                <w:sz w:val="24"/>
                <w:lang w:val="en-US"/>
              </w:rPr>
              <w:t>Anggota DPR RI</w:t>
            </w:r>
          </w:p>
        </w:tc>
        <w:tc>
          <w:tcPr>
            <w:tcW w:w="1516" w:type="dxa"/>
          </w:tcPr>
          <w:p w:rsidR="00B5581B" w:rsidRDefault="00B5581B" w:rsidP="00173306">
            <w:pPr>
              <w:rPr>
                <w:sz w:val="24"/>
                <w:lang w:val="en-US"/>
              </w:rPr>
            </w:pPr>
            <w:r>
              <w:rPr>
                <w:sz w:val="24"/>
                <w:lang w:val="en-US"/>
              </w:rPr>
              <w:t>Membawa aspirasi pemekaran hingga masuk Prolegnas</w:t>
            </w:r>
          </w:p>
        </w:tc>
      </w:tr>
    </w:tbl>
    <w:p w:rsidR="00B5581B" w:rsidRDefault="00B5581B" w:rsidP="00B5581B">
      <w:pPr>
        <w:rPr>
          <w:sz w:val="24"/>
          <w:lang w:val="en-US"/>
        </w:rPr>
      </w:pPr>
      <w:r>
        <w:rPr>
          <w:sz w:val="24"/>
          <w:lang w:val="en-US"/>
        </w:rPr>
        <w:t xml:space="preserve">Sumber: Diolah Penulis dari berbagai sumber, 2020 </w:t>
      </w:r>
    </w:p>
    <w:p w:rsidR="00B5581B" w:rsidRPr="005740F2" w:rsidRDefault="00B5581B" w:rsidP="00B5581B">
      <w:pPr>
        <w:rPr>
          <w:sz w:val="24"/>
          <w:lang w:val="en-US"/>
        </w:rPr>
      </w:pPr>
      <w:r>
        <w:rPr>
          <w:sz w:val="24"/>
          <w:lang w:val="en-US"/>
        </w:rPr>
        <w:tab/>
        <w:t xml:space="preserve">Dari tabel di atas dapat ditarik kesimpulan bahwasannya elite politik lokal sampai nasional memiliki peran dalam proses pembentukan Daerah Otonomi Baru Paser Selatan. Peran elite politik lokal dalam pemekaran memberikan dampak terhadap proses perkembangan. Meski salah satu faktornya ialah adanya kekayaan sumber daya alam, namun elite tersebut masih megemban misi pemekaran sesuai dengan tujuan awal yakni mendekatkan pelayanan dan meningkatkan kesejahteraan meski terdapat kepentingan yang diselipkan. Paser Selatan sangat </w:t>
      </w:r>
      <w:r>
        <w:rPr>
          <w:sz w:val="24"/>
          <w:lang w:val="en-US"/>
        </w:rPr>
        <w:lastRenderedPageBreak/>
        <w:t>berpotensi untuk mekar dan siap secara teknis maupun administratif.</w:t>
      </w:r>
    </w:p>
    <w:p w:rsidR="00B5581B" w:rsidRPr="007A01D5" w:rsidRDefault="00B5581B" w:rsidP="00B5581B">
      <w:pPr>
        <w:rPr>
          <w:b/>
          <w:i/>
          <w:sz w:val="24"/>
        </w:rPr>
      </w:pPr>
      <w:r w:rsidRPr="007A01D5">
        <w:rPr>
          <w:b/>
          <w:i/>
          <w:sz w:val="24"/>
        </w:rPr>
        <w:t>Kepentingan Politik</w:t>
      </w:r>
    </w:p>
    <w:p w:rsidR="00B5581B" w:rsidRPr="007A01D5" w:rsidRDefault="00B5581B" w:rsidP="00B5581B">
      <w:pPr>
        <w:ind w:firstLine="567"/>
        <w:rPr>
          <w:sz w:val="24"/>
        </w:rPr>
      </w:pPr>
      <w:r w:rsidRPr="007A01D5">
        <w:rPr>
          <w:sz w:val="24"/>
        </w:rPr>
        <w:tab/>
        <w:t xml:space="preserve">Dalam kegiatan politik tentu kepentingan politik menjadi hal yang patut untuk diperhitungkan. Awalnya, pemekaran daerah memiliki agenda yang baik dan memiliki dampak positif seperti demokratisasi yang semakin membaik, mendekatkan pelayanan publik, kemudahan untuk memelihara sarana dan prasarana, membuka lapangan kerja baru, serta motivasi dan inovasi membangun daerah. Namun dalam kenyataannya justru faktor politik terlihat sangat dominan dalam pemekaran daerah yang menjadikan ekspansi kebijakan regional di era reformasi menjadi gagal, karena tidak mampu menjawab pertanyaan kesejahteraan dan pelayanan masyarakat. Penyebab kegagalan ini adalah adanya kepentingan politik dari elite politik daerah dan DPRD </w:t>
      </w:r>
      <w:r w:rsidRPr="007A01D5">
        <w:rPr>
          <w:sz w:val="24"/>
        </w:rPr>
        <w:fldChar w:fldCharType="begin" w:fldLock="1"/>
      </w:r>
      <w:r>
        <w:rPr>
          <w:sz w:val="24"/>
        </w:rPr>
        <w:instrText>ADDIN CSL_CITATION {"citationItems":[{"id":"ITEM-1","itemData":{"author":[{"dropping-particle":"","family":"Santoso","given":"Lukman","non-dropping-particle":"","parse-names":false,"suffix":""}],"id":"ITEM-1","issue":"2","issued":{"date-parts":[["2012"]]},"title":"Problematika Pemekaran Daerah Pasca Reformasi di Indonesia Oleh: Lukman Santoso (","type":"article-journal","volume":"1"},"uris":["http://www.mendeley.com/documents/?uuid=af039342-6d8a-45fd-acd9-d69edb106784"]}],"mendeley":{"formattedCitation":"(Santoso, 2012)","manualFormatting":"(Santoso, 2012:1)","plainTextFormattedCitation":"(Santoso, 2012)","previouslyFormattedCitation":"(Santoso, 2012)"},"properties":{"noteIndex":0},"schema":"https://github.com/citation-style-language/schema/raw/master/csl-citation.json"}</w:instrText>
      </w:r>
      <w:r w:rsidRPr="007A01D5">
        <w:rPr>
          <w:sz w:val="24"/>
        </w:rPr>
        <w:fldChar w:fldCharType="separate"/>
      </w:r>
      <w:r w:rsidRPr="007A01D5">
        <w:rPr>
          <w:noProof/>
          <w:sz w:val="24"/>
        </w:rPr>
        <w:t>(Santoso, 2012</w:t>
      </w:r>
      <w:r>
        <w:rPr>
          <w:noProof/>
          <w:sz w:val="24"/>
          <w:lang w:val="en-US"/>
        </w:rPr>
        <w:t>:1</w:t>
      </w:r>
      <w:r w:rsidRPr="007A01D5">
        <w:rPr>
          <w:noProof/>
          <w:sz w:val="24"/>
        </w:rPr>
        <w:t>)</w:t>
      </w:r>
      <w:r w:rsidRPr="007A01D5">
        <w:rPr>
          <w:sz w:val="24"/>
        </w:rPr>
        <w:fldChar w:fldCharType="end"/>
      </w:r>
      <w:r w:rsidRPr="007A01D5">
        <w:rPr>
          <w:sz w:val="24"/>
        </w:rPr>
        <w:t xml:space="preserve">. </w:t>
      </w:r>
    </w:p>
    <w:p w:rsidR="00B5581B" w:rsidRDefault="00B5581B" w:rsidP="00B5581B">
      <w:pPr>
        <w:ind w:firstLine="567"/>
        <w:rPr>
          <w:sz w:val="24"/>
        </w:rPr>
      </w:pPr>
      <w:r w:rsidRPr="007A01D5">
        <w:rPr>
          <w:sz w:val="24"/>
        </w:rPr>
        <w:t xml:space="preserve">Kepentingan politik erat kaitannya dengan aktor politik yang memiliki jabatan politik dan dapat menggunakan kekuasaannya untuk melancarkan kepentingan yang dimiliki. Kepentingan politik dalam pemekaran seperti inginnya mendapatkan jabatan di daerah Otonomi Baru maupun hal-hal lain yang diinginkan oleh para aktor politik. Fenomena pemekaran provinsi, kabupaten dan kota yang hanya didasarkan pada kepentingan elit-elit politik tidak sejalan dengan jiwa atau semangat pemberian otonomi kepada daerah </w:t>
      </w:r>
      <w:r w:rsidRPr="007A01D5">
        <w:rPr>
          <w:sz w:val="24"/>
        </w:rPr>
        <w:fldChar w:fldCharType="begin" w:fldLock="1"/>
      </w:r>
      <w:r>
        <w:rPr>
          <w:sz w:val="24"/>
        </w:rPr>
        <w:instrText>ADDIN CSL_CITATION {"citationItems":[{"id":"ITEM-1","itemData":{"author":[{"dropping-particle":"","family":"Rifdan","given":"","non-dropping-particle":"","parse-names":false,"suffix":""}],"container-title":"Jurnal Administrasi Publik","id":"ITEM-1","issue":"1","issued":{"date-parts":[["2010"]]},"title":"IMPLEMENTASI KEBIJAKAN PEMEKARAN DAERAH DALAM MENDUKUNG INTEGRASI NASIONAL DI KABUPATEN LUWU TIMUR","type":"article-journal","volume":"1"},"uris":["http://www.mendeley.com/documents/?uuid=f20eafc6-d5a6-4a80-ba76-bb3a738cbee2"]}],"mendeley":{"formattedCitation":"(Rifdan, 2010)","plainTextFormattedCitation":"(Rifdan, 2010)","previouslyFormattedCitation":"(Rifdan, 2010)"},"properties":{"noteIndex":0},"schema":"https://github.com/citation-style-language/schema/raw/master/csl-citation.json"}</w:instrText>
      </w:r>
      <w:r w:rsidRPr="007A01D5">
        <w:rPr>
          <w:sz w:val="24"/>
        </w:rPr>
        <w:fldChar w:fldCharType="separate"/>
      </w:r>
      <w:r w:rsidRPr="007A01D5">
        <w:rPr>
          <w:noProof/>
          <w:sz w:val="24"/>
        </w:rPr>
        <w:t>(Rifdan, 2010</w:t>
      </w:r>
      <w:r>
        <w:rPr>
          <w:noProof/>
          <w:sz w:val="24"/>
          <w:lang w:val="en-US"/>
        </w:rPr>
        <w:t>:24</w:t>
      </w:r>
      <w:r w:rsidRPr="007A01D5">
        <w:rPr>
          <w:noProof/>
          <w:sz w:val="24"/>
        </w:rPr>
        <w:t>)</w:t>
      </w:r>
      <w:r w:rsidRPr="007A01D5">
        <w:rPr>
          <w:sz w:val="24"/>
        </w:rPr>
        <w:fldChar w:fldCharType="end"/>
      </w:r>
      <w:r w:rsidRPr="007A01D5">
        <w:rPr>
          <w:sz w:val="24"/>
        </w:rPr>
        <w:t xml:space="preserve">. Hasil coding </w:t>
      </w:r>
      <w:r>
        <w:rPr>
          <w:sz w:val="24"/>
        </w:rPr>
        <w:t>data dapat dilihat pada gambar</w:t>
      </w:r>
      <w:r>
        <w:rPr>
          <w:sz w:val="24"/>
          <w:lang w:val="en-US"/>
        </w:rPr>
        <w:t xml:space="preserve"> 3</w:t>
      </w:r>
      <w:r w:rsidRPr="007A01D5">
        <w:rPr>
          <w:sz w:val="24"/>
        </w:rPr>
        <w:t xml:space="preserve"> sebagai berikut:</w:t>
      </w:r>
    </w:p>
    <w:p w:rsidR="00B5581B" w:rsidRPr="007A01D5" w:rsidRDefault="00B5581B" w:rsidP="00B5581B">
      <w:pPr>
        <w:jc w:val="center"/>
        <w:rPr>
          <w:sz w:val="24"/>
        </w:rPr>
      </w:pPr>
      <w:r>
        <w:rPr>
          <w:sz w:val="24"/>
        </w:rPr>
        <w:t>Gambar 5</w:t>
      </w:r>
      <w:r w:rsidRPr="007A01D5">
        <w:rPr>
          <w:sz w:val="24"/>
        </w:rPr>
        <w:t>: Coding Data Kepentingan Politik dalam Pemekaran Wilayah</w:t>
      </w:r>
    </w:p>
    <w:p w:rsidR="00B5581B" w:rsidRPr="007A01D5" w:rsidRDefault="00B5581B" w:rsidP="00B5581B">
      <w:pPr>
        <w:rPr>
          <w:sz w:val="24"/>
        </w:rPr>
      </w:pPr>
      <w:r w:rsidRPr="007A01D5">
        <w:rPr>
          <w:noProof/>
          <w:sz w:val="24"/>
          <w:lang w:val="en-US"/>
        </w:rPr>
        <w:drawing>
          <wp:inline distT="0" distB="0" distL="0" distR="0" wp14:anchorId="74FB1B5B" wp14:editId="60556453">
            <wp:extent cx="2409190" cy="1543050"/>
            <wp:effectExtent l="0" t="0" r="0" b="0"/>
            <wp:docPr id="8" name="Picture 8" descr="F:\Kepentingan Politik - Coding by 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Kepentingan Politik - Coding by Ite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4856" cy="1546679"/>
                    </a:xfrm>
                    <a:prstGeom prst="rect">
                      <a:avLst/>
                    </a:prstGeom>
                    <a:noFill/>
                    <a:ln>
                      <a:noFill/>
                    </a:ln>
                  </pic:spPr>
                </pic:pic>
              </a:graphicData>
            </a:graphic>
          </wp:inline>
        </w:drawing>
      </w:r>
    </w:p>
    <w:p w:rsidR="00B5581B" w:rsidRPr="000B4CA4" w:rsidRDefault="00B5581B" w:rsidP="00B5581B">
      <w:pPr>
        <w:rPr>
          <w:sz w:val="24"/>
          <w:lang w:val="en-US"/>
        </w:rPr>
      </w:pPr>
      <w:r w:rsidRPr="007A01D5">
        <w:rPr>
          <w:sz w:val="24"/>
        </w:rPr>
        <w:tab/>
        <w:t xml:space="preserve">Kepentingan politik dalam pemekaran wilayah Kabupaten Paser Tengah atau Paser Selatan sudah pasti selalu ada. Kepentingan politik dapat berarti sebagai upaya untuk dapat memperjuangkan pemekaran hingga sampai tahap persetujuan oleh anggota DPRD atau Bupati. Kepentingan politik yang terlalu siginifan dapat membuat prinsip Otonomi daerah kehilangan arah. Dalam data di atas disebutkan bahwa kepentingan politik memiliki presentase sebesar 17,32%. Hal ini menandakan bahwa dalam proses politik pemekaran wilayah di Kabupaten Paser, kepentingan politik menjadi </w:t>
      </w:r>
      <w:r>
        <w:rPr>
          <w:sz w:val="24"/>
          <w:lang w:val="en-US"/>
        </w:rPr>
        <w:t>salah satu faktor yang tidak dapat dilepaskan.</w:t>
      </w:r>
    </w:p>
    <w:p w:rsidR="00B5581B" w:rsidRPr="00580F49" w:rsidRDefault="00B5581B" w:rsidP="00B5581B">
      <w:pPr>
        <w:pStyle w:val="ListParagraph"/>
        <w:spacing w:before="240"/>
        <w:ind w:left="0"/>
        <w:rPr>
          <w:rFonts w:eastAsia="Times New Roman"/>
          <w:b/>
          <w:sz w:val="24"/>
        </w:rPr>
      </w:pPr>
      <w:r w:rsidRPr="00580F49">
        <w:rPr>
          <w:rFonts w:eastAsia="Times New Roman"/>
          <w:b/>
          <w:sz w:val="24"/>
        </w:rPr>
        <w:t>Analisis : Disorientasi Pemekaran Wilayah di Kabupaten Paser berdasarkan Kepentingan Elit Lokal</w:t>
      </w:r>
    </w:p>
    <w:p w:rsidR="00B5581B" w:rsidRPr="00580F49" w:rsidRDefault="00B5581B" w:rsidP="00B5581B">
      <w:pPr>
        <w:ind w:firstLine="720"/>
        <w:rPr>
          <w:sz w:val="24"/>
        </w:rPr>
      </w:pPr>
      <w:r w:rsidRPr="00580F49">
        <w:rPr>
          <w:sz w:val="24"/>
        </w:rPr>
        <w:t xml:space="preserve">Aktor memerlukan sumber daya </w:t>
      </w:r>
      <w:r w:rsidRPr="00580F49">
        <w:rPr>
          <w:i/>
          <w:sz w:val="24"/>
        </w:rPr>
        <w:t>(resource</w:t>
      </w:r>
      <w:r w:rsidRPr="00580F49">
        <w:rPr>
          <w:sz w:val="24"/>
        </w:rPr>
        <w:t>) yang dijadikan sebagai modal untuk mendapatakan pengaruh di masyarakat</w:t>
      </w:r>
      <w:r w:rsidRPr="00580F49">
        <w:rPr>
          <w:sz w:val="24"/>
        </w:rPr>
        <w:fldChar w:fldCharType="begin" w:fldLock="1"/>
      </w:r>
      <w:r>
        <w:rPr>
          <w:sz w:val="24"/>
        </w:rPr>
        <w:instrText>ADDIN CSL_CITATION {"citationItems":[{"id":"ITEM-1","itemData":{"author":[{"dropping-particle":"","family":"Id","given":"Submission","non-dropping-particle":"","parse-names":false,"suffix":""}],"id":"ITEM-1","issued":{"date-parts":[["2019"]]},"title":"by Rev C","type":"article-journal"},"uris":["http://www.mendeley.com/documents/?uuid=20b95b65-1869-4a11-9560-ab72eda96a79","http://www.mendeley.com/documents/?uuid=8de88684-0786-4074-8bcf-ca83f4cf9bce"]}],"mendeley":{"formattedCitation":"(Id, 2019)","manualFormatting":" (Haryanto, 2017)","plainTextFormattedCitation":"(Id, 2019)","previouslyFormattedCitation":"(Id, 2019)"},"properties":{"noteIndex":0},"schema":"https://github.com/citation-style-language/schema/raw/master/csl-citation.json"}</w:instrText>
      </w:r>
      <w:r w:rsidRPr="00580F49">
        <w:rPr>
          <w:sz w:val="24"/>
        </w:rPr>
        <w:fldChar w:fldCharType="separate"/>
      </w:r>
      <w:r w:rsidRPr="00580F49">
        <w:rPr>
          <w:noProof/>
          <w:sz w:val="24"/>
        </w:rPr>
        <w:t xml:space="preserve"> (Haryanto, 2017)</w:t>
      </w:r>
      <w:r w:rsidRPr="00580F49">
        <w:rPr>
          <w:sz w:val="24"/>
        </w:rPr>
        <w:fldChar w:fldCharType="end"/>
      </w:r>
      <w:r w:rsidRPr="00580F49">
        <w:rPr>
          <w:sz w:val="24"/>
        </w:rPr>
        <w:t xml:space="preserve">. Sedangkan dalam desentralisasi, penerapan kebijakan desentralisasi melibatkan interaksi antar aktor utama, yakni pemerintah pusat (nasional), pemerintah daerah, dan masyarakat lokal. </w:t>
      </w:r>
    </w:p>
    <w:p w:rsidR="00B5581B" w:rsidRPr="00580F49" w:rsidRDefault="00B5581B" w:rsidP="00B5581B">
      <w:pPr>
        <w:ind w:firstLine="720"/>
        <w:rPr>
          <w:sz w:val="24"/>
        </w:rPr>
      </w:pPr>
      <w:r w:rsidRPr="00580F49">
        <w:rPr>
          <w:sz w:val="24"/>
        </w:rPr>
        <w:t>Hampir dua dekade Republik Indonesia telah melaksanakan reformasi dan demokratisasi demokrasi di segala aspek kehidupan bernegara; seiring dengan itu berlangsung pula ledakan tuntutan rakyat hingga di tingkat lokal yang menginginkan pendekatan pelayanan publik dan upaya kesejahteraan umum dapat diselenggarakan secara maksimal, efektif, dan efisien. Hal ini membutuhkan kesiapan dari elite-elite lokal yang demo</w:t>
      </w:r>
      <w:r>
        <w:rPr>
          <w:sz w:val="24"/>
        </w:rPr>
        <w:t>kratis dalam merespon tuntutan-</w:t>
      </w:r>
      <w:r w:rsidRPr="00580F49">
        <w:rPr>
          <w:sz w:val="24"/>
        </w:rPr>
        <w:t>tuntuta</w:t>
      </w:r>
      <w:r>
        <w:rPr>
          <w:sz w:val="24"/>
        </w:rPr>
        <w:t>n yang ada di daerahnya masing-</w:t>
      </w:r>
      <w:r w:rsidRPr="00580F49">
        <w:rPr>
          <w:sz w:val="24"/>
        </w:rPr>
        <w:t xml:space="preserve">masing, demikian pula dengan daerah </w:t>
      </w:r>
      <w:r w:rsidRPr="00580F49">
        <w:rPr>
          <w:sz w:val="24"/>
        </w:rPr>
        <w:fldChar w:fldCharType="begin" w:fldLock="1"/>
      </w:r>
      <w:r>
        <w:rPr>
          <w:sz w:val="24"/>
        </w:rPr>
        <w:instrText>ADDIN CSL_CITATION {"citationItems":[{"id":"ITEM-1","itemData":{"author":[{"dropping-particle":"","family":"Zebua","given":"Ben Hansel N","non-dropping-particle":"","parse-names":false,"suffix":""}],"container-title":"JOM Fisip","id":"ITEM-1","issue":"1","issued":{"date-parts":[["2017"]]},"page":"1-15","title":"UPAYA PEMEKARAN PROVINSI KEPULAUAN NIAS (STUDI KEPENTINGAN ELITE POLITIK)","type":"article-journal","volume":"4"},"uris":["http://www.mendeley.com/documents/?uuid=808ff566-c172-4263-9867-29b45a30722d","http://www.mendeley.com/documents/?uuid=37924a9f-4f6e-4685-9e40-e0e1fa0a1c78"]}],"mendeley":{"formattedCitation":"(Zebua, 2017)","manualFormatting":"(Zebua, 2017:2)","plainTextFormattedCitation":"(Zebua, 2017)","previouslyFormattedCitation":"(Zebua, 2017)"},"properties":{"noteIndex":0},"schema":"https://github.com/citation-style-language/schema/raw/master/csl-citation.json"}</w:instrText>
      </w:r>
      <w:r w:rsidRPr="00580F49">
        <w:rPr>
          <w:sz w:val="24"/>
        </w:rPr>
        <w:fldChar w:fldCharType="separate"/>
      </w:r>
      <w:r w:rsidRPr="00580F49">
        <w:rPr>
          <w:noProof/>
          <w:sz w:val="24"/>
        </w:rPr>
        <w:t>(Zebua, 2017</w:t>
      </w:r>
      <w:r>
        <w:rPr>
          <w:noProof/>
          <w:sz w:val="24"/>
          <w:lang w:val="en-US"/>
        </w:rPr>
        <w:t>:2</w:t>
      </w:r>
      <w:r w:rsidRPr="00580F49">
        <w:rPr>
          <w:noProof/>
          <w:sz w:val="24"/>
        </w:rPr>
        <w:t>)</w:t>
      </w:r>
      <w:r w:rsidRPr="00580F49">
        <w:rPr>
          <w:sz w:val="24"/>
        </w:rPr>
        <w:fldChar w:fldCharType="end"/>
      </w:r>
      <w:r w:rsidRPr="00580F49">
        <w:rPr>
          <w:sz w:val="24"/>
        </w:rPr>
        <w:t>.</w:t>
      </w:r>
    </w:p>
    <w:p w:rsidR="00B5581B" w:rsidRPr="00D97BE4" w:rsidRDefault="00B5581B" w:rsidP="00B5581B">
      <w:pPr>
        <w:pStyle w:val="ListParagraph"/>
        <w:ind w:left="0" w:firstLine="720"/>
        <w:rPr>
          <w:rFonts w:eastAsia="Times New Roman"/>
          <w:b/>
          <w:sz w:val="24"/>
          <w:lang w:val="en-US"/>
        </w:rPr>
      </w:pPr>
      <w:r>
        <w:rPr>
          <w:sz w:val="24"/>
          <w:lang w:val="en-US"/>
        </w:rPr>
        <w:t>K</w:t>
      </w:r>
      <w:r w:rsidRPr="00580F49">
        <w:rPr>
          <w:sz w:val="24"/>
        </w:rPr>
        <w:t>e</w:t>
      </w:r>
      <w:r>
        <w:rPr>
          <w:sz w:val="24"/>
          <w:lang w:val="en-US"/>
        </w:rPr>
        <w:t>pentingan</w:t>
      </w:r>
      <w:r w:rsidRPr="00580F49">
        <w:rPr>
          <w:sz w:val="24"/>
        </w:rPr>
        <w:t xml:space="preserve"> politik tentu menjadi hal yang patut untuk diperhitungkan. Awalnya, pemekaran daerah memiliki agenda yang baik dan memiliki dampak positif seperti demokratisasi yang semakin </w:t>
      </w:r>
      <w:r w:rsidRPr="00580F49">
        <w:rPr>
          <w:sz w:val="24"/>
        </w:rPr>
        <w:lastRenderedPageBreak/>
        <w:t xml:space="preserve">membaik, mendekatkan pelayanan publik, kemudahan untuk memelihara sarana dan prasarana, membuka lapangan kerja baru, serta motivasi dan inovasi membangun daerah. Namun dalam kenyataannya justru faktor politik terlihat sangat dominan dalam pemekaran daerah yang menjadikan ekspansi kebijakan regional di era reformasi menjadi gagal, karena tidak mampu menjawab pertanyaan kesejahteraan dan pelayanan masyarakat. Penyebab kegagalan ini adalah adanya kepentingan politik dari elite politik daerah dan DPRD </w:t>
      </w:r>
      <w:r w:rsidRPr="00580F49">
        <w:rPr>
          <w:sz w:val="24"/>
        </w:rPr>
        <w:fldChar w:fldCharType="begin" w:fldLock="1"/>
      </w:r>
      <w:r>
        <w:rPr>
          <w:sz w:val="24"/>
        </w:rPr>
        <w:instrText>ADDIN CSL_CITATION {"citationItems":[{"id":"ITEM-1","itemData":{"author":[{"dropping-particle":"","family":"Santoso","given":"Lukman","non-dropping-particle":"","parse-names":false,"suffix":""}],"id":"ITEM-1","issue":"2","issued":{"date-parts":[["2012"]]},"title":"Problematika Pemekaran Daerah Pasca Reformasi di Indonesia Oleh: Lukman Santoso (","type":"article-journal","volume":"1"},"uris":["http://www.mendeley.com/documents/?uuid=af039342-6d8a-45fd-acd9-d69edb106784","http://www.mendeley.com/documents/?uuid=790fba20-bf71-4f63-a1a3-bcc2abaa6cd9"]}],"mendeley":{"formattedCitation":"(Santoso, 2012)","plainTextFormattedCitation":"(Santoso, 2012)","previouslyFormattedCitation":"(Santoso, 2012)"},"properties":{"noteIndex":0},"schema":"https://github.com/citation-style-language/schema/raw/master/csl-citation.json"}</w:instrText>
      </w:r>
      <w:r w:rsidRPr="00580F49">
        <w:rPr>
          <w:sz w:val="24"/>
        </w:rPr>
        <w:fldChar w:fldCharType="separate"/>
      </w:r>
      <w:r w:rsidRPr="00580F49">
        <w:rPr>
          <w:noProof/>
          <w:sz w:val="24"/>
        </w:rPr>
        <w:t>(Santoso, 2012</w:t>
      </w:r>
      <w:r>
        <w:rPr>
          <w:noProof/>
          <w:sz w:val="24"/>
          <w:lang w:val="en-US"/>
        </w:rPr>
        <w:t>:1</w:t>
      </w:r>
      <w:r w:rsidRPr="00580F49">
        <w:rPr>
          <w:noProof/>
          <w:sz w:val="24"/>
        </w:rPr>
        <w:t>)</w:t>
      </w:r>
      <w:r w:rsidRPr="00580F49">
        <w:rPr>
          <w:sz w:val="24"/>
        </w:rPr>
        <w:fldChar w:fldCharType="end"/>
      </w:r>
      <w:r w:rsidRPr="00580F49">
        <w:rPr>
          <w:sz w:val="24"/>
        </w:rPr>
        <w:t xml:space="preserve">. </w:t>
      </w:r>
    </w:p>
    <w:p w:rsidR="00B5581B" w:rsidRPr="00580F49" w:rsidRDefault="00B5581B" w:rsidP="00B5581B">
      <w:pPr>
        <w:pStyle w:val="ListParagraph"/>
        <w:ind w:left="0" w:firstLine="720"/>
        <w:rPr>
          <w:rFonts w:eastAsia="Times New Roman"/>
          <w:b/>
          <w:sz w:val="24"/>
        </w:rPr>
      </w:pPr>
      <w:r w:rsidRPr="00580F49">
        <w:rPr>
          <w:rFonts w:eastAsia="Times New Roman"/>
          <w:sz w:val="24"/>
        </w:rPr>
        <w:t xml:space="preserve">Amanat undang undang dasar Negara republik Indonesia yang secara jelas menyebutkan bahwa bumi, air, tanah beserta kekayaan didalamnya dikuasai oleh Negara dan dimanfaatkan sebesar besarnya untuk kemakmuran rakyat seakan hanya menjadi jargon. Namun menjadi tidak bermakna pada tataran operasionalnya </w:t>
      </w:r>
      <w:r w:rsidRPr="00580F49">
        <w:rPr>
          <w:sz w:val="24"/>
        </w:rPr>
        <w:fldChar w:fldCharType="begin" w:fldLock="1"/>
      </w:r>
      <w:r>
        <w:rPr>
          <w:sz w:val="24"/>
        </w:rPr>
        <w:instrText>ADDIN CSL_CITATION {"citationItems":[{"id":"ITEM-1","itemData":{"author":[{"dropping-particle":"","family":"Santoso","given":"Lukman","non-dropping-particle":"","parse-names":false,"suffix":""}],"id":"ITEM-1","issue":"2","issued":{"date-parts":[["2012"]]},"title":"Problematika Pemekaran Daerah Pasca Reformasi di Indonesia Oleh: Lukman Santoso (","type":"article-journal","volume":"1"},"uris":["http://www.mendeley.com/documents/?uuid=af039342-6d8a-45fd-acd9-d69edb106784","http://www.mendeley.com/documents/?uuid=790fba20-bf71-4f63-a1a3-bcc2abaa6cd9"]}],"mendeley":{"formattedCitation":"(Santoso, 2012)","manualFormatting":"(Mokoginta, 2009)","plainTextFormattedCitation":"(Santoso, 2012)","previouslyFormattedCitation":"(Santoso, 2012)"},"properties":{"noteIndex":0},"schema":"https://github.com/citation-style-language/schema/raw/master/csl-citation.json"}</w:instrText>
      </w:r>
      <w:r w:rsidRPr="00580F49">
        <w:rPr>
          <w:sz w:val="24"/>
        </w:rPr>
        <w:fldChar w:fldCharType="separate"/>
      </w:r>
      <w:r w:rsidRPr="00580F49">
        <w:rPr>
          <w:noProof/>
          <w:sz w:val="24"/>
        </w:rPr>
        <w:t>(Mokoginta, 2009)</w:t>
      </w:r>
      <w:r w:rsidRPr="00580F49">
        <w:rPr>
          <w:sz w:val="24"/>
        </w:rPr>
        <w:fldChar w:fldCharType="end"/>
      </w:r>
      <w:r w:rsidRPr="00580F49">
        <w:rPr>
          <w:sz w:val="24"/>
        </w:rPr>
        <w:t xml:space="preserve">. </w:t>
      </w:r>
      <w:r w:rsidRPr="00580F49">
        <w:rPr>
          <w:rFonts w:eastAsia="Times New Roman"/>
          <w:sz w:val="24"/>
        </w:rPr>
        <w:t xml:space="preserve">Ketidakmampuan ini juga menimbulkan resistensi karena memang pada dasarnya mekanisme kontrol orde baru lebih represif dan menempatkan pengelolaan batu bara di bawah kendali pusat, di luar itu berarti kejahatan. </w:t>
      </w:r>
    </w:p>
    <w:p w:rsidR="00B5581B" w:rsidRPr="00580F49" w:rsidRDefault="00B5581B" w:rsidP="00B5581B">
      <w:pPr>
        <w:pStyle w:val="ListParagraph"/>
        <w:ind w:left="0" w:firstLine="720"/>
        <w:rPr>
          <w:rFonts w:eastAsia="Times New Roman"/>
          <w:sz w:val="24"/>
        </w:rPr>
      </w:pPr>
      <w:r w:rsidRPr="00580F49">
        <w:rPr>
          <w:rFonts w:eastAsia="Times New Roman"/>
          <w:sz w:val="24"/>
        </w:rPr>
        <w:t xml:space="preserve">Era desentralisasi memberikan peluang bagi daerah untuk merespon pengelolaan sumber daya alam ini dalam kontrol pemerintah daerah. Lebih lanjut, kondisi ini diperparah oleh pragmatisme elit di tingkat lokal, pragmatisme elit diperburuk oleh perilaku elit politik yang memang lebih berorientasi kekuasaan ekonomi dan politik dibandingkan kemakmuran rakyat </w:t>
      </w:r>
      <w:r w:rsidRPr="00580F49">
        <w:rPr>
          <w:sz w:val="24"/>
        </w:rPr>
        <w:fldChar w:fldCharType="begin" w:fldLock="1"/>
      </w:r>
      <w:r>
        <w:rPr>
          <w:sz w:val="24"/>
        </w:rPr>
        <w:instrText>ADDIN CSL_CITATION {"citationItems":[{"id":"ITEM-1","itemData":{"author":[{"dropping-particle":"","family":"Santoso","given":"Lukman","non-dropping-particle":"","parse-names":false,"suffix":""}],"id":"ITEM-1","issue":"2","issued":{"date-parts":[["2012"]]},"title":"Problematika Pemekaran Daerah Pasca Reformasi di Indonesia Oleh: Lukman Santoso (","type":"article-journal","volume":"1"},"uris":["http://www.mendeley.com/documents/?uuid=af039342-6d8a-45fd-acd9-d69edb106784","http://www.mendeley.com/documents/?uuid=790fba20-bf71-4f63-a1a3-bcc2abaa6cd9"]}],"mendeley":{"formattedCitation":"(Santoso, 2012)","manualFormatting":"(Umarhadi, 2010:1)","plainTextFormattedCitation":"(Santoso, 2012)","previouslyFormattedCitation":"(Santoso, 2012)"},"properties":{"noteIndex":0},"schema":"https://github.com/citation-style-language/schema/raw/master/csl-citation.json"}</w:instrText>
      </w:r>
      <w:r w:rsidRPr="00580F49">
        <w:rPr>
          <w:sz w:val="24"/>
        </w:rPr>
        <w:fldChar w:fldCharType="separate"/>
      </w:r>
      <w:r w:rsidRPr="00580F49">
        <w:rPr>
          <w:noProof/>
          <w:sz w:val="24"/>
        </w:rPr>
        <w:t>(Umarhadi, 2010</w:t>
      </w:r>
      <w:r>
        <w:rPr>
          <w:noProof/>
          <w:sz w:val="24"/>
          <w:lang w:val="en-US"/>
        </w:rPr>
        <w:t>:1</w:t>
      </w:r>
      <w:r w:rsidRPr="00580F49">
        <w:rPr>
          <w:noProof/>
          <w:sz w:val="24"/>
        </w:rPr>
        <w:t>)</w:t>
      </w:r>
      <w:r w:rsidRPr="00580F49">
        <w:rPr>
          <w:sz w:val="24"/>
        </w:rPr>
        <w:fldChar w:fldCharType="end"/>
      </w:r>
      <w:r w:rsidRPr="00580F49">
        <w:rPr>
          <w:sz w:val="24"/>
        </w:rPr>
        <w:t xml:space="preserve">. </w:t>
      </w:r>
      <w:r w:rsidRPr="00580F49">
        <w:rPr>
          <w:rFonts w:eastAsia="Times New Roman"/>
          <w:sz w:val="24"/>
        </w:rPr>
        <w:t xml:space="preserve">Pada dasarnya praktik monopoli dan penyerobotan asset Negara yang menguasai hajat hidup orang banyak dikuasai oleh sebagian sektor yang mengatas namakan rakyat namun sesungguhnya memperkaya koorporasi. Perilaku elit dan borjuasi lokal inilah yang melapangkan jalan bagi kepentingan dominasi asing. </w:t>
      </w:r>
    </w:p>
    <w:p w:rsidR="00B5581B" w:rsidRPr="00580F49" w:rsidRDefault="00B5581B" w:rsidP="00B5581B">
      <w:pPr>
        <w:ind w:firstLine="720"/>
        <w:rPr>
          <w:sz w:val="24"/>
        </w:rPr>
      </w:pPr>
      <w:r w:rsidRPr="00580F49">
        <w:rPr>
          <w:sz w:val="24"/>
        </w:rPr>
        <w:t xml:space="preserve">Jika dilihat dari perspektif pemekaran yang ada di Kabupaten Paser, terutama dalam usulan DOB Paser Tengah </w:t>
      </w:r>
      <w:r w:rsidRPr="00580F49">
        <w:rPr>
          <w:sz w:val="24"/>
        </w:rPr>
        <w:t xml:space="preserve">dan Paser Selatan, terdapat aktor politik yang memainkan peran dengan sangat dominan. Di Paser Selatan misalnya, terdapat politisi partai PKS yakni Aksa Arsyad yang dengan keras menyuarakan pemekaran di Paser Selatan setelah Bupati Paser menyinggung isu pemekaran daerah otonomi baru Paser Selatan. PT Kideco Jaya Agung selaku tambang batu bara yang terbesar dan terletak di Keacamatan Batu Sopang tentu saja sangat mendukung perihal pemekaran daerah otonomi baru Paser Selatan dan bersiap memberikan akomodasi dan sumbangsih materi dalam rangka meluruskan pemekaran yang sudah digaungkan. </w:t>
      </w:r>
    </w:p>
    <w:p w:rsidR="00B5581B" w:rsidRPr="00580F49" w:rsidRDefault="00B5581B" w:rsidP="00B5581B">
      <w:pPr>
        <w:ind w:firstLine="720"/>
        <w:rPr>
          <w:sz w:val="24"/>
        </w:rPr>
      </w:pPr>
      <w:r w:rsidRPr="00580F49">
        <w:rPr>
          <w:sz w:val="24"/>
        </w:rPr>
        <w:t xml:space="preserve">Akhirnya pemekaran Paser Selatan mulai mendapatkan titik terang dan persetujan, seolah melupakan Paser Tengah yang lebih dahulu berjuang. Hal tersebut sejalan dengan </w:t>
      </w:r>
      <w:r w:rsidRPr="00580F49">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http://www.mendeley.com/documents/?uuid=cc33380d-621a-46e2-bd00-f0fb2c46fd4c"]}],"mendeley":{"formattedCitation":"(Darmo, 2017)","plainTextFormattedCitation":"(Darmo, 2017)","previouslyFormattedCitation":"(Darmo, 2017)"},"properties":{"noteIndex":0},"schema":"https://github.com/citation-style-language/schema/raw/master/csl-citation.json"}</w:instrText>
      </w:r>
      <w:r w:rsidRPr="00580F49">
        <w:rPr>
          <w:sz w:val="24"/>
        </w:rPr>
        <w:fldChar w:fldCharType="separate"/>
      </w:r>
      <w:r w:rsidRPr="00580F49">
        <w:rPr>
          <w:noProof/>
          <w:sz w:val="24"/>
        </w:rPr>
        <w:t>(Darmo, 2017</w:t>
      </w:r>
      <w:r>
        <w:rPr>
          <w:noProof/>
          <w:sz w:val="24"/>
          <w:lang w:val="en-US"/>
        </w:rPr>
        <w:t>:362</w:t>
      </w:r>
      <w:r w:rsidRPr="00580F49">
        <w:rPr>
          <w:noProof/>
          <w:sz w:val="24"/>
        </w:rPr>
        <w:t>)</w:t>
      </w:r>
      <w:r w:rsidRPr="00580F49">
        <w:rPr>
          <w:sz w:val="24"/>
        </w:rPr>
        <w:fldChar w:fldCharType="end"/>
      </w:r>
      <w:r w:rsidRPr="00580F49">
        <w:rPr>
          <w:sz w:val="24"/>
        </w:rPr>
        <w:t xml:space="preserve"> menyatakan bahwa persyaratan secara administrasi berdasarkan Peraturan Pemerintah Nomor 78 tahun 2007 telah terpenuhi dan dimiliki oleh calon Daerah Otonom Baru (DOB) Kabupaten Paser Selatan. Dimana Keputusan Bupati Paser keputusan Nomor : 135/KEP-145/2013 dikeluarkan pada tanggal 28 Februari 2013 tentang melajutkan proses pembentukan Daerah Otonom Baru (DOB) Kabupaten Paser Selatan, lalu dilanjukan dengan keputusan DPRD Kabupaten Paser Nomor 13 tahun 2013 tanggal 18 November 2013 yang turut memberikan persetujuan terhadap pembentukan Daerah Otonom Baru (DOB) Kabupaten Paser Selatan. </w:t>
      </w:r>
    </w:p>
    <w:p w:rsidR="00B5581B" w:rsidRPr="00580F49" w:rsidRDefault="00B5581B" w:rsidP="00B5581B">
      <w:pPr>
        <w:ind w:firstLine="720"/>
        <w:rPr>
          <w:sz w:val="24"/>
        </w:rPr>
      </w:pPr>
      <w:r w:rsidRPr="00580F49">
        <w:rPr>
          <w:sz w:val="24"/>
        </w:rPr>
        <w:t xml:space="preserve">DPRD provinsi Kalimantan Timur mengeluarkan surat keputusan nomor 07 tahun 2014 tanggal 18 Februari 2014 tentang persetujuan terhadap Pembentukan Calon Daerah Otonom Baru Kabupaten Paser Selatan Provinsi Kalimantan Timur Sebagai pemekaran dari Kabupaten Paser, dalam kesepatan selanjutnya Gubernur Kalimantan Timur Pada tahun 2014 melalui Surat keputusan 135.1/K.132/2014 turut menyetujui pembentukan Daerah Otonom Baru (DOB) Kabupaten Paser Selatan, dimana proses selanjutnya </w:t>
      </w:r>
      <w:r w:rsidRPr="00580F49">
        <w:rPr>
          <w:sz w:val="24"/>
        </w:rPr>
        <w:lastRenderedPageBreak/>
        <w:t xml:space="preserve">diserahkan kepada pemerintah nasional sampai sekarang </w:t>
      </w:r>
      <w:r w:rsidRPr="00580F49">
        <w:rPr>
          <w:sz w:val="24"/>
        </w:rPr>
        <w:fldChar w:fldCharType="begin" w:fldLock="1"/>
      </w:r>
      <w:r>
        <w:rPr>
          <w:sz w:val="24"/>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http://www.mendeley.com/documents/?uuid=cc33380d-621a-46e2-bd00-f0fb2c46fd4c"]}],"mendeley":{"formattedCitation":"(Darmo, 2017)","plainTextFormattedCitation":"(Darmo, 2017)","previouslyFormattedCitation":"(Darmo, 2017)"},"properties":{"noteIndex":0},"schema":"https://github.com/citation-style-language/schema/raw/master/csl-citation.json"}</w:instrText>
      </w:r>
      <w:r w:rsidRPr="00580F49">
        <w:rPr>
          <w:sz w:val="24"/>
        </w:rPr>
        <w:fldChar w:fldCharType="separate"/>
      </w:r>
      <w:r w:rsidRPr="00580F49">
        <w:rPr>
          <w:noProof/>
          <w:sz w:val="24"/>
        </w:rPr>
        <w:t>(Darmo, 2017</w:t>
      </w:r>
      <w:r>
        <w:rPr>
          <w:noProof/>
          <w:sz w:val="24"/>
          <w:lang w:val="en-US"/>
        </w:rPr>
        <w:t>:361</w:t>
      </w:r>
      <w:r w:rsidRPr="00580F49">
        <w:rPr>
          <w:noProof/>
          <w:sz w:val="24"/>
        </w:rPr>
        <w:t>)</w:t>
      </w:r>
      <w:r w:rsidRPr="00580F49">
        <w:rPr>
          <w:sz w:val="24"/>
        </w:rPr>
        <w:fldChar w:fldCharType="end"/>
      </w:r>
      <w:r w:rsidRPr="00580F49">
        <w:rPr>
          <w:sz w:val="24"/>
        </w:rPr>
        <w:t xml:space="preserve">. </w:t>
      </w:r>
    </w:p>
    <w:p w:rsidR="00B5581B" w:rsidRPr="00580F49" w:rsidRDefault="00B5581B" w:rsidP="00B5581B">
      <w:pPr>
        <w:ind w:firstLine="709"/>
        <w:rPr>
          <w:sz w:val="24"/>
        </w:rPr>
      </w:pPr>
      <w:r w:rsidRPr="00580F49">
        <w:rPr>
          <w:sz w:val="24"/>
        </w:rPr>
        <w:t>Pemekaran Paser Tengah atau Paser Selatan keduanya merupakan aspirasi masyarakat yang diakomodir oleh elite politik. Namun dari ke dua daerah yang diusulkan mekar, urgensi pemekaran lebih condong kepada pemekaran Paser Selatan meski Paser Tengah lebih dahulu diparipurnakan dan berujung pembatalan. Hal tersebut karena dua Kecamatan yang menjadi rebutan karena potensi alam yang berlimpah memilih menggabungkan diri menjadi bagian dari Paser Selatan dari pada Paser Tengah. Dan hingga kini telah masuk dalam Prolegnas dan masih menunggu kebijakan pencabutan moratorium pemekaran daerah.</w:t>
      </w:r>
      <w:r>
        <w:rPr>
          <w:sz w:val="24"/>
        </w:rPr>
        <w:t xml:space="preserve"> </w:t>
      </w:r>
      <w:r w:rsidRPr="00580F49">
        <w:rPr>
          <w:sz w:val="24"/>
        </w:rPr>
        <w:t>Berikut merupakan alur proses pemekaran yang melibatkan para elit politik yang dalam proses pembentukan Daerah Otonomi Baru Kabupaten Paser Selatan.</w:t>
      </w:r>
    </w:p>
    <w:p w:rsidR="00B5581B" w:rsidRDefault="00B5581B" w:rsidP="00B5581B">
      <w:pPr>
        <w:rPr>
          <w:sz w:val="24"/>
        </w:rPr>
      </w:pPr>
      <w:r w:rsidRPr="00580F49">
        <w:rPr>
          <w:sz w:val="24"/>
        </w:rPr>
        <w:tab/>
      </w:r>
      <w:r>
        <w:rPr>
          <w:sz w:val="24"/>
          <w:lang w:val="en-US"/>
        </w:rPr>
        <w:t>E</w:t>
      </w:r>
      <w:r w:rsidRPr="00580F49">
        <w:rPr>
          <w:sz w:val="24"/>
        </w:rPr>
        <w:t>lite politik memiliki pengaruh yang besar dalam proses pembentukan DOB Paser Selatan. Terlepas dari faktor kepentingan politik dan adanya kekayaan sumber daya alam yang menjadikan Paser Selatan lebih mendapatkan banyak persetujuan dan lebih layak dimekarkan berdasarkan tim kajian studi dari Universitas Gadjah Mada dengan memperoleh skor sebanyak 425 dari 500 skor yang ditetapkan. Faktor sumber daya alam merupakan salah satu alasan krusial mengapa suatu daerah layak dimekarkan, hal tersebut karena</w:t>
      </w:r>
      <w:r>
        <w:rPr>
          <w:sz w:val="24"/>
          <w:lang w:val="en-US"/>
        </w:rPr>
        <w:t xml:space="preserve"> setiap</w:t>
      </w:r>
      <w:r w:rsidRPr="00580F49">
        <w:rPr>
          <w:sz w:val="24"/>
        </w:rPr>
        <w:t xml:space="preserve"> DOB harus memiliki potensi alam agar dapat memberikan pendapatan daerah. Hingga kini, usulan pembentukan DOB Paser Selatan telah masuk dalam Prolegnas. Namun terkendala pada kebijakan Moratorium dari Pemerintah Pusat.</w:t>
      </w:r>
    </w:p>
    <w:p w:rsidR="00A67F71" w:rsidRDefault="00A67F71" w:rsidP="00A67F71">
      <w:pPr>
        <w:ind w:firstLine="0"/>
        <w:rPr>
          <w:rFonts w:eastAsia="Times New Roman"/>
          <w:sz w:val="24"/>
          <w:lang w:val="en-US"/>
        </w:rPr>
      </w:pPr>
    </w:p>
    <w:p w:rsidR="00B01133" w:rsidRDefault="00B01133" w:rsidP="00A67F71">
      <w:pPr>
        <w:ind w:firstLine="0"/>
        <w:rPr>
          <w:rFonts w:eastAsia="Times New Roman"/>
          <w:b/>
          <w:sz w:val="24"/>
          <w:lang w:val="en-US"/>
        </w:rPr>
      </w:pPr>
      <w:r>
        <w:rPr>
          <w:rFonts w:eastAsia="Times New Roman"/>
          <w:b/>
          <w:sz w:val="24"/>
          <w:lang w:val="en-US"/>
        </w:rPr>
        <w:t>KESIMPULAN</w:t>
      </w:r>
    </w:p>
    <w:p w:rsidR="00B5581B" w:rsidRDefault="00B5581B" w:rsidP="00B5581B">
      <w:pPr>
        <w:pStyle w:val="Isi1"/>
        <w:ind w:firstLine="0"/>
        <w:rPr>
          <w:lang w:val="en-US"/>
        </w:rPr>
      </w:pPr>
      <w:r>
        <w:rPr>
          <w:lang w:val="en-US"/>
        </w:rPr>
        <w:t xml:space="preserve">Pemekaran wilayah selalu disandingkan dengan aktor politik yang memperjuangkan kepentingan. Baik itu kepentingan masyarakat atau bahkan kepentingan kelompok. DOB yang </w:t>
      </w:r>
      <w:proofErr w:type="gramStart"/>
      <w:r>
        <w:rPr>
          <w:lang w:val="en-US"/>
        </w:rPr>
        <w:t>akan</w:t>
      </w:r>
      <w:proofErr w:type="gramEnd"/>
      <w:r>
        <w:rPr>
          <w:lang w:val="en-US"/>
        </w:rPr>
        <w:t xml:space="preserve"> memisahan diri dari daerah induk haruslah </w:t>
      </w:r>
      <w:r>
        <w:rPr>
          <w:lang w:val="en-US"/>
        </w:rPr>
        <w:t xml:space="preserve">memiliki sumber daya alam yang dapat dijadikan sebagai penopang lalam meningkatkan Pendapatan Asli Daerah. Meski dapat diduga ada alasan lain yang terkait dengan kepentingan politik </w:t>
      </w:r>
      <w:r>
        <w:rPr>
          <w:lang w:val="en-US"/>
        </w:rPr>
        <w:fldChar w:fldCharType="begin" w:fldLock="1"/>
      </w:r>
      <w:r>
        <w:rPr>
          <w:lang w:val="en-US"/>
        </w:rPr>
        <w:instrText>ADDIN CSL_CITATION {"citationItems":[{"id":"ITEM-1","itemData":{"author":[{"dropping-particle":"","family":"Darmo","given":"Korpus Kristi Yohanes","non-dropping-particle":"","parse-names":false,"suffix":""}],"container-title":"eJournal Ilmu Pemerintahan","id":"ITEM-1","issue":"1","issued":{"date-parts":[["2017"]]},"page":"353-366","title":"STUDI TENTANG PEMBENTUKAN DAERAH OTONOM BARU ( DOB ) KABUPATEN PASER SELATAN","type":"article-journal","volume":"5"},"uris":["http://www.mendeley.com/documents/?uuid=4d65d3f1-7deb-4f3a-a3bc-1d82155a1ea0"]}],"mendeley":{"formattedCitation":"(Darmo, 2017)","manualFormatting":"(Satria, 2019:8)","plainTextFormattedCitation":"(Darmo, 2017)","previouslyFormattedCitation":"(Darmo, 2017)"},"properties":{"noteIndex":0},"schema":"https://github.com/citation-style-language/schema/raw/master/csl-citation.json"}</w:instrText>
      </w:r>
      <w:r>
        <w:rPr>
          <w:lang w:val="en-US"/>
        </w:rPr>
        <w:fldChar w:fldCharType="separate"/>
      </w:r>
      <w:r>
        <w:rPr>
          <w:noProof/>
          <w:lang w:val="en-US"/>
        </w:rPr>
        <w:t>(Satria, 2019:8</w:t>
      </w:r>
      <w:r w:rsidRPr="00BF0309">
        <w:rPr>
          <w:noProof/>
          <w:lang w:val="en-US"/>
        </w:rPr>
        <w:t>)</w:t>
      </w:r>
      <w:r>
        <w:rPr>
          <w:lang w:val="en-US"/>
        </w:rPr>
        <w:fldChar w:fldCharType="end"/>
      </w:r>
      <w:r>
        <w:rPr>
          <w:lang w:val="en-US"/>
        </w:rPr>
        <w:t>.</w:t>
      </w:r>
    </w:p>
    <w:p w:rsidR="00B5581B" w:rsidRPr="00BF0309" w:rsidRDefault="00B5581B" w:rsidP="00B5581B">
      <w:pPr>
        <w:pStyle w:val="Isi1"/>
        <w:ind w:firstLine="0"/>
        <w:rPr>
          <w:lang w:val="en-US"/>
        </w:rPr>
      </w:pPr>
      <w:r>
        <w:rPr>
          <w:lang w:val="en-US"/>
        </w:rPr>
        <w:tab/>
        <w:t>Pembentukan DOB di Kabupaten Paser mencerminkan alasan keduanya. Yakni adanya peran elite lokal yang memperjuangkan aspirasi pemekaran dengan didasari pada kepentingan politik yakni adanya sumber daya alam yang melimpah yang menjadikan SDA menjadi faktor penting alasan pemekaran hingga diperebutkan. Kecamatan Batu Sopang dan Muara Komam berhasil memisahkan diri dari DOB Paser Tengah meski sebelumnya telah mendeklarasikan diri bergabung. Keluarnya dua Kecamatan tersebut menjadikan Paser Tengah kehilangan sebagian kelengkapan dari sisi administratif dan sisi potensi daerah. Karena kedua Kecamatan yang memisahkan diri dan memilih bergabung menjadi DOB Paser Selatan merupakan daerah paling potensial di Kabupaten Paser yang memiliki kekayaan alam yang melimpah. Mulai dari hasil tambang hingga hasil perkebunan dan pertanian.</w:t>
      </w:r>
    </w:p>
    <w:p w:rsidR="00B5581B" w:rsidRDefault="00B5581B" w:rsidP="00B5581B">
      <w:pPr>
        <w:ind w:firstLine="0"/>
        <w:rPr>
          <w:sz w:val="24"/>
        </w:rPr>
      </w:pPr>
      <w:r w:rsidRPr="00580F49">
        <w:rPr>
          <w:sz w:val="24"/>
        </w:rPr>
        <w:t xml:space="preserve">Konflik kepentingan yang ada di dalam pembentukan DOB Paser Tengah dan Paser Selatan merupakan salah satu gambaran bahwa kepentingan di tingkat elit sangat susah dihilangkan. Kepentingan politik yang dominan membuat pemekaran menjadi rentan untuk diselewengkan </w:t>
      </w:r>
      <w:r>
        <w:rPr>
          <w:sz w:val="24"/>
          <w:lang w:val="en-US"/>
        </w:rPr>
        <w:t>dari</w:t>
      </w:r>
      <w:r w:rsidRPr="00580F49">
        <w:rPr>
          <w:sz w:val="24"/>
        </w:rPr>
        <w:t xml:space="preserve"> tujuannya. Seharusnya, wacana pemekaran daerah harus dikaji dan diteliti lebih jauh lagi oleh tim ahli yang memiliki kompetensi di dalamnya. Jangan justru menjadikan pemekaran sebagai kesempatan untuk mendapatkan jabatan politis maupun kepentingan lainnya.</w:t>
      </w:r>
      <w:r w:rsidRPr="00580F49">
        <w:rPr>
          <w:b/>
          <w:sz w:val="24"/>
        </w:rPr>
        <w:t xml:space="preserve"> </w:t>
      </w:r>
      <w:r w:rsidRPr="00580F49">
        <w:rPr>
          <w:sz w:val="24"/>
        </w:rPr>
        <w:t xml:space="preserve">Kabupaten Paser Tengah dan Kabupaten Paser Selatan ialah contoh wacana pemekaran yang sangat kental akan unsur politis. Seharusnya dapat diminimalisir jika para elit dapat meredam ego dan dapat menyuarakan aspirasi sesuai dengan </w:t>
      </w:r>
      <w:r w:rsidRPr="00580F49">
        <w:rPr>
          <w:sz w:val="24"/>
        </w:rPr>
        <w:lastRenderedPageBreak/>
        <w:t>kebutuhan yang diinginkan oleh masyarakat Kabupaten Paser.</w:t>
      </w:r>
    </w:p>
    <w:p w:rsidR="00B5581B" w:rsidRDefault="00B5581B" w:rsidP="00B5581B">
      <w:pPr>
        <w:ind w:firstLine="0"/>
        <w:rPr>
          <w:sz w:val="24"/>
        </w:rPr>
      </w:pPr>
    </w:p>
    <w:p w:rsidR="00B01133" w:rsidRDefault="00B01133" w:rsidP="00B5581B">
      <w:pPr>
        <w:ind w:firstLine="0"/>
        <w:rPr>
          <w:rFonts w:eastAsia="Times New Roman"/>
          <w:b/>
          <w:sz w:val="24"/>
          <w:lang w:val="en-US"/>
        </w:rPr>
      </w:pPr>
      <w:r>
        <w:rPr>
          <w:rFonts w:eastAsia="Times New Roman"/>
          <w:b/>
          <w:sz w:val="24"/>
          <w:lang w:val="en-US"/>
        </w:rPr>
        <w:t>DAFTAR PUSTAKA</w:t>
      </w:r>
    </w:p>
    <w:p w:rsidR="00B01133" w:rsidRDefault="00B01133" w:rsidP="00B01133">
      <w:pPr>
        <w:ind w:firstLine="0"/>
        <w:rPr>
          <w:rFonts w:eastAsia="Times New Roman"/>
          <w:b/>
          <w:sz w:val="24"/>
          <w:lang w:val="en-US"/>
        </w:rPr>
      </w:pPr>
      <w:r>
        <w:rPr>
          <w:rFonts w:eastAsia="Times New Roman"/>
          <w:b/>
          <w:sz w:val="24"/>
          <w:lang w:val="en-US"/>
        </w:rPr>
        <w:t>Buku</w:t>
      </w:r>
    </w:p>
    <w:p w:rsidR="006970B1" w:rsidRDefault="006970B1" w:rsidP="006970B1">
      <w:pPr>
        <w:widowControl w:val="0"/>
        <w:autoSpaceDE w:val="0"/>
        <w:autoSpaceDN w:val="0"/>
        <w:adjustRightInd w:val="0"/>
        <w:ind w:left="480" w:hanging="480"/>
        <w:rPr>
          <w:sz w:val="24"/>
        </w:rPr>
      </w:pPr>
      <w:r w:rsidRPr="00580F49">
        <w:rPr>
          <w:sz w:val="24"/>
        </w:rPr>
        <w:t>M</w:t>
      </w:r>
      <w:r>
        <w:rPr>
          <w:sz w:val="24"/>
        </w:rPr>
        <w:t>okoginta, Lukman F.</w:t>
      </w:r>
      <w:r>
        <w:rPr>
          <w:sz w:val="24"/>
          <w:lang w:val="en-US"/>
        </w:rPr>
        <w:t xml:space="preserve"> </w:t>
      </w:r>
      <w:r w:rsidRPr="00580F49">
        <w:rPr>
          <w:sz w:val="24"/>
        </w:rPr>
        <w:t>2009. Bumi Bukan Milik Kapitalis, Pustaka Sinar Harapan, Jakarta.</w:t>
      </w:r>
    </w:p>
    <w:p w:rsidR="006970B1" w:rsidRPr="00CA4CA0" w:rsidRDefault="006970B1" w:rsidP="006970B1">
      <w:pPr>
        <w:widowControl w:val="0"/>
        <w:autoSpaceDE w:val="0"/>
        <w:autoSpaceDN w:val="0"/>
        <w:adjustRightInd w:val="0"/>
        <w:ind w:left="480" w:hanging="480"/>
        <w:rPr>
          <w:sz w:val="24"/>
          <w:lang w:val="en-US"/>
        </w:rPr>
      </w:pPr>
      <w:r>
        <w:rPr>
          <w:sz w:val="24"/>
          <w:lang w:val="en-US"/>
        </w:rPr>
        <w:t xml:space="preserve">Qodir, Zuly. 2019. </w:t>
      </w:r>
      <w:r>
        <w:rPr>
          <w:i/>
          <w:sz w:val="24"/>
          <w:lang w:val="en-US"/>
        </w:rPr>
        <w:t>Metodologi Politik Pemerintahan</w:t>
      </w:r>
      <w:r>
        <w:rPr>
          <w:sz w:val="24"/>
          <w:lang w:val="en-US"/>
        </w:rPr>
        <w:t xml:space="preserve">. Pustaka </w:t>
      </w:r>
      <w:proofErr w:type="gramStart"/>
      <w:r>
        <w:rPr>
          <w:sz w:val="24"/>
          <w:lang w:val="en-US"/>
        </w:rPr>
        <w:t>Pelajar :</w:t>
      </w:r>
      <w:proofErr w:type="gramEnd"/>
      <w:r>
        <w:rPr>
          <w:sz w:val="24"/>
          <w:lang w:val="en-US"/>
        </w:rPr>
        <w:t xml:space="preserve"> Yogyakarta</w:t>
      </w:r>
    </w:p>
    <w:p w:rsidR="006970B1" w:rsidRPr="005916E3" w:rsidRDefault="006970B1" w:rsidP="006970B1">
      <w:pPr>
        <w:widowControl w:val="0"/>
        <w:autoSpaceDE w:val="0"/>
        <w:autoSpaceDN w:val="0"/>
        <w:adjustRightInd w:val="0"/>
        <w:ind w:left="480" w:hanging="480"/>
        <w:rPr>
          <w:sz w:val="24"/>
          <w:lang w:val="en-US"/>
        </w:rPr>
      </w:pPr>
      <w:r>
        <w:rPr>
          <w:sz w:val="24"/>
          <w:lang w:val="en-US"/>
        </w:rPr>
        <w:t xml:space="preserve">Satria, Arif. 2019. </w:t>
      </w:r>
      <w:r>
        <w:rPr>
          <w:i/>
          <w:sz w:val="24"/>
          <w:lang w:val="en-US"/>
        </w:rPr>
        <w:t>Politik Sumber Daya Alam</w:t>
      </w:r>
      <w:r>
        <w:rPr>
          <w:sz w:val="24"/>
          <w:lang w:val="en-US"/>
        </w:rPr>
        <w:t xml:space="preserve">.Yayasan Pustaka Obor </w:t>
      </w:r>
      <w:proofErr w:type="gramStart"/>
      <w:r>
        <w:rPr>
          <w:sz w:val="24"/>
          <w:lang w:val="en-US"/>
        </w:rPr>
        <w:t>Indonesia :</w:t>
      </w:r>
      <w:proofErr w:type="gramEnd"/>
      <w:r>
        <w:rPr>
          <w:sz w:val="24"/>
          <w:lang w:val="en-US"/>
        </w:rPr>
        <w:t xml:space="preserve"> Jakarta</w:t>
      </w:r>
    </w:p>
    <w:p w:rsidR="006970B1" w:rsidRPr="00580F49" w:rsidRDefault="006970B1" w:rsidP="006970B1">
      <w:pPr>
        <w:widowControl w:val="0"/>
        <w:autoSpaceDE w:val="0"/>
        <w:autoSpaceDN w:val="0"/>
        <w:adjustRightInd w:val="0"/>
        <w:ind w:left="480" w:hanging="480"/>
        <w:rPr>
          <w:sz w:val="24"/>
        </w:rPr>
      </w:pPr>
      <w:r w:rsidRPr="00580F49">
        <w:rPr>
          <w:sz w:val="24"/>
        </w:rPr>
        <w:t xml:space="preserve">Umarhadi, Yoseph, 2010. Jebakan Liberalisasi, Pragmatism, Dominasi Asing, Dan Ketergantungan Ekonomi Indonesia, Cakrawala Institute, Yogyakarta. </w:t>
      </w:r>
    </w:p>
    <w:p w:rsidR="006970B1" w:rsidRDefault="006970B1" w:rsidP="006970B1">
      <w:pPr>
        <w:widowControl w:val="0"/>
        <w:autoSpaceDE w:val="0"/>
        <w:autoSpaceDN w:val="0"/>
        <w:adjustRightInd w:val="0"/>
        <w:ind w:left="480" w:hanging="480"/>
        <w:rPr>
          <w:noProof/>
          <w:sz w:val="24"/>
        </w:rPr>
      </w:pPr>
      <w:r w:rsidRPr="00580F49">
        <w:rPr>
          <w:noProof/>
          <w:sz w:val="24"/>
        </w:rPr>
        <w:t xml:space="preserve">Vel, Jacqueline. 2005. </w:t>
      </w:r>
      <w:r w:rsidRPr="00580F49">
        <w:rPr>
          <w:i/>
          <w:noProof/>
          <w:sz w:val="24"/>
        </w:rPr>
        <w:t>Kampanye Pemekaran di Sumba Barat</w:t>
      </w:r>
      <w:r w:rsidRPr="00580F49">
        <w:rPr>
          <w:noProof/>
          <w:sz w:val="24"/>
        </w:rPr>
        <w:t>. Jakarta: Yayasan Obor Indonesia</w:t>
      </w:r>
    </w:p>
    <w:p w:rsidR="006970B1" w:rsidRPr="00580F49" w:rsidRDefault="006970B1" w:rsidP="006970B1">
      <w:pPr>
        <w:widowControl w:val="0"/>
        <w:autoSpaceDE w:val="0"/>
        <w:autoSpaceDN w:val="0"/>
        <w:adjustRightInd w:val="0"/>
        <w:ind w:left="480" w:hanging="480"/>
        <w:rPr>
          <w:noProof/>
          <w:sz w:val="24"/>
        </w:rPr>
      </w:pPr>
      <w:r w:rsidRPr="00CA4CA0">
        <w:rPr>
          <w:noProof/>
          <w:sz w:val="24"/>
        </w:rPr>
        <w:t>Zed, Mestika 2003. Metode Penelitian Kepustakaan. Jakarta : Yayasan Obor Indonesia</w:t>
      </w:r>
    </w:p>
    <w:p w:rsidR="006970B1" w:rsidRPr="00580F49" w:rsidRDefault="006970B1" w:rsidP="006970B1">
      <w:pPr>
        <w:pStyle w:val="Referensi"/>
        <w:spacing w:line="276" w:lineRule="auto"/>
        <w:rPr>
          <w:rStyle w:val="Strong"/>
          <w:b w:val="0"/>
          <w:color w:val="111111"/>
          <w:lang w:val="en-US"/>
        </w:rPr>
      </w:pPr>
    </w:p>
    <w:p w:rsidR="006970B1" w:rsidRPr="00580F49" w:rsidRDefault="006970B1" w:rsidP="006970B1">
      <w:pPr>
        <w:pStyle w:val="Referensi"/>
        <w:spacing w:line="276" w:lineRule="auto"/>
      </w:pPr>
      <w:r w:rsidRPr="00580F49">
        <w:rPr>
          <w:rStyle w:val="Strong"/>
          <w:color w:val="111111"/>
        </w:rPr>
        <w:t>Dokumen:</w:t>
      </w:r>
    </w:p>
    <w:p w:rsidR="006970B1" w:rsidRPr="00580F49" w:rsidRDefault="006970B1" w:rsidP="006970B1">
      <w:pPr>
        <w:widowControl w:val="0"/>
        <w:autoSpaceDE w:val="0"/>
        <w:autoSpaceDN w:val="0"/>
        <w:adjustRightInd w:val="0"/>
        <w:ind w:left="480" w:hanging="480"/>
        <w:rPr>
          <w:sz w:val="24"/>
        </w:rPr>
      </w:pPr>
      <w:r w:rsidRPr="00580F49">
        <w:rPr>
          <w:sz w:val="24"/>
        </w:rPr>
        <w:t>UUD 1945 Pasal 33 ayat 3</w:t>
      </w:r>
    </w:p>
    <w:p w:rsidR="006970B1" w:rsidRPr="00580F49" w:rsidRDefault="006970B1" w:rsidP="006970B1">
      <w:pPr>
        <w:widowControl w:val="0"/>
        <w:autoSpaceDE w:val="0"/>
        <w:autoSpaceDN w:val="0"/>
        <w:adjustRightInd w:val="0"/>
        <w:ind w:left="480" w:hanging="480"/>
        <w:rPr>
          <w:sz w:val="24"/>
        </w:rPr>
      </w:pPr>
      <w:r w:rsidRPr="00580F49">
        <w:rPr>
          <w:sz w:val="24"/>
        </w:rPr>
        <w:t>UU Nomor 23 Tahun 2014 tentang Pemerintahan Daerah</w:t>
      </w:r>
    </w:p>
    <w:p w:rsidR="006970B1" w:rsidRPr="00580F49" w:rsidRDefault="006970B1" w:rsidP="006970B1">
      <w:pPr>
        <w:widowControl w:val="0"/>
        <w:autoSpaceDE w:val="0"/>
        <w:autoSpaceDN w:val="0"/>
        <w:adjustRightInd w:val="0"/>
        <w:ind w:left="480" w:hanging="480"/>
        <w:rPr>
          <w:sz w:val="24"/>
        </w:rPr>
      </w:pPr>
      <w:r w:rsidRPr="00580F49">
        <w:rPr>
          <w:sz w:val="24"/>
        </w:rPr>
        <w:t>Peraturan Pemerintah Nomor 78 tahun 2007 tentang Tata Cara Pembentukan, Penghapusan, dan Penggabungan Daerah</w:t>
      </w:r>
    </w:p>
    <w:p w:rsidR="006970B1" w:rsidRDefault="006970B1" w:rsidP="006970B1">
      <w:pPr>
        <w:pStyle w:val="Referensi"/>
        <w:spacing w:line="276" w:lineRule="auto"/>
      </w:pPr>
      <w:r w:rsidRPr="00580F49">
        <w:t>Data PRDB tahun 2016 (Badan Pusat Statistik, BPS &amp; Ectractive Industries Transparency Initiative, EITI diolah</w:t>
      </w:r>
    </w:p>
    <w:p w:rsidR="00046586" w:rsidRDefault="006970B1" w:rsidP="006970B1">
      <w:pPr>
        <w:ind w:left="426" w:hanging="426"/>
      </w:pPr>
      <w:r w:rsidRPr="00580F49">
        <w:t>Dinas Energi dan Sumber Daya Mineral Provinsi Kalimantan Timur</w:t>
      </w:r>
    </w:p>
    <w:p w:rsidR="006970B1" w:rsidRDefault="006970B1" w:rsidP="006970B1">
      <w:pPr>
        <w:ind w:left="426" w:hanging="426"/>
        <w:rPr>
          <w:lang w:val="en-US"/>
        </w:rPr>
      </w:pPr>
    </w:p>
    <w:p w:rsidR="00083F5B" w:rsidRDefault="00083F5B" w:rsidP="00B52EA3">
      <w:pPr>
        <w:ind w:left="426" w:hanging="426"/>
        <w:rPr>
          <w:b/>
          <w:lang w:val="en-US"/>
        </w:rPr>
      </w:pPr>
      <w:r>
        <w:rPr>
          <w:b/>
          <w:lang w:val="en-US"/>
        </w:rPr>
        <w:t>Jurnal</w:t>
      </w:r>
    </w:p>
    <w:p w:rsidR="006970B1" w:rsidRPr="005740F2" w:rsidRDefault="006970B1" w:rsidP="006970B1">
      <w:pPr>
        <w:widowControl w:val="0"/>
        <w:autoSpaceDE w:val="0"/>
        <w:autoSpaceDN w:val="0"/>
        <w:adjustRightInd w:val="0"/>
        <w:ind w:left="480" w:hanging="480"/>
        <w:rPr>
          <w:noProof/>
          <w:sz w:val="24"/>
        </w:rPr>
      </w:pPr>
      <w:r w:rsidRPr="00580F49">
        <w:rPr>
          <w:b/>
          <w:sz w:val="24"/>
        </w:rPr>
        <w:fldChar w:fldCharType="begin" w:fldLock="1"/>
      </w:r>
      <w:r w:rsidRPr="00580F49">
        <w:rPr>
          <w:b/>
          <w:sz w:val="24"/>
        </w:rPr>
        <w:instrText xml:space="preserve">ADDIN Mendeley Bibliography CSL_BIBLIOGRAPHY </w:instrText>
      </w:r>
      <w:r w:rsidRPr="00580F49">
        <w:rPr>
          <w:b/>
          <w:sz w:val="24"/>
        </w:rPr>
        <w:fldChar w:fldCharType="separate"/>
      </w:r>
      <w:r>
        <w:rPr>
          <w:noProof/>
          <w:sz w:val="24"/>
          <w:lang w:val="en-US"/>
        </w:rPr>
        <w:t>A</w:t>
      </w:r>
      <w:r w:rsidRPr="005740F2">
        <w:rPr>
          <w:noProof/>
          <w:sz w:val="24"/>
        </w:rPr>
        <w:t xml:space="preserve">fzalurrahman, M. (2016). Studi Politik Pemekaran : Dinamika Aktor Dalam Pembentukan Kecamatan Singkep Selatan Kabupaten Lingga Provinsi Kepulauan Riau Tahun 2011-2012. </w:t>
      </w:r>
      <w:r w:rsidRPr="005740F2">
        <w:rPr>
          <w:i/>
          <w:iCs/>
          <w:noProof/>
          <w:sz w:val="24"/>
        </w:rPr>
        <w:t>Jom Fisip</w:t>
      </w:r>
      <w:r w:rsidRPr="005740F2">
        <w:rPr>
          <w:noProof/>
          <w:sz w:val="24"/>
        </w:rPr>
        <w:t xml:space="preserve">, </w:t>
      </w:r>
      <w:r w:rsidRPr="005740F2">
        <w:rPr>
          <w:i/>
          <w:iCs/>
          <w:noProof/>
          <w:sz w:val="24"/>
        </w:rPr>
        <w:t>3</w:t>
      </w:r>
      <w:r w:rsidRPr="005740F2">
        <w:rPr>
          <w:noProof/>
          <w:sz w:val="24"/>
        </w:rPr>
        <w:t>(2), 1–13.</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Alyahmady, H. H., &amp; Al Abri, S. S. (2013). Using Nvivo For Data Analysis In Qualitative Research. </w:t>
      </w:r>
      <w:r w:rsidRPr="005740F2">
        <w:rPr>
          <w:i/>
          <w:iCs/>
          <w:noProof/>
          <w:sz w:val="24"/>
        </w:rPr>
        <w:t xml:space="preserve">International </w:t>
      </w:r>
      <w:r w:rsidRPr="005740F2">
        <w:rPr>
          <w:i/>
          <w:iCs/>
          <w:noProof/>
          <w:sz w:val="24"/>
        </w:rPr>
        <w:t>Interdisciplinary Journal Of Education</w:t>
      </w:r>
      <w:r w:rsidRPr="005740F2">
        <w:rPr>
          <w:noProof/>
          <w:sz w:val="24"/>
        </w:rPr>
        <w:t xml:space="preserve">, </w:t>
      </w:r>
      <w:r w:rsidRPr="005740F2">
        <w:rPr>
          <w:i/>
          <w:iCs/>
          <w:noProof/>
          <w:sz w:val="24"/>
        </w:rPr>
        <w:t>2</w:t>
      </w:r>
      <w:r w:rsidRPr="005740F2">
        <w:rPr>
          <w:noProof/>
          <w:sz w:val="24"/>
        </w:rPr>
        <w:t>(2), 181–186. Https://Doi.Org/10.12816/0002914</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Audia, L. (2015). </w:t>
      </w:r>
      <w:r w:rsidRPr="005740F2">
        <w:rPr>
          <w:i/>
          <w:iCs/>
          <w:noProof/>
          <w:sz w:val="24"/>
        </w:rPr>
        <w:t>Analisis Politik Terhadap Usulan Pemekaran Desa Sidaraja Kecamatan Ciawigebang Kabupaten Kuningan</w:t>
      </w:r>
      <w:r w:rsidRPr="005740F2">
        <w:rPr>
          <w:noProof/>
          <w:sz w:val="24"/>
        </w:rPr>
        <w:t>.</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Brata, A. G. (2008). </w:t>
      </w:r>
      <w:r w:rsidRPr="005740F2">
        <w:rPr>
          <w:i/>
          <w:iCs/>
          <w:noProof/>
          <w:sz w:val="24"/>
        </w:rPr>
        <w:t>Pemekaran Daerah Di Papua : Kesejahteraan Masyarakat Vs . Kepentingan Elit</w:t>
      </w:r>
      <w:r w:rsidRPr="005740F2">
        <w:rPr>
          <w:noProof/>
          <w:sz w:val="24"/>
        </w:rPr>
        <w:t>. 1–9.</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Canaldhy, R. S., Wijaya, B. A., &amp; Hairi, M. I. A. (2017). Pemekaran Kabupaten Musi Rawas Utara Di Provinsi Sumatera Selatan Tahun 2013-2016. </w:t>
      </w:r>
      <w:r w:rsidRPr="005740F2">
        <w:rPr>
          <w:i/>
          <w:iCs/>
          <w:noProof/>
          <w:sz w:val="24"/>
        </w:rPr>
        <w:t>Jurnal Pemerintahan Dan Politik</w:t>
      </w:r>
      <w:r w:rsidRPr="005740F2">
        <w:rPr>
          <w:noProof/>
          <w:sz w:val="24"/>
        </w:rPr>
        <w:t xml:space="preserve">, </w:t>
      </w:r>
      <w:r w:rsidRPr="005740F2">
        <w:rPr>
          <w:i/>
          <w:iCs/>
          <w:noProof/>
          <w:sz w:val="24"/>
        </w:rPr>
        <w:t>2</w:t>
      </w:r>
      <w:r w:rsidRPr="005740F2">
        <w:rPr>
          <w:noProof/>
          <w:sz w:val="24"/>
        </w:rPr>
        <w:t>(1), 45–54.</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Darmo, K. K. Y. (2017). Studi Tentang Pembentukan Daerah Otonom Baru ( Dob ) Kabupaten Paser Selatan. </w:t>
      </w:r>
      <w:r w:rsidRPr="005740F2">
        <w:rPr>
          <w:i/>
          <w:iCs/>
          <w:noProof/>
          <w:sz w:val="24"/>
        </w:rPr>
        <w:t>Ejournal Ilmu Pemerintahan</w:t>
      </w:r>
      <w:r w:rsidRPr="005740F2">
        <w:rPr>
          <w:noProof/>
          <w:sz w:val="24"/>
        </w:rPr>
        <w:t xml:space="preserve">, </w:t>
      </w:r>
      <w:r w:rsidRPr="005740F2">
        <w:rPr>
          <w:i/>
          <w:iCs/>
          <w:noProof/>
          <w:sz w:val="24"/>
        </w:rPr>
        <w:t>5</w:t>
      </w:r>
      <w:r w:rsidRPr="005740F2">
        <w:rPr>
          <w:noProof/>
          <w:sz w:val="24"/>
        </w:rPr>
        <w:t>(1), 353–366.</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Diah Rukmawati, I. W. Sudana Dan I. G. J. (2018). Perubahan Paradigma Berotonomi Daerah Pasca Hegemoni Negara Di Kota Denpasar, 1998-2018. </w:t>
      </w:r>
      <w:r w:rsidRPr="005740F2">
        <w:rPr>
          <w:i/>
          <w:iCs/>
          <w:noProof/>
          <w:sz w:val="24"/>
        </w:rPr>
        <w:t>Jurnal Ilmu Sosial Dan Ilmu Politik</w:t>
      </w:r>
      <w:r w:rsidRPr="005740F2">
        <w:rPr>
          <w:noProof/>
          <w:sz w:val="24"/>
        </w:rPr>
        <w:t xml:space="preserve">, </w:t>
      </w:r>
      <w:r w:rsidRPr="005740F2">
        <w:rPr>
          <w:i/>
          <w:iCs/>
          <w:noProof/>
          <w:sz w:val="24"/>
        </w:rPr>
        <w:t>9</w:t>
      </w:r>
      <w:r w:rsidRPr="005740F2">
        <w:rPr>
          <w:noProof/>
          <w:sz w:val="24"/>
        </w:rPr>
        <w:t>(2), 60–63.</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Id, S. (2019). </w:t>
      </w:r>
      <w:r w:rsidRPr="005740F2">
        <w:rPr>
          <w:i/>
          <w:iCs/>
          <w:noProof/>
          <w:sz w:val="24"/>
        </w:rPr>
        <w:t>By Rev C</w:t>
      </w:r>
      <w:r w:rsidRPr="005740F2">
        <w:rPr>
          <w:noProof/>
          <w:sz w:val="24"/>
        </w:rPr>
        <w:t>.</w:t>
      </w:r>
    </w:p>
    <w:p w:rsidR="006970B1" w:rsidRPr="005740F2" w:rsidRDefault="006970B1" w:rsidP="006970B1">
      <w:pPr>
        <w:widowControl w:val="0"/>
        <w:autoSpaceDE w:val="0"/>
        <w:autoSpaceDN w:val="0"/>
        <w:adjustRightInd w:val="0"/>
        <w:ind w:left="480" w:hanging="480"/>
        <w:rPr>
          <w:noProof/>
          <w:sz w:val="24"/>
        </w:rPr>
      </w:pPr>
      <w:r>
        <w:rPr>
          <w:noProof/>
          <w:sz w:val="24"/>
        </w:rPr>
        <w:t>Kurniawan, H. (2015</w:t>
      </w:r>
      <w:r w:rsidRPr="005740F2">
        <w:rPr>
          <w:noProof/>
          <w:sz w:val="24"/>
        </w:rPr>
        <w:t xml:space="preserve">). Dinamika Proses Pemekaran Kecamatan Pulau Merbau Kabupaten Kepulauan Meranti. </w:t>
      </w:r>
      <w:r w:rsidRPr="005740F2">
        <w:rPr>
          <w:i/>
          <w:iCs/>
          <w:noProof/>
          <w:sz w:val="24"/>
        </w:rPr>
        <w:t>Jom Fisip</w:t>
      </w:r>
      <w:r w:rsidRPr="005740F2">
        <w:rPr>
          <w:noProof/>
          <w:sz w:val="24"/>
        </w:rPr>
        <w:t xml:space="preserve">, </w:t>
      </w:r>
      <w:r w:rsidRPr="005740F2">
        <w:rPr>
          <w:i/>
          <w:iCs/>
          <w:noProof/>
          <w:sz w:val="24"/>
        </w:rPr>
        <w:t>2</w:t>
      </w:r>
      <w:r w:rsidRPr="005740F2">
        <w:rPr>
          <w:noProof/>
          <w:sz w:val="24"/>
        </w:rPr>
        <w:t>(1), 1–15.</w:t>
      </w:r>
    </w:p>
    <w:p w:rsidR="006970B1" w:rsidRPr="005740F2" w:rsidRDefault="006970B1" w:rsidP="006970B1">
      <w:pPr>
        <w:widowControl w:val="0"/>
        <w:autoSpaceDE w:val="0"/>
        <w:autoSpaceDN w:val="0"/>
        <w:adjustRightInd w:val="0"/>
        <w:ind w:left="480" w:hanging="480"/>
        <w:rPr>
          <w:noProof/>
          <w:sz w:val="24"/>
        </w:rPr>
      </w:pPr>
      <w:r>
        <w:rPr>
          <w:noProof/>
          <w:sz w:val="24"/>
        </w:rPr>
        <w:t>Kurniawan, H. (2015</w:t>
      </w:r>
      <w:r w:rsidRPr="005740F2">
        <w:rPr>
          <w:noProof/>
          <w:sz w:val="24"/>
        </w:rPr>
        <w:t xml:space="preserve">). Dinamika Proses Pemekaran Kecamatan Pulau Merbau Kabupaten Kepulauan Meranti. </w:t>
      </w:r>
      <w:r w:rsidRPr="005740F2">
        <w:rPr>
          <w:i/>
          <w:iCs/>
          <w:noProof/>
          <w:sz w:val="24"/>
        </w:rPr>
        <w:t>Journal Jom Fisip</w:t>
      </w:r>
      <w:r w:rsidRPr="005740F2">
        <w:rPr>
          <w:noProof/>
          <w:sz w:val="24"/>
        </w:rPr>
        <w:t xml:space="preserve">, </w:t>
      </w:r>
      <w:r w:rsidRPr="005740F2">
        <w:rPr>
          <w:i/>
          <w:iCs/>
          <w:noProof/>
          <w:sz w:val="24"/>
        </w:rPr>
        <w:t>2</w:t>
      </w:r>
      <w:r w:rsidRPr="005740F2">
        <w:rPr>
          <w:noProof/>
          <w:sz w:val="24"/>
        </w:rPr>
        <w:t>(1), 1–15. Https://Doi.Org/10.1017/Cbo9781107415324.004</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Lakip. (2017). </w:t>
      </w:r>
      <w:r w:rsidRPr="005740F2">
        <w:rPr>
          <w:i/>
          <w:iCs/>
          <w:noProof/>
          <w:sz w:val="24"/>
        </w:rPr>
        <w:t>Laporan Kinerja Pemerintah Kabupaten Paser</w:t>
      </w:r>
      <w:r w:rsidRPr="005740F2">
        <w:rPr>
          <w:noProof/>
          <w:sz w:val="24"/>
        </w:rPr>
        <w:t>. 1–167.</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Miller, R. (2015). Natural Resource Extraction And Political Trust. </w:t>
      </w:r>
      <w:r w:rsidRPr="005740F2">
        <w:rPr>
          <w:i/>
          <w:iCs/>
          <w:noProof/>
          <w:sz w:val="24"/>
        </w:rPr>
        <w:t>Resources Policy</w:t>
      </w:r>
      <w:r w:rsidRPr="005740F2">
        <w:rPr>
          <w:noProof/>
          <w:sz w:val="24"/>
        </w:rPr>
        <w:t xml:space="preserve">, </w:t>
      </w:r>
      <w:r w:rsidRPr="005740F2">
        <w:rPr>
          <w:i/>
          <w:iCs/>
          <w:noProof/>
          <w:sz w:val="24"/>
        </w:rPr>
        <w:t>45</w:t>
      </w:r>
      <w:r w:rsidRPr="005740F2">
        <w:rPr>
          <w:noProof/>
          <w:sz w:val="24"/>
        </w:rPr>
        <w:t>, 165–172. Https://Doi.Org/10.1016/J.Resourpol.2015.04.002</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Mirzaqon, A., &amp; Purwoko, B. (2015). </w:t>
      </w:r>
      <w:r w:rsidRPr="005740F2">
        <w:rPr>
          <w:i/>
          <w:iCs/>
          <w:noProof/>
          <w:sz w:val="24"/>
        </w:rPr>
        <w:t>Studi Kepustakaan Mengenai Landasan Teori Dan Praktik Konseling Expressive Writing</w:t>
      </w:r>
      <w:r w:rsidRPr="005740F2">
        <w:rPr>
          <w:noProof/>
          <w:sz w:val="24"/>
        </w:rPr>
        <w:t>. 1–8.</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Muqoyyidin, A. W. (2013). Pemekaran </w:t>
      </w:r>
      <w:r w:rsidRPr="005740F2">
        <w:rPr>
          <w:noProof/>
          <w:sz w:val="24"/>
        </w:rPr>
        <w:lastRenderedPageBreak/>
        <w:t xml:space="preserve">Wilayah Dan Otonomi Daerah Pasca Reformasi Di Indonesia: Konsep, Fakta Empiris Dan Rekomendasi Ke Depan. </w:t>
      </w:r>
      <w:r w:rsidRPr="005740F2">
        <w:rPr>
          <w:i/>
          <w:iCs/>
          <w:noProof/>
          <w:sz w:val="24"/>
        </w:rPr>
        <w:t>Journal Konstitusi</w:t>
      </w:r>
      <w:r w:rsidRPr="005740F2">
        <w:rPr>
          <w:noProof/>
          <w:sz w:val="24"/>
        </w:rPr>
        <w:t xml:space="preserve">, </w:t>
      </w:r>
      <w:r w:rsidRPr="005740F2">
        <w:rPr>
          <w:i/>
          <w:iCs/>
          <w:noProof/>
          <w:sz w:val="24"/>
        </w:rPr>
        <w:t>10</w:t>
      </w:r>
      <w:r w:rsidRPr="005740F2">
        <w:rPr>
          <w:noProof/>
          <w:sz w:val="24"/>
        </w:rPr>
        <w:t>(2).</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Rifdan. (2010). Implementasi Kebijakan Pemekaran Daerah Dalam Mendukung Integrasi Nasional Di Kabupaten Luwu Timur. </w:t>
      </w:r>
      <w:r w:rsidRPr="005740F2">
        <w:rPr>
          <w:i/>
          <w:iCs/>
          <w:noProof/>
          <w:sz w:val="24"/>
        </w:rPr>
        <w:t>Jurnal Administrasi Publik</w:t>
      </w:r>
      <w:r w:rsidRPr="005740F2">
        <w:rPr>
          <w:noProof/>
          <w:sz w:val="24"/>
        </w:rPr>
        <w:t xml:space="preserve">, </w:t>
      </w:r>
      <w:r w:rsidRPr="005740F2">
        <w:rPr>
          <w:i/>
          <w:iCs/>
          <w:noProof/>
          <w:sz w:val="24"/>
        </w:rPr>
        <w:t>1</w:t>
      </w:r>
      <w:r w:rsidRPr="005740F2">
        <w:rPr>
          <w:noProof/>
          <w:sz w:val="24"/>
        </w:rPr>
        <w:t>(1).</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Rohmah, N. S. (2018). Elit Dan Pemekaran Daerah; Konflik Antar Elit Dalam Proses Pembentukan Provinsi Banten. </w:t>
      </w:r>
      <w:r w:rsidRPr="005740F2">
        <w:rPr>
          <w:i/>
          <w:iCs/>
          <w:noProof/>
          <w:sz w:val="24"/>
        </w:rPr>
        <w:t>Jurnal Ilmu Pemerintahan</w:t>
      </w:r>
      <w:r w:rsidRPr="005740F2">
        <w:rPr>
          <w:noProof/>
          <w:sz w:val="24"/>
        </w:rPr>
        <w:t xml:space="preserve">, </w:t>
      </w:r>
      <w:r w:rsidRPr="005740F2">
        <w:rPr>
          <w:i/>
          <w:iCs/>
          <w:noProof/>
          <w:sz w:val="24"/>
        </w:rPr>
        <w:t>4</w:t>
      </w:r>
      <w:r w:rsidRPr="005740F2">
        <w:rPr>
          <w:noProof/>
          <w:sz w:val="24"/>
        </w:rPr>
        <w:t>(1), 90–105.</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Santoso, L. (2012). </w:t>
      </w:r>
      <w:r w:rsidRPr="005740F2">
        <w:rPr>
          <w:i/>
          <w:iCs/>
          <w:noProof/>
          <w:sz w:val="24"/>
        </w:rPr>
        <w:t>Problematika Pemekaran Daerah Pasca Reformasi Di Indonesia Oleh: Lukman Santoso (</w:t>
      </w:r>
      <w:r w:rsidRPr="005740F2">
        <w:rPr>
          <w:noProof/>
          <w:sz w:val="24"/>
        </w:rPr>
        <w:t xml:space="preserve">. </w:t>
      </w:r>
      <w:r w:rsidRPr="005740F2">
        <w:rPr>
          <w:i/>
          <w:iCs/>
          <w:noProof/>
          <w:sz w:val="24"/>
        </w:rPr>
        <w:t>1</w:t>
      </w:r>
      <w:r w:rsidRPr="005740F2">
        <w:rPr>
          <w:noProof/>
          <w:sz w:val="24"/>
        </w:rPr>
        <w:t>(2).</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Simamora, R., &amp; Halim, A. (2012). Faktor-Faktor Yang Mempengaruhi Pengelolaan Aset Pasca Pemekaran Wilayah Dan Pengaruhnya Terhadap Kualitas Laporan Keuangan Pemerintah Di Kab. Tapanuli Selatan. </w:t>
      </w:r>
      <w:r w:rsidRPr="005740F2">
        <w:rPr>
          <w:i/>
          <w:iCs/>
          <w:noProof/>
          <w:sz w:val="24"/>
        </w:rPr>
        <w:t>Jurnal Ekonomi Dan Bisnis</w:t>
      </w:r>
      <w:r w:rsidRPr="005740F2">
        <w:rPr>
          <w:noProof/>
          <w:sz w:val="24"/>
        </w:rPr>
        <w:t xml:space="preserve">, </w:t>
      </w:r>
      <w:r w:rsidRPr="005740F2">
        <w:rPr>
          <w:i/>
          <w:iCs/>
          <w:noProof/>
          <w:sz w:val="24"/>
        </w:rPr>
        <w:t>10</w:t>
      </w:r>
      <w:r w:rsidRPr="005740F2">
        <w:rPr>
          <w:noProof/>
          <w:sz w:val="24"/>
        </w:rPr>
        <w:t>(1), 47–61. Http://Journal.Unikal.Ac.Id/Index.Php/Ekonomi/Article/View/338</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Supriyadi. (2016). Community Of Practitioners : Solusi Alternatif Berbagi Pengetahuan Antar Pustakawan. </w:t>
      </w:r>
      <w:r w:rsidRPr="005740F2">
        <w:rPr>
          <w:i/>
          <w:iCs/>
          <w:noProof/>
          <w:sz w:val="24"/>
        </w:rPr>
        <w:t>Lentera Pustaka</w:t>
      </w:r>
      <w:r w:rsidRPr="005740F2">
        <w:rPr>
          <w:noProof/>
          <w:sz w:val="24"/>
        </w:rPr>
        <w:t xml:space="preserve">, </w:t>
      </w:r>
      <w:r w:rsidRPr="005740F2">
        <w:rPr>
          <w:i/>
          <w:iCs/>
          <w:noProof/>
          <w:sz w:val="24"/>
        </w:rPr>
        <w:t>2</w:t>
      </w:r>
      <w:r w:rsidRPr="005740F2">
        <w:rPr>
          <w:noProof/>
          <w:sz w:val="24"/>
        </w:rPr>
        <w:t>(2), 83–93.</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Suryawan, I. N. (2018). Pemekaran Daerah Dan Terbentuknya Kelas Menengah ( Baru ) Papua. </w:t>
      </w:r>
      <w:r w:rsidRPr="005740F2">
        <w:rPr>
          <w:i/>
          <w:iCs/>
          <w:noProof/>
          <w:sz w:val="24"/>
        </w:rPr>
        <w:t>Jurnal Sosiologi Walisongo</w:t>
      </w:r>
      <w:r w:rsidRPr="005740F2">
        <w:rPr>
          <w:noProof/>
          <w:sz w:val="24"/>
        </w:rPr>
        <w:t xml:space="preserve">, </w:t>
      </w:r>
      <w:r w:rsidRPr="005740F2">
        <w:rPr>
          <w:i/>
          <w:iCs/>
          <w:noProof/>
          <w:sz w:val="24"/>
        </w:rPr>
        <w:t>2</w:t>
      </w:r>
      <w:r w:rsidRPr="005740F2">
        <w:rPr>
          <w:noProof/>
          <w:sz w:val="24"/>
        </w:rPr>
        <w:t>(2), 189–202. Https://Doi.Org/10.21580/Jsw.2018.2.2.2961</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Suseno, A. (2008). Pemekaran Daerah Dalam Rangka Otonomi Daerah. </w:t>
      </w:r>
      <w:r w:rsidRPr="005740F2">
        <w:rPr>
          <w:i/>
          <w:iCs/>
          <w:noProof/>
          <w:sz w:val="24"/>
        </w:rPr>
        <w:t>Skripsi Universitas Airlangga. Http://Lib.Unair.Ac.Id</w:t>
      </w:r>
      <w:r w:rsidRPr="005740F2">
        <w:rPr>
          <w:noProof/>
          <w:sz w:val="24"/>
        </w:rPr>
        <w:t>.</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Syafa’at, R. (2011). Politik Hukum Dan Hak-Hak Masyarakat Adat Terhadap Akses Sumberdaya Alam. </w:t>
      </w:r>
      <w:r w:rsidRPr="005740F2">
        <w:rPr>
          <w:i/>
          <w:iCs/>
          <w:noProof/>
          <w:sz w:val="24"/>
        </w:rPr>
        <w:t>Cakraw Ala Hukum</w:t>
      </w:r>
      <w:r w:rsidRPr="005740F2">
        <w:rPr>
          <w:noProof/>
          <w:sz w:val="24"/>
        </w:rPr>
        <w:t xml:space="preserve">, </w:t>
      </w:r>
      <w:r w:rsidRPr="005740F2">
        <w:rPr>
          <w:i/>
          <w:iCs/>
          <w:noProof/>
          <w:sz w:val="24"/>
        </w:rPr>
        <w:t>Vl</w:t>
      </w:r>
      <w:r w:rsidRPr="005740F2">
        <w:rPr>
          <w:noProof/>
          <w:sz w:val="24"/>
        </w:rPr>
        <w:t>(2), 77–89.</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Trijono, L. (2011). Reaktualisasi Politik Demokrasi: Politik Agensi Dan Revitalisasi Kelembagaan Demokrasi. </w:t>
      </w:r>
      <w:r w:rsidRPr="005740F2">
        <w:rPr>
          <w:i/>
          <w:iCs/>
          <w:noProof/>
          <w:sz w:val="24"/>
        </w:rPr>
        <w:t>Jurnal Ilmu Sosial Dan Ilmu Politik</w:t>
      </w:r>
      <w:r w:rsidRPr="005740F2">
        <w:rPr>
          <w:noProof/>
          <w:sz w:val="24"/>
        </w:rPr>
        <w:t xml:space="preserve">, </w:t>
      </w:r>
      <w:r w:rsidRPr="005740F2">
        <w:rPr>
          <w:i/>
          <w:iCs/>
          <w:noProof/>
          <w:sz w:val="24"/>
        </w:rPr>
        <w:t>15</w:t>
      </w:r>
      <w:r w:rsidRPr="005740F2">
        <w:rPr>
          <w:noProof/>
          <w:sz w:val="24"/>
        </w:rPr>
        <w:t>(2), 93–110.</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Umar, I., Cangara, H., &amp; Alam, A. S. (2013). Isu Strategis Komunikasi Politik Di Kalangan Elite Daerah Dalam Proses Pembentukan Kabupaten Luwu Tengah. </w:t>
      </w:r>
      <w:r w:rsidRPr="005740F2">
        <w:rPr>
          <w:i/>
          <w:iCs/>
          <w:noProof/>
          <w:sz w:val="24"/>
        </w:rPr>
        <w:t>Jurnal Komunikasi Kareba</w:t>
      </w:r>
      <w:r w:rsidRPr="005740F2">
        <w:rPr>
          <w:noProof/>
          <w:sz w:val="24"/>
        </w:rPr>
        <w:t xml:space="preserve">, </w:t>
      </w:r>
      <w:r w:rsidRPr="005740F2">
        <w:rPr>
          <w:i/>
          <w:iCs/>
          <w:noProof/>
          <w:sz w:val="24"/>
        </w:rPr>
        <w:t>2</w:t>
      </w:r>
      <w:r w:rsidRPr="005740F2">
        <w:rPr>
          <w:noProof/>
          <w:sz w:val="24"/>
        </w:rPr>
        <w:t>(4), 335–342.</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Wibisono, Y. (2017). Penguatan Fungsi Pengawasan Dewan Perwakilan Daerah Dalam Rangka Proses Demokratisasi Di Tingkat Lokal. </w:t>
      </w:r>
      <w:r w:rsidRPr="005740F2">
        <w:rPr>
          <w:i/>
          <w:iCs/>
          <w:noProof/>
          <w:sz w:val="24"/>
        </w:rPr>
        <w:t>Ilmu Dan Budaya</w:t>
      </w:r>
      <w:r w:rsidRPr="005740F2">
        <w:rPr>
          <w:noProof/>
          <w:sz w:val="24"/>
        </w:rPr>
        <w:t xml:space="preserve">, </w:t>
      </w:r>
      <w:r w:rsidRPr="005740F2">
        <w:rPr>
          <w:i/>
          <w:iCs/>
          <w:noProof/>
          <w:sz w:val="24"/>
        </w:rPr>
        <w:t>40</w:t>
      </w:r>
      <w:r w:rsidRPr="005740F2">
        <w:rPr>
          <w:noProof/>
          <w:sz w:val="24"/>
        </w:rPr>
        <w:t>(56), 6435–6460.</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Yusoff, M. A. (2010). </w:t>
      </w:r>
      <w:r w:rsidRPr="005740F2">
        <w:rPr>
          <w:i/>
          <w:iCs/>
          <w:noProof/>
          <w:sz w:val="24"/>
        </w:rPr>
        <w:t>Pilkada Dan Pemekaran Daerah Dalam Demokrasi Local Di Indonesia : Local Strongmen Dan Roving Bandits</w:t>
      </w:r>
      <w:r w:rsidRPr="005740F2">
        <w:rPr>
          <w:noProof/>
          <w:sz w:val="24"/>
        </w:rPr>
        <w:t>.</w:t>
      </w:r>
    </w:p>
    <w:p w:rsidR="006970B1" w:rsidRPr="005740F2" w:rsidRDefault="006970B1" w:rsidP="006970B1">
      <w:pPr>
        <w:widowControl w:val="0"/>
        <w:autoSpaceDE w:val="0"/>
        <w:autoSpaceDN w:val="0"/>
        <w:adjustRightInd w:val="0"/>
        <w:ind w:left="480" w:hanging="480"/>
        <w:rPr>
          <w:noProof/>
          <w:sz w:val="24"/>
        </w:rPr>
      </w:pPr>
      <w:r w:rsidRPr="005740F2">
        <w:rPr>
          <w:noProof/>
          <w:sz w:val="24"/>
        </w:rPr>
        <w:t xml:space="preserve">Zebua, B. H. N. (2017). Upaya Pemekaran Provinsi Kepulauan Nias (Studi Kepentingan Elite Politik). </w:t>
      </w:r>
      <w:r w:rsidRPr="005740F2">
        <w:rPr>
          <w:i/>
          <w:iCs/>
          <w:noProof/>
          <w:sz w:val="24"/>
        </w:rPr>
        <w:t>JOM Fisip</w:t>
      </w:r>
      <w:r w:rsidRPr="005740F2">
        <w:rPr>
          <w:noProof/>
          <w:sz w:val="24"/>
        </w:rPr>
        <w:t xml:space="preserve">, </w:t>
      </w:r>
      <w:r w:rsidRPr="005740F2">
        <w:rPr>
          <w:i/>
          <w:iCs/>
          <w:noProof/>
          <w:sz w:val="24"/>
        </w:rPr>
        <w:t>4</w:t>
      </w:r>
      <w:r w:rsidRPr="005740F2">
        <w:rPr>
          <w:noProof/>
          <w:sz w:val="24"/>
        </w:rPr>
        <w:t>(1), 1–15.</w:t>
      </w:r>
    </w:p>
    <w:p w:rsidR="006970B1" w:rsidRDefault="006970B1" w:rsidP="006970B1">
      <w:pPr>
        <w:widowControl w:val="0"/>
        <w:autoSpaceDE w:val="0"/>
        <w:autoSpaceDN w:val="0"/>
        <w:adjustRightInd w:val="0"/>
        <w:ind w:left="480" w:hanging="480"/>
        <w:rPr>
          <w:noProof/>
          <w:sz w:val="24"/>
        </w:rPr>
      </w:pPr>
      <w:r w:rsidRPr="005740F2">
        <w:rPr>
          <w:noProof/>
          <w:sz w:val="24"/>
        </w:rPr>
        <w:t xml:space="preserve">Zuhro, S. (2018). Demokrasi, otonomi daerah dan pemerintahan indonesia. </w:t>
      </w:r>
      <w:r w:rsidRPr="005740F2">
        <w:rPr>
          <w:i/>
          <w:iCs/>
          <w:noProof/>
          <w:sz w:val="24"/>
        </w:rPr>
        <w:t>Interaktif Ilmu-Ilmu Sosial</w:t>
      </w:r>
      <w:r w:rsidRPr="005740F2">
        <w:rPr>
          <w:noProof/>
          <w:sz w:val="24"/>
        </w:rPr>
        <w:t xml:space="preserve">, </w:t>
      </w:r>
      <w:r w:rsidRPr="005740F2">
        <w:rPr>
          <w:i/>
          <w:iCs/>
          <w:noProof/>
          <w:sz w:val="24"/>
        </w:rPr>
        <w:t>4</w:t>
      </w:r>
      <w:r w:rsidRPr="005740F2">
        <w:rPr>
          <w:noProof/>
          <w:sz w:val="24"/>
        </w:rPr>
        <w:t>(1), 1–28. http://jurnal.umpalembang.ac.id/variahukum/article/view/942/839</w:t>
      </w:r>
    </w:p>
    <w:p w:rsidR="006970B1" w:rsidRPr="005740F2" w:rsidRDefault="006970B1" w:rsidP="006970B1">
      <w:pPr>
        <w:widowControl w:val="0"/>
        <w:autoSpaceDE w:val="0"/>
        <w:autoSpaceDN w:val="0"/>
        <w:adjustRightInd w:val="0"/>
        <w:ind w:left="480" w:hanging="480"/>
        <w:rPr>
          <w:noProof/>
          <w:sz w:val="24"/>
        </w:rPr>
      </w:pPr>
    </w:p>
    <w:p w:rsidR="00E609F6" w:rsidRPr="006970B1" w:rsidRDefault="006970B1" w:rsidP="00E609F6">
      <w:pPr>
        <w:ind w:firstLine="0"/>
        <w:rPr>
          <w:rFonts w:cs="Cambria"/>
          <w:color w:val="211D1E"/>
          <w:sz w:val="24"/>
          <w:lang w:val="en-US"/>
        </w:rPr>
      </w:pPr>
      <w:r w:rsidRPr="00580F49">
        <w:rPr>
          <w:b/>
          <w:sz w:val="24"/>
        </w:rPr>
        <w:fldChar w:fldCharType="end"/>
      </w:r>
      <w:r w:rsidR="00E609F6">
        <w:rPr>
          <w:b/>
          <w:sz w:val="24"/>
          <w:lang w:val="en-US"/>
        </w:rPr>
        <w:t>Artikel Online</w:t>
      </w:r>
    </w:p>
    <w:p w:rsidR="006970B1" w:rsidRDefault="006970B1" w:rsidP="006970B1">
      <w:pPr>
        <w:ind w:left="567" w:hanging="567"/>
        <w:rPr>
          <w:sz w:val="24"/>
          <w:lang w:val="en-US"/>
        </w:rPr>
      </w:pPr>
      <w:r>
        <w:rPr>
          <w:sz w:val="24"/>
          <w:lang w:val="en-US"/>
        </w:rPr>
        <w:t xml:space="preserve">BPS. 2019. </w:t>
      </w:r>
      <w:hyperlink r:id="rId16" w:history="1">
        <w:r w:rsidRPr="006970B1">
          <w:rPr>
            <w:rStyle w:val="Hyperlink"/>
            <w:color w:val="auto"/>
            <w:sz w:val="24"/>
            <w:u w:val="none"/>
          </w:rPr>
          <w:t>https://paserkab.bps.go.id/</w:t>
        </w:r>
      </w:hyperlink>
      <w:r w:rsidRPr="006970B1">
        <w:rPr>
          <w:sz w:val="24"/>
        </w:rPr>
        <w:t xml:space="preserve"> (diakses pada 04 November 2019)</w:t>
      </w:r>
    </w:p>
    <w:p w:rsidR="006970B1" w:rsidRDefault="006970B1" w:rsidP="006970B1">
      <w:pPr>
        <w:ind w:left="567" w:hanging="567"/>
        <w:rPr>
          <w:sz w:val="24"/>
        </w:rPr>
      </w:pPr>
      <w:r>
        <w:rPr>
          <w:sz w:val="24"/>
          <w:lang w:val="en-US"/>
        </w:rPr>
        <w:t xml:space="preserve">Prokal. 2019 </w:t>
      </w:r>
      <w:hyperlink r:id="rId17" w:history="1">
        <w:r w:rsidRPr="006970B1">
          <w:rPr>
            <w:rStyle w:val="Hyperlink"/>
            <w:color w:val="auto"/>
            <w:sz w:val="24"/>
            <w:u w:val="none"/>
          </w:rPr>
          <w:t>https://balikpapan.prokal.co/read/news/116033-dprd-setujui-dob-paser-selatan</w:t>
        </w:r>
      </w:hyperlink>
      <w:r w:rsidRPr="006970B1">
        <w:rPr>
          <w:sz w:val="24"/>
        </w:rPr>
        <w:t xml:space="preserve"> (diakses pada 04 November 2019)</w:t>
      </w:r>
    </w:p>
    <w:p w:rsidR="006970B1" w:rsidRDefault="006970B1" w:rsidP="006970B1">
      <w:pPr>
        <w:ind w:left="567" w:hanging="567"/>
        <w:rPr>
          <w:sz w:val="24"/>
        </w:rPr>
      </w:pPr>
      <w:r w:rsidRPr="006970B1">
        <w:rPr>
          <w:sz w:val="24"/>
          <w:lang w:val="en-US"/>
        </w:rPr>
        <w:t>Tribunnews.</w:t>
      </w:r>
      <w:r>
        <w:rPr>
          <w:sz w:val="24"/>
          <w:lang w:val="en-US"/>
        </w:rPr>
        <w:t xml:space="preserve"> 2019. </w:t>
      </w:r>
      <w:hyperlink r:id="rId18" w:history="1">
        <w:r w:rsidRPr="006970B1">
          <w:rPr>
            <w:rStyle w:val="Hyperlink"/>
            <w:color w:val="auto"/>
            <w:sz w:val="24"/>
            <w:u w:val="none"/>
          </w:rPr>
          <w:t>https://www.tribunnews.com/nasional/2019/08/26/jadi-ibu-kota-baru-inilah- profil-dan-kelebihan-kabupaten-penajam-paser-utara-kalimantan-timur</w:t>
        </w:r>
      </w:hyperlink>
      <w:r w:rsidRPr="006970B1">
        <w:rPr>
          <w:sz w:val="24"/>
        </w:rPr>
        <w:t xml:space="preserve"> (diakses pada 30 Oktober 2019)</w:t>
      </w:r>
    </w:p>
    <w:p w:rsidR="006970B1" w:rsidRDefault="006970B1" w:rsidP="006970B1">
      <w:pPr>
        <w:ind w:left="567" w:hanging="567"/>
        <w:rPr>
          <w:sz w:val="24"/>
        </w:rPr>
      </w:pPr>
      <w:r>
        <w:rPr>
          <w:sz w:val="24"/>
          <w:lang w:val="en-US"/>
        </w:rPr>
        <w:t>Antaranews. 2019. (</w:t>
      </w:r>
      <w:hyperlink r:id="rId19" w:history="1">
        <w:r w:rsidRPr="006970B1">
          <w:rPr>
            <w:rStyle w:val="Hyperlink"/>
            <w:color w:val="auto"/>
            <w:sz w:val="24"/>
            <w:u w:val="none"/>
          </w:rPr>
          <w:t>https://kaltim.antaranews.com/berita/9807/paser-tengah-vs-paser-selatan-betulkah-aspirasi-rakyat</w:t>
        </w:r>
      </w:hyperlink>
      <w:r w:rsidRPr="006970B1">
        <w:rPr>
          <w:sz w:val="24"/>
        </w:rPr>
        <w:t xml:space="preserve"> (diakses pada 30 Oktober 2019)</w:t>
      </w:r>
    </w:p>
    <w:p w:rsidR="006970B1" w:rsidRDefault="006970B1" w:rsidP="006970B1">
      <w:pPr>
        <w:ind w:left="567" w:hanging="567"/>
        <w:rPr>
          <w:sz w:val="24"/>
        </w:rPr>
      </w:pPr>
      <w:r>
        <w:rPr>
          <w:sz w:val="24"/>
          <w:lang w:val="en-US"/>
        </w:rPr>
        <w:t xml:space="preserve">Antaranewas. 2019. </w:t>
      </w:r>
      <w:hyperlink r:id="rId20" w:history="1">
        <w:r w:rsidRPr="006970B1">
          <w:rPr>
            <w:rStyle w:val="Hyperlink"/>
            <w:color w:val="auto"/>
            <w:sz w:val="24"/>
            <w:u w:val="none"/>
          </w:rPr>
          <w:t>https://kaltim.antaranews.com/berita/16952/massa-pendukung-paser-</w:t>
        </w:r>
        <w:r w:rsidRPr="006970B1">
          <w:rPr>
            <w:rStyle w:val="Hyperlink"/>
            <w:color w:val="auto"/>
            <w:sz w:val="24"/>
            <w:u w:val="none"/>
          </w:rPr>
          <w:lastRenderedPageBreak/>
          <w:t>selatan-menginap-di-dewan</w:t>
        </w:r>
      </w:hyperlink>
      <w:r w:rsidRPr="006970B1">
        <w:rPr>
          <w:rStyle w:val="Hyperlink"/>
          <w:color w:val="auto"/>
          <w:sz w:val="24"/>
          <w:u w:val="none"/>
        </w:rPr>
        <w:t xml:space="preserve"> </w:t>
      </w:r>
      <w:r w:rsidRPr="006970B1">
        <w:rPr>
          <w:sz w:val="24"/>
        </w:rPr>
        <w:t>(diakses pada 30 Oktober 2019)</w:t>
      </w:r>
    </w:p>
    <w:p w:rsidR="006970B1" w:rsidRDefault="006970B1" w:rsidP="006970B1">
      <w:pPr>
        <w:ind w:left="567" w:hanging="567"/>
        <w:rPr>
          <w:sz w:val="24"/>
        </w:rPr>
      </w:pPr>
      <w:r>
        <w:rPr>
          <w:sz w:val="24"/>
          <w:lang w:val="en-US"/>
        </w:rPr>
        <w:t xml:space="preserve">Antaranews. 2019. </w:t>
      </w:r>
      <w:hyperlink r:id="rId21" w:history="1">
        <w:r w:rsidRPr="006970B1">
          <w:rPr>
            <w:rStyle w:val="Hyperlink"/>
            <w:color w:val="auto"/>
            <w:sz w:val="24"/>
            <w:u w:val="none"/>
          </w:rPr>
          <w:t>https://kaltim.antaranews.com/berita/16977/dprd-tidak-rekomendasikan-pembentukan-kabupaten-paser-selatan</w:t>
        </w:r>
      </w:hyperlink>
      <w:r w:rsidRPr="006970B1">
        <w:rPr>
          <w:rStyle w:val="Hyperlink"/>
          <w:color w:val="auto"/>
          <w:sz w:val="24"/>
          <w:u w:val="none"/>
        </w:rPr>
        <w:t xml:space="preserve"> </w:t>
      </w:r>
      <w:r w:rsidRPr="006970B1">
        <w:rPr>
          <w:sz w:val="24"/>
        </w:rPr>
        <w:t>(diakses pada 30 Oktober 2019)</w:t>
      </w:r>
    </w:p>
    <w:p w:rsidR="006970B1" w:rsidRDefault="006970B1" w:rsidP="006970B1">
      <w:pPr>
        <w:ind w:left="567" w:hanging="567"/>
        <w:rPr>
          <w:rStyle w:val="Hyperlink"/>
          <w:color w:val="auto"/>
          <w:sz w:val="24"/>
          <w:u w:val="none"/>
        </w:rPr>
      </w:pPr>
      <w:r>
        <w:rPr>
          <w:sz w:val="24"/>
          <w:lang w:val="en-US"/>
        </w:rPr>
        <w:t xml:space="preserve">Antaranews. 2019. </w:t>
      </w:r>
      <w:hyperlink r:id="rId22" w:history="1">
        <w:r w:rsidRPr="006970B1">
          <w:rPr>
            <w:rStyle w:val="Hyperlink"/>
            <w:color w:val="auto"/>
            <w:sz w:val="24"/>
            <w:u w:val="none"/>
          </w:rPr>
          <w:t>https://kaltim.antaranews.com/berita/17938/dprd-rekomendasi-pemekaran-dob-paser-selatan</w:t>
        </w:r>
      </w:hyperlink>
      <w:r w:rsidRPr="006970B1">
        <w:rPr>
          <w:rStyle w:val="Hyperlink"/>
          <w:color w:val="auto"/>
          <w:sz w:val="24"/>
          <w:u w:val="none"/>
        </w:rPr>
        <w:t xml:space="preserve"> </w:t>
      </w:r>
      <w:r w:rsidRPr="006970B1">
        <w:rPr>
          <w:sz w:val="24"/>
        </w:rPr>
        <w:t>(diakses pada 30 Oktober 2019)</w:t>
      </w:r>
    </w:p>
    <w:p w:rsidR="006970B1" w:rsidRDefault="006970B1" w:rsidP="006970B1">
      <w:pPr>
        <w:ind w:left="567" w:hanging="567"/>
        <w:rPr>
          <w:sz w:val="24"/>
        </w:rPr>
      </w:pPr>
      <w:r>
        <w:rPr>
          <w:rStyle w:val="Hyperlink"/>
          <w:color w:val="auto"/>
          <w:sz w:val="24"/>
          <w:u w:val="none"/>
          <w:lang w:val="en-US"/>
        </w:rPr>
        <w:t xml:space="preserve">Prokal. 2019. </w:t>
      </w:r>
      <w:hyperlink r:id="rId23" w:history="1">
        <w:r w:rsidRPr="006970B1">
          <w:rPr>
            <w:rStyle w:val="Hyperlink"/>
            <w:color w:val="auto"/>
            <w:sz w:val="24"/>
            <w:u w:val="none"/>
          </w:rPr>
          <w:t>https://kaltim.prokal.co/read/news/41844-percepatan-proses-lelang.html</w:t>
        </w:r>
      </w:hyperlink>
      <w:r w:rsidRPr="006970B1">
        <w:rPr>
          <w:rStyle w:val="Hyperlink"/>
          <w:color w:val="auto"/>
          <w:sz w:val="24"/>
          <w:u w:val="none"/>
        </w:rPr>
        <w:t xml:space="preserve"> </w:t>
      </w:r>
      <w:r w:rsidRPr="006970B1">
        <w:rPr>
          <w:sz w:val="24"/>
        </w:rPr>
        <w:t>(diakses pada 30 Oktober 2019)</w:t>
      </w:r>
    </w:p>
    <w:p w:rsidR="006970B1" w:rsidRDefault="006970B1" w:rsidP="006970B1">
      <w:pPr>
        <w:ind w:left="567" w:hanging="567"/>
        <w:rPr>
          <w:sz w:val="24"/>
        </w:rPr>
      </w:pPr>
      <w:r>
        <w:rPr>
          <w:sz w:val="24"/>
          <w:lang w:val="en-US"/>
        </w:rPr>
        <w:t xml:space="preserve">Prokal. 2019. </w:t>
      </w:r>
      <w:hyperlink r:id="rId24" w:history="1">
        <w:r w:rsidRPr="006970B1">
          <w:rPr>
            <w:rStyle w:val="Hyperlink"/>
            <w:color w:val="auto"/>
            <w:sz w:val="24"/>
            <w:u w:val="none"/>
          </w:rPr>
          <w:t>https://kaltim.prokal.co/read/news/29510-paser-selatan-oke-paser-tengah-setuju</w:t>
        </w:r>
      </w:hyperlink>
      <w:r w:rsidRPr="006970B1">
        <w:rPr>
          <w:rStyle w:val="Hyperlink"/>
          <w:color w:val="auto"/>
          <w:sz w:val="24"/>
          <w:u w:val="none"/>
        </w:rPr>
        <w:t xml:space="preserve"> </w:t>
      </w:r>
      <w:r w:rsidRPr="006970B1">
        <w:rPr>
          <w:sz w:val="24"/>
        </w:rPr>
        <w:t>(diakses pada 30 Oktober 2019)</w:t>
      </w:r>
    </w:p>
    <w:p w:rsidR="006970B1" w:rsidRDefault="006970B1" w:rsidP="006970B1">
      <w:pPr>
        <w:ind w:left="567" w:hanging="567"/>
        <w:rPr>
          <w:sz w:val="24"/>
        </w:rPr>
      </w:pPr>
      <w:r>
        <w:rPr>
          <w:sz w:val="24"/>
          <w:lang w:val="en-US"/>
        </w:rPr>
        <w:t xml:space="preserve">Prokal. 2019. </w:t>
      </w:r>
      <w:hyperlink r:id="rId25" w:history="1">
        <w:r w:rsidRPr="006970B1">
          <w:rPr>
            <w:rStyle w:val="Hyperlink"/>
            <w:color w:val="auto"/>
            <w:sz w:val="24"/>
            <w:u w:val="none"/>
          </w:rPr>
          <w:t>https://kaltim.prokal.co/read/news/61727-timses-kawal-tahapan-pemekaran-passel</w:t>
        </w:r>
      </w:hyperlink>
      <w:r w:rsidRPr="006970B1">
        <w:rPr>
          <w:sz w:val="24"/>
        </w:rPr>
        <w:t xml:space="preserve"> (diakses pada 30 Oktober 2019)</w:t>
      </w:r>
    </w:p>
    <w:p w:rsidR="006970B1" w:rsidRDefault="006970B1" w:rsidP="006970B1">
      <w:pPr>
        <w:ind w:left="567" w:hanging="567"/>
        <w:rPr>
          <w:sz w:val="24"/>
        </w:rPr>
      </w:pPr>
      <w:r>
        <w:rPr>
          <w:sz w:val="24"/>
          <w:lang w:val="en-US"/>
        </w:rPr>
        <w:t xml:space="preserve">Prokal. 2019. </w:t>
      </w:r>
      <w:hyperlink r:id="rId26" w:history="1">
        <w:r w:rsidRPr="006970B1">
          <w:rPr>
            <w:rStyle w:val="Hyperlink"/>
            <w:color w:val="auto"/>
            <w:sz w:val="24"/>
            <w:u w:val="none"/>
          </w:rPr>
          <w:t>https://balikpapan.prokal.co/read/news/116033-dprd-setujui-dob-paser-selatan</w:t>
        </w:r>
      </w:hyperlink>
      <w:r w:rsidRPr="006970B1">
        <w:rPr>
          <w:sz w:val="24"/>
        </w:rPr>
        <w:t xml:space="preserve"> (diakses pada 30 Oktober 2019)</w:t>
      </w:r>
    </w:p>
    <w:p w:rsidR="006970B1" w:rsidRDefault="006970B1" w:rsidP="006970B1">
      <w:pPr>
        <w:ind w:left="567" w:hanging="567"/>
        <w:rPr>
          <w:sz w:val="24"/>
        </w:rPr>
      </w:pPr>
      <w:r>
        <w:rPr>
          <w:sz w:val="24"/>
          <w:lang w:val="en-US"/>
        </w:rPr>
        <w:t xml:space="preserve">Paserkab. 2019. </w:t>
      </w:r>
      <w:hyperlink r:id="rId27" w:history="1">
        <w:r w:rsidRPr="006970B1">
          <w:rPr>
            <w:rStyle w:val="Hyperlink"/>
            <w:color w:val="auto"/>
            <w:sz w:val="24"/>
            <w:u w:val="none"/>
          </w:rPr>
          <w:t>http://humas.paserkab.go.id/berita/meskipun-pertumbuhan-ekonomi-paser-turun-akibat-batu-bara-pertanian-perdagangan-tetap-tumbuhan</w:t>
        </w:r>
      </w:hyperlink>
      <w:r w:rsidRPr="006970B1">
        <w:rPr>
          <w:sz w:val="24"/>
        </w:rPr>
        <w:t xml:space="preserve"> (diakses pada 25 Desember 2019)</w:t>
      </w:r>
    </w:p>
    <w:p w:rsidR="006970B1" w:rsidRDefault="006970B1" w:rsidP="006970B1">
      <w:pPr>
        <w:ind w:left="567" w:hanging="567"/>
        <w:rPr>
          <w:sz w:val="24"/>
        </w:rPr>
      </w:pPr>
      <w:r>
        <w:rPr>
          <w:sz w:val="24"/>
          <w:lang w:val="en-US"/>
        </w:rPr>
        <w:t xml:space="preserve">Paserkab. 2020. </w:t>
      </w:r>
      <w:hyperlink r:id="rId28" w:history="1">
        <w:r w:rsidRPr="006970B1">
          <w:rPr>
            <w:rStyle w:val="Hyperlink"/>
            <w:color w:val="auto"/>
            <w:sz w:val="24"/>
            <w:u w:val="none"/>
          </w:rPr>
          <w:t>http://humas.paserkab.go.id/assets/upload_download/data-wilayah-administrasi-desa-kelurahan-di-kabupaten-paser-bulan-desember-2018_1508.pdf</w:t>
        </w:r>
      </w:hyperlink>
      <w:r w:rsidRPr="006970B1">
        <w:rPr>
          <w:sz w:val="24"/>
        </w:rPr>
        <w:t xml:space="preserve"> (diakses pada 7 Maret 2020)</w:t>
      </w:r>
    </w:p>
    <w:p w:rsidR="006970B1" w:rsidRDefault="006970B1" w:rsidP="006970B1">
      <w:pPr>
        <w:ind w:left="567" w:hanging="567"/>
        <w:rPr>
          <w:sz w:val="24"/>
        </w:rPr>
      </w:pPr>
      <w:r>
        <w:rPr>
          <w:sz w:val="24"/>
          <w:lang w:val="en-US"/>
        </w:rPr>
        <w:t xml:space="preserve">Litbang. 2020. </w:t>
      </w:r>
      <w:hyperlink r:id="rId29" w:history="1">
        <w:r w:rsidRPr="006970B1">
          <w:rPr>
            <w:rStyle w:val="Hyperlink"/>
            <w:color w:val="auto"/>
            <w:sz w:val="24"/>
            <w:u w:val="none"/>
          </w:rPr>
          <w:t>http://kaltim.litbang.pertanian.go.id/ind/index.php?option=com_content</w:t>
        </w:r>
        <w:r w:rsidRPr="006970B1">
          <w:rPr>
            <w:rStyle w:val="Hyperlink"/>
            <w:color w:val="auto"/>
            <w:sz w:val="24"/>
            <w:u w:val="none"/>
          </w:rPr>
          <w:t>&amp;view=article&amp;id=424&amp;Itemid=5</w:t>
        </w:r>
      </w:hyperlink>
      <w:r w:rsidRPr="006970B1">
        <w:rPr>
          <w:sz w:val="24"/>
        </w:rPr>
        <w:t xml:space="preserve"> (diakses pada 7 Maret 2020)</w:t>
      </w:r>
    </w:p>
    <w:p w:rsidR="006970B1" w:rsidRDefault="006970B1" w:rsidP="006970B1">
      <w:pPr>
        <w:ind w:left="567" w:hanging="567"/>
        <w:rPr>
          <w:sz w:val="24"/>
        </w:rPr>
      </w:pPr>
      <w:r>
        <w:rPr>
          <w:sz w:val="24"/>
          <w:lang w:val="en-US"/>
        </w:rPr>
        <w:t xml:space="preserve">KoranKaltim. 2020. </w:t>
      </w:r>
      <w:hyperlink r:id="rId30" w:history="1">
        <w:r w:rsidRPr="006970B1">
          <w:rPr>
            <w:rStyle w:val="Hyperlink"/>
            <w:color w:val="auto"/>
            <w:sz w:val="24"/>
            <w:u w:val="none"/>
          </w:rPr>
          <w:t>https://www.korankaltim.com/arsip/paser-selatan-akhirnya-lolos</w:t>
        </w:r>
      </w:hyperlink>
      <w:r w:rsidRPr="006970B1">
        <w:rPr>
          <w:sz w:val="24"/>
        </w:rPr>
        <w:t xml:space="preserve"> (diakses pada 7 Maret 2020)</w:t>
      </w:r>
    </w:p>
    <w:p w:rsidR="00E609F6" w:rsidRPr="006970B1" w:rsidRDefault="006970B1" w:rsidP="006970B1">
      <w:pPr>
        <w:ind w:left="567" w:hanging="567"/>
        <w:rPr>
          <w:sz w:val="24"/>
        </w:rPr>
      </w:pPr>
      <w:r>
        <w:rPr>
          <w:sz w:val="24"/>
          <w:lang w:val="en-US"/>
        </w:rPr>
        <w:t xml:space="preserve">Antaranews. 2010. </w:t>
      </w:r>
      <w:hyperlink r:id="rId31" w:history="1">
        <w:r w:rsidRPr="006970B1">
          <w:rPr>
            <w:rStyle w:val="Hyperlink"/>
            <w:color w:val="auto"/>
            <w:sz w:val="24"/>
            <w:u w:val="none"/>
          </w:rPr>
          <w:t>https://kaltim.antaranews.com/berita/9807/paser-tengah-vs-paser-selatan-betulkah-aspirasi-rakyat</w:t>
        </w:r>
      </w:hyperlink>
      <w:r w:rsidRPr="006970B1">
        <w:rPr>
          <w:sz w:val="24"/>
        </w:rPr>
        <w:t xml:space="preserve"> (diakses pada 7 Maret 2020)</w:t>
      </w:r>
    </w:p>
    <w:p w:rsidR="00F41C6B" w:rsidRPr="006970B1" w:rsidRDefault="00F41C6B" w:rsidP="00F41C6B">
      <w:pPr>
        <w:ind w:left="567" w:hanging="567"/>
        <w:rPr>
          <w:sz w:val="24"/>
          <w:lang w:val="en-US"/>
        </w:rPr>
      </w:pPr>
    </w:p>
    <w:p w:rsidR="00046586" w:rsidRPr="00046586" w:rsidRDefault="00046586" w:rsidP="00173306">
      <w:pPr>
        <w:spacing w:line="276" w:lineRule="auto"/>
        <w:ind w:firstLine="0"/>
      </w:pPr>
    </w:p>
    <w:sectPr w:rsidR="00046586" w:rsidRPr="00046586" w:rsidSect="00173306">
      <w:type w:val="continuous"/>
      <w:pgSz w:w="11907" w:h="16840" w:code="9"/>
      <w:pgMar w:top="1418" w:right="1418" w:bottom="1418" w:left="1701" w:header="454" w:footer="68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7997" w:rsidRDefault="00077997">
      <w:r>
        <w:separator/>
      </w:r>
    </w:p>
  </w:endnote>
  <w:endnote w:type="continuationSeparator" w:id="0">
    <w:p w:rsidR="00077997" w:rsidRDefault="00077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1"/>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WenQuanYi Zen Hei Sharp">
    <w:altName w:val="Times New Roman"/>
    <w:charset w:val="00"/>
    <w:family w:val="auto"/>
    <w:pitch w:val="variable"/>
  </w:font>
  <w:font w:name="Lohit Devanagari">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306" w:rsidRPr="00D7615B" w:rsidRDefault="00173306" w:rsidP="00D7615B">
    <w:pPr>
      <w:ind w:firstLine="0"/>
      <w:rPr>
        <w:sz w:val="16"/>
        <w:szCs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7997" w:rsidRDefault="00077997">
      <w:r>
        <w:separator/>
      </w:r>
    </w:p>
  </w:footnote>
  <w:footnote w:type="continuationSeparator" w:id="0">
    <w:p w:rsidR="00077997" w:rsidRDefault="000779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306" w:rsidRPr="00A75C5B" w:rsidRDefault="00173306" w:rsidP="00DE6922">
    <w:pPr>
      <w:pStyle w:val="Footer"/>
      <w:framePr w:w="510" w:h="227" w:hRule="exact" w:wrap="around" w:vAnchor="text" w:hAnchor="margin" w:xAlign="outside" w:y="1"/>
      <w:ind w:firstLine="0"/>
      <w:jc w:val="center"/>
      <w:rPr>
        <w:rStyle w:val="PageNumber"/>
        <w:sz w:val="16"/>
        <w:szCs w:val="16"/>
      </w:rPr>
    </w:pPr>
    <w:r w:rsidRPr="00A75C5B">
      <w:rPr>
        <w:rStyle w:val="PageNumber"/>
        <w:sz w:val="16"/>
        <w:szCs w:val="16"/>
      </w:rPr>
      <w:fldChar w:fldCharType="begin"/>
    </w:r>
    <w:r w:rsidRPr="00A75C5B">
      <w:rPr>
        <w:rStyle w:val="PageNumber"/>
        <w:sz w:val="16"/>
        <w:szCs w:val="16"/>
      </w:rPr>
      <w:instrText xml:space="preserve">PAGE  </w:instrText>
    </w:r>
    <w:r w:rsidRPr="00A75C5B">
      <w:rPr>
        <w:rStyle w:val="PageNumber"/>
        <w:sz w:val="16"/>
        <w:szCs w:val="16"/>
      </w:rPr>
      <w:fldChar w:fldCharType="separate"/>
    </w:r>
    <w:r w:rsidR="00A12C81">
      <w:rPr>
        <w:rStyle w:val="PageNumber"/>
        <w:noProof/>
        <w:sz w:val="16"/>
        <w:szCs w:val="16"/>
      </w:rPr>
      <w:t>16</w:t>
    </w:r>
    <w:r w:rsidRPr="00A75C5B">
      <w:rPr>
        <w:rStyle w:val="PageNumber"/>
        <w:sz w:val="16"/>
        <w:szCs w:val="16"/>
      </w:rPr>
      <w:fldChar w:fldCharType="end"/>
    </w:r>
  </w:p>
  <w:p w:rsidR="00173306" w:rsidRPr="00725544" w:rsidRDefault="00173306" w:rsidP="00725544">
    <w:pPr>
      <w:pStyle w:val="Header"/>
      <w:tabs>
        <w:tab w:val="clear" w:pos="4153"/>
        <w:tab w:val="clear" w:pos="8306"/>
        <w:tab w:val="right" w:pos="9355"/>
      </w:tabs>
      <w:ind w:firstLine="0"/>
      <w:jc w:val="center"/>
      <w:rPr>
        <w:i/>
        <w:sz w:val="16"/>
        <w:szCs w:val="16"/>
        <w:lang w:val="en-US"/>
      </w:rPr>
    </w:pPr>
    <w:r>
      <w:rPr>
        <w:i/>
        <w:noProof/>
        <w:sz w:val="16"/>
        <w:szCs w:val="16"/>
        <w:lang w:val="en-US" w:eastAsia="en-US"/>
      </w:rPr>
      <mc:AlternateContent>
        <mc:Choice Requires="wps">
          <w:drawing>
            <wp:anchor distT="4294967295" distB="4294967295" distL="114300" distR="114300" simplePos="0" relativeHeight="251660288" behindDoc="0" locked="0" layoutInCell="1" allowOverlap="1">
              <wp:simplePos x="0" y="0"/>
              <wp:positionH relativeFrom="column">
                <wp:posOffset>5715</wp:posOffset>
              </wp:positionH>
              <wp:positionV relativeFrom="paragraph">
                <wp:posOffset>179704</wp:posOffset>
              </wp:positionV>
              <wp:extent cx="5957570" cy="0"/>
              <wp:effectExtent l="0" t="0" r="0" b="0"/>
              <wp:wrapNone/>
              <wp:docPr id="5" name="AutoShap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57570" cy="0"/>
                      </a:xfrm>
                      <a:prstGeom prst="straightConnector1">
                        <a:avLst/>
                      </a:prstGeom>
                      <a:noFill/>
                      <a:ln w="9525">
                        <a:solidFill>
                          <a:srgbClr val="000000"/>
                        </a:solidFill>
                        <a:round/>
                        <a:headEnd/>
                        <a:tailEnd/>
                      </a:ln>
                      <a:extLst>
                        <a:ext uri="{909E8E84-426E-40dd-AFC4-6F175D3DCCD1}">
                          <a14:hiddenFill xmlns="" xmlns:a14="http://schemas.microsoft.com/office/drawing/2010/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4DF635B" id="_x0000_t32" coordsize="21600,21600" o:spt="32" o:oned="t" path="m,l21600,21600e" filled="f">
              <v:path arrowok="t" fillok="f" o:connecttype="none"/>
              <o:lock v:ext="edit" shapetype="t"/>
            </v:shapetype>
            <v:shape id="AutoShape 115" o:spid="_x0000_s1026" type="#_x0000_t32" style="position:absolute;margin-left:.45pt;margin-top:14.15pt;width:469.1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">
              <o:lock v:ext="edit" shapetype="f"/>
            </v:shape>
          </w:pict>
        </mc:Fallback>
      </mc:AlternateContent>
    </w:r>
    <w:r>
      <w:rPr>
        <w:i/>
        <w:noProof/>
        <w:sz w:val="16"/>
        <w:szCs w:val="16"/>
        <w:lang w:val="en-US" w:eastAsia="ko-KR"/>
      </w:rPr>
      <w:t>Niken Nurmiyati, Dian Eka Rahmawati, dan David Efendi</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1B44" w:rsidRPr="00A75C5B" w:rsidRDefault="005B67F3" w:rsidP="00DE6922">
    <w:pPr>
      <w:pStyle w:val="Footer"/>
      <w:framePr w:w="510" w:h="227" w:hRule="exact" w:wrap="around" w:vAnchor="text" w:hAnchor="margin" w:xAlign="outside" w:y="1"/>
      <w:ind w:firstLine="0"/>
      <w:jc w:val="center"/>
      <w:rPr>
        <w:rStyle w:val="PageNumber"/>
        <w:sz w:val="16"/>
        <w:szCs w:val="16"/>
      </w:rPr>
    </w:pPr>
    <w:r w:rsidRPr="00A75C5B">
      <w:rPr>
        <w:rStyle w:val="PageNumber"/>
        <w:sz w:val="16"/>
        <w:szCs w:val="16"/>
      </w:rPr>
      <w:fldChar w:fldCharType="begin"/>
    </w:r>
    <w:r w:rsidR="00571B44" w:rsidRPr="00A75C5B">
      <w:rPr>
        <w:rStyle w:val="PageNumber"/>
        <w:sz w:val="16"/>
        <w:szCs w:val="16"/>
      </w:rPr>
      <w:instrText xml:space="preserve">PAGE  </w:instrText>
    </w:r>
    <w:r w:rsidRPr="00A75C5B">
      <w:rPr>
        <w:rStyle w:val="PageNumber"/>
        <w:sz w:val="16"/>
        <w:szCs w:val="16"/>
      </w:rPr>
      <w:fldChar w:fldCharType="separate"/>
    </w:r>
    <w:r w:rsidR="00A12C81">
      <w:rPr>
        <w:rStyle w:val="PageNumber"/>
        <w:noProof/>
        <w:sz w:val="16"/>
        <w:szCs w:val="16"/>
      </w:rPr>
      <w:t>17</w:t>
    </w:r>
    <w:r w:rsidRPr="00A75C5B">
      <w:rPr>
        <w:rStyle w:val="PageNumber"/>
        <w:sz w:val="16"/>
        <w:szCs w:val="16"/>
      </w:rPr>
      <w:fldChar w:fldCharType="end"/>
    </w:r>
  </w:p>
  <w:p w:rsidR="00571B44" w:rsidRDefault="00173306" w:rsidP="00DE6922">
    <w:pPr>
      <w:pStyle w:val="Header"/>
      <w:tabs>
        <w:tab w:val="clear" w:pos="4153"/>
        <w:tab w:val="clear" w:pos="8306"/>
        <w:tab w:val="right" w:pos="9355"/>
      </w:tabs>
      <w:ind w:firstLine="0"/>
      <w:jc w:val="center"/>
      <w:rPr>
        <w:i/>
        <w:sz w:val="16"/>
        <w:szCs w:val="16"/>
        <w:lang w:val="en-US"/>
      </w:rPr>
    </w:pPr>
    <w:r>
      <w:rPr>
        <w:i/>
        <w:sz w:val="16"/>
        <w:szCs w:val="16"/>
        <w:lang w:val="en-US"/>
      </w:rPr>
      <w:t xml:space="preserve">Politik Sumber Daya </w:t>
    </w:r>
    <w:proofErr w:type="gramStart"/>
    <w:r>
      <w:rPr>
        <w:i/>
        <w:sz w:val="16"/>
        <w:szCs w:val="16"/>
        <w:lang w:val="en-US"/>
      </w:rPr>
      <w:t>Alam :</w:t>
    </w:r>
    <w:proofErr w:type="gramEnd"/>
    <w:r>
      <w:rPr>
        <w:i/>
        <w:sz w:val="16"/>
        <w:szCs w:val="16"/>
        <w:lang w:val="en-US"/>
      </w:rPr>
      <w:t xml:space="preserve"> Studi Terhadap Kepentingan Elite Politik Lokal Dalam Pemekaran Wilayah di Kabupaten Paser Provinsi Kalimantan Timur</w:t>
    </w:r>
  </w:p>
  <w:p w:rsidR="00173306" w:rsidRPr="00826BAF" w:rsidRDefault="00A12C81" w:rsidP="00DE6922">
    <w:pPr>
      <w:pStyle w:val="Header"/>
      <w:tabs>
        <w:tab w:val="clear" w:pos="4153"/>
        <w:tab w:val="clear" w:pos="8306"/>
        <w:tab w:val="right" w:pos="9355"/>
      </w:tabs>
      <w:ind w:firstLine="0"/>
      <w:jc w:val="center"/>
      <w:rPr>
        <w:i/>
        <w:sz w:val="16"/>
        <w:szCs w:val="16"/>
        <w:lang w:val="en-US"/>
      </w:rPr>
    </w:pPr>
    <w:r>
      <w:rPr>
        <w:i/>
        <w:noProof/>
        <w:sz w:val="16"/>
        <w:szCs w:val="16"/>
        <w:lang w:val="en-US" w:eastAsia="en-US"/>
      </w:rPr>
      <mc:AlternateContent>
        <mc:Choice Requires="wps">
          <w:drawing>
            <wp:anchor distT="4294967295" distB="4294967295" distL="114300" distR="114300" simplePos="0" relativeHeight="251662336" behindDoc="0" locked="0" layoutInCell="1" allowOverlap="1">
              <wp:simplePos x="0" y="0"/>
              <wp:positionH relativeFrom="column">
                <wp:posOffset>-356235</wp:posOffset>
              </wp:positionH>
              <wp:positionV relativeFrom="paragraph">
                <wp:posOffset>40640</wp:posOffset>
              </wp:positionV>
              <wp:extent cx="5957570" cy="0"/>
              <wp:effectExtent l="0" t="0" r="24130" b="19050"/>
              <wp:wrapNone/>
              <wp:docPr id="4" name="AutoShape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57570" cy="0"/>
                      </a:xfrm>
                      <a:prstGeom prst="straightConnector1">
                        <a:avLst/>
                      </a:prstGeom>
                      <a:noFill/>
                      <a:ln w="9525">
                        <a:solidFill>
                          <a:srgbClr val="000000"/>
                        </a:solidFill>
                        <a:round/>
                        <a:headEnd/>
                        <a:tailEnd/>
                      </a:ln>
                      <a:extLst>
                        <a:ext uri="{909E8E84-426E-40dd-AFC4-6F175D3DCCD1}">
                          <a14:hiddenFill xmlns="" xmlns:a14="http://schemas.microsoft.com/office/drawing/2010/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2C4665" id="_x0000_t32" coordsize="21600,21600" o:spt="32" o:oned="t" path="m,l21600,21600e" filled="f">
              <v:path arrowok="t" fillok="f" o:connecttype="none"/>
              <o:lock v:ext="edit" shapetype="t"/>
            </v:shapetype>
            <v:shape id="AutoShape 116" o:spid="_x0000_s1026" type="#_x0000_t32" style="position:absolute;margin-left:-28.05pt;margin-top:3.2pt;width:469.1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">
              <o:lock v:ext="edit" shapetype="f"/>
            </v:shape>
          </w:pict>
        </mc:Fallback>
      </mc:AlternateContent>
    </w:r>
  </w:p>
  <w:p w:rsidR="00571B44" w:rsidRPr="00DE6922" w:rsidRDefault="00571B44">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8Num1"/>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2"/>
    <w:multiLevelType w:val="multilevel"/>
    <w:tmpl w:val="00000002"/>
    <w:name w:val="WW8Num2"/>
    <w:lvl w:ilvl="0">
      <w:start w:val="100"/>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F220105"/>
    <w:multiLevelType w:val="hybridMultilevel"/>
    <w:tmpl w:val="907E977C"/>
    <w:lvl w:ilvl="0" w:tplc="B8D0ACA6">
      <w:start w:val="1"/>
      <w:numFmt w:val="bullet"/>
      <w:lvlText w:val=""/>
      <w:lvlJc w:val="left"/>
      <w:pPr>
        <w:ind w:left="1080" w:hanging="360"/>
      </w:pPr>
      <w:rPr>
        <w:rFonts w:ascii="Symbol" w:eastAsia="MS Mincho"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3D10556"/>
    <w:multiLevelType w:val="hybridMultilevel"/>
    <w:tmpl w:val="8F02A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8D143F"/>
    <w:multiLevelType w:val="hybridMultilevel"/>
    <w:tmpl w:val="30CEA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8E4ECB"/>
    <w:multiLevelType w:val="hybridMultilevel"/>
    <w:tmpl w:val="3EEA0802"/>
    <w:lvl w:ilvl="0" w:tplc="936C358C">
      <w:start w:val="1"/>
      <w:numFmt w:val="bullet"/>
      <w:lvlText w:val="•"/>
      <w:lvlJc w:val="left"/>
      <w:pPr>
        <w:ind w:left="720" w:hanging="360"/>
      </w:pPr>
      <w:rPr>
        <w:rFonts w:ascii="Times New Roman"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 w15:restartNumberingAfterBreak="0">
    <w:nsid w:val="674F17C8"/>
    <w:multiLevelType w:val="hybridMultilevel"/>
    <w:tmpl w:val="186C438C"/>
    <w:lvl w:ilvl="0" w:tplc="837A7B92">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D30BA8"/>
    <w:multiLevelType w:val="hybridMultilevel"/>
    <w:tmpl w:val="E570899C"/>
    <w:lvl w:ilvl="0" w:tplc="B8D0ACA6">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F06F09"/>
    <w:multiLevelType w:val="multilevel"/>
    <w:tmpl w:val="0018F0B8"/>
    <w:lvl w:ilvl="0">
      <w:start w:val="1"/>
      <w:numFmt w:val="upperRoman"/>
      <w:lvlText w:val="%1."/>
      <w:lvlJc w:val="left"/>
      <w:pPr>
        <w:ind w:left="360" w:hanging="360"/>
      </w:pPr>
      <w:rPr>
        <w:rFonts w:hint="default"/>
      </w:rPr>
    </w:lvl>
    <w:lvl w:ilvl="1">
      <w:start w:val="3"/>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755D44AF"/>
    <w:multiLevelType w:val="hybridMultilevel"/>
    <w:tmpl w:val="FAF4154A"/>
    <w:lvl w:ilvl="0" w:tplc="250469C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9212F0"/>
    <w:multiLevelType w:val="hybridMultilevel"/>
    <w:tmpl w:val="5E38FE0C"/>
    <w:lvl w:ilvl="0" w:tplc="3104F52C">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415C6C"/>
    <w:multiLevelType w:val="multilevel"/>
    <w:tmpl w:val="3AE84F70"/>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284" w:hanging="284"/>
      </w:pPr>
      <w:rPr>
        <w:rFonts w:hint="default"/>
      </w:rPr>
    </w:lvl>
    <w:lvl w:ilvl="2">
      <w:start w:val="1"/>
      <w:numFmt w:val="decimal"/>
      <w:pStyle w:val="Heading3"/>
      <w:lvlText w:val="%3)"/>
      <w:lvlJc w:val="left"/>
      <w:pPr>
        <w:ind w:left="284" w:hanging="284"/>
      </w:pPr>
      <w:rPr>
        <w:rFonts w:hint="default"/>
      </w:rPr>
    </w:lvl>
    <w:lvl w:ilvl="3">
      <w:start w:val="1"/>
      <w:numFmt w:val="lowerLetter"/>
      <w:pStyle w:val="Heading4"/>
      <w:lvlText w:val="%4)"/>
      <w:lvlJc w:val="left"/>
      <w:pPr>
        <w:ind w:left="567" w:hanging="283"/>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num w:numId="1">
    <w:abstractNumId w:val="9"/>
  </w:num>
  <w:num w:numId="2">
    <w:abstractNumId w:val="8"/>
  </w:num>
  <w:num w:numId="3">
    <w:abstractNumId w:val="5"/>
  </w:num>
  <w:num w:numId="4">
    <w:abstractNumId w:val="11"/>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7"/>
  </w:num>
  <w:num w:numId="9">
    <w:abstractNumId w:val="3"/>
  </w:num>
  <w:num w:numId="10">
    <w:abstractNumId w:val="4"/>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2049" style="mso-position-horizontal:center;mso-position-horizontal-relative:margin;mso-position-vertical:top;mso-position-vertical-relative:margin;v-text-anchor:middle" fillcolor="white" stroke="f">
      <v:fill color="white"/>
      <v:stroke on="f"/>
      <v:textbox style="mso-fit-shape-to-text:t" inset="0,0,0,0"/>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594"/>
    <w:rsid w:val="00000F55"/>
    <w:rsid w:val="00001A45"/>
    <w:rsid w:val="00001C70"/>
    <w:rsid w:val="00001CF2"/>
    <w:rsid w:val="00001E4F"/>
    <w:rsid w:val="00004F9E"/>
    <w:rsid w:val="00010B8D"/>
    <w:rsid w:val="00010F05"/>
    <w:rsid w:val="000133F8"/>
    <w:rsid w:val="0001395B"/>
    <w:rsid w:val="000141BD"/>
    <w:rsid w:val="00014243"/>
    <w:rsid w:val="00014BE5"/>
    <w:rsid w:val="00014FE4"/>
    <w:rsid w:val="00015F81"/>
    <w:rsid w:val="000209D5"/>
    <w:rsid w:val="00020CEA"/>
    <w:rsid w:val="000210AC"/>
    <w:rsid w:val="00021C75"/>
    <w:rsid w:val="00021EC5"/>
    <w:rsid w:val="000221B3"/>
    <w:rsid w:val="00023CD7"/>
    <w:rsid w:val="00023E61"/>
    <w:rsid w:val="0002433B"/>
    <w:rsid w:val="0002481F"/>
    <w:rsid w:val="00025760"/>
    <w:rsid w:val="00031572"/>
    <w:rsid w:val="00034168"/>
    <w:rsid w:val="00034622"/>
    <w:rsid w:val="0003466B"/>
    <w:rsid w:val="000357E1"/>
    <w:rsid w:val="000372F0"/>
    <w:rsid w:val="000374D7"/>
    <w:rsid w:val="000375B9"/>
    <w:rsid w:val="00037F25"/>
    <w:rsid w:val="0004158B"/>
    <w:rsid w:val="000422B9"/>
    <w:rsid w:val="00042DD0"/>
    <w:rsid w:val="0004304D"/>
    <w:rsid w:val="00043A12"/>
    <w:rsid w:val="000441D1"/>
    <w:rsid w:val="000454A2"/>
    <w:rsid w:val="00046132"/>
    <w:rsid w:val="000462E5"/>
    <w:rsid w:val="000464ED"/>
    <w:rsid w:val="00046586"/>
    <w:rsid w:val="00050BCD"/>
    <w:rsid w:val="00050D10"/>
    <w:rsid w:val="000515D3"/>
    <w:rsid w:val="00051F72"/>
    <w:rsid w:val="0005216B"/>
    <w:rsid w:val="000529DC"/>
    <w:rsid w:val="00054A86"/>
    <w:rsid w:val="00054CB0"/>
    <w:rsid w:val="000553F9"/>
    <w:rsid w:val="00056690"/>
    <w:rsid w:val="00056963"/>
    <w:rsid w:val="00057DFF"/>
    <w:rsid w:val="00061FB2"/>
    <w:rsid w:val="00062E9A"/>
    <w:rsid w:val="00063850"/>
    <w:rsid w:val="00063DA8"/>
    <w:rsid w:val="00064C5B"/>
    <w:rsid w:val="00065B84"/>
    <w:rsid w:val="000666BA"/>
    <w:rsid w:val="00066AFC"/>
    <w:rsid w:val="00066FA5"/>
    <w:rsid w:val="000678D6"/>
    <w:rsid w:val="00070403"/>
    <w:rsid w:val="00071471"/>
    <w:rsid w:val="00072C7A"/>
    <w:rsid w:val="00072D65"/>
    <w:rsid w:val="0007357C"/>
    <w:rsid w:val="00074DEF"/>
    <w:rsid w:val="00074E1A"/>
    <w:rsid w:val="00075A5E"/>
    <w:rsid w:val="00076493"/>
    <w:rsid w:val="000772BE"/>
    <w:rsid w:val="00077658"/>
    <w:rsid w:val="00077997"/>
    <w:rsid w:val="00077A86"/>
    <w:rsid w:val="00077CB0"/>
    <w:rsid w:val="0008018D"/>
    <w:rsid w:val="00080ACB"/>
    <w:rsid w:val="00082775"/>
    <w:rsid w:val="00082A32"/>
    <w:rsid w:val="00083F5B"/>
    <w:rsid w:val="000846C6"/>
    <w:rsid w:val="00084C24"/>
    <w:rsid w:val="00086272"/>
    <w:rsid w:val="000863EA"/>
    <w:rsid w:val="00092DE9"/>
    <w:rsid w:val="0009507B"/>
    <w:rsid w:val="00096047"/>
    <w:rsid w:val="00096612"/>
    <w:rsid w:val="00097EAF"/>
    <w:rsid w:val="000A075E"/>
    <w:rsid w:val="000A082D"/>
    <w:rsid w:val="000A1654"/>
    <w:rsid w:val="000A1E87"/>
    <w:rsid w:val="000A2353"/>
    <w:rsid w:val="000A29CF"/>
    <w:rsid w:val="000A3CA3"/>
    <w:rsid w:val="000A428F"/>
    <w:rsid w:val="000A61D0"/>
    <w:rsid w:val="000A620A"/>
    <w:rsid w:val="000A630E"/>
    <w:rsid w:val="000B0050"/>
    <w:rsid w:val="000B197F"/>
    <w:rsid w:val="000B1D07"/>
    <w:rsid w:val="000B2134"/>
    <w:rsid w:val="000B2EBB"/>
    <w:rsid w:val="000B2FCF"/>
    <w:rsid w:val="000B3487"/>
    <w:rsid w:val="000B3B6E"/>
    <w:rsid w:val="000B3CF3"/>
    <w:rsid w:val="000B6873"/>
    <w:rsid w:val="000B72E3"/>
    <w:rsid w:val="000C0C8F"/>
    <w:rsid w:val="000C2AAD"/>
    <w:rsid w:val="000C3145"/>
    <w:rsid w:val="000C6F47"/>
    <w:rsid w:val="000C78FC"/>
    <w:rsid w:val="000D28F0"/>
    <w:rsid w:val="000D2C19"/>
    <w:rsid w:val="000D30D7"/>
    <w:rsid w:val="000D717F"/>
    <w:rsid w:val="000D734E"/>
    <w:rsid w:val="000D754A"/>
    <w:rsid w:val="000E0965"/>
    <w:rsid w:val="000E0A83"/>
    <w:rsid w:val="000E0C70"/>
    <w:rsid w:val="000E2039"/>
    <w:rsid w:val="000E665D"/>
    <w:rsid w:val="000E7129"/>
    <w:rsid w:val="000F5DB9"/>
    <w:rsid w:val="00100176"/>
    <w:rsid w:val="00100C62"/>
    <w:rsid w:val="00101723"/>
    <w:rsid w:val="001018CA"/>
    <w:rsid w:val="00102379"/>
    <w:rsid w:val="001048C2"/>
    <w:rsid w:val="001059A6"/>
    <w:rsid w:val="00105A92"/>
    <w:rsid w:val="00107821"/>
    <w:rsid w:val="0010798F"/>
    <w:rsid w:val="00110738"/>
    <w:rsid w:val="001111F0"/>
    <w:rsid w:val="001129A5"/>
    <w:rsid w:val="0011485D"/>
    <w:rsid w:val="00114F2C"/>
    <w:rsid w:val="00116174"/>
    <w:rsid w:val="0011660E"/>
    <w:rsid w:val="00117006"/>
    <w:rsid w:val="00117266"/>
    <w:rsid w:val="001174FC"/>
    <w:rsid w:val="00120091"/>
    <w:rsid w:val="00121A9B"/>
    <w:rsid w:val="0012491A"/>
    <w:rsid w:val="0012622B"/>
    <w:rsid w:val="00127C06"/>
    <w:rsid w:val="00130959"/>
    <w:rsid w:val="00132450"/>
    <w:rsid w:val="001337EA"/>
    <w:rsid w:val="001345B9"/>
    <w:rsid w:val="00135B2E"/>
    <w:rsid w:val="00136347"/>
    <w:rsid w:val="00136BB9"/>
    <w:rsid w:val="00137B28"/>
    <w:rsid w:val="00137E82"/>
    <w:rsid w:val="001412C1"/>
    <w:rsid w:val="00141C6C"/>
    <w:rsid w:val="00141D4B"/>
    <w:rsid w:val="0014327F"/>
    <w:rsid w:val="001447BC"/>
    <w:rsid w:val="0014546A"/>
    <w:rsid w:val="00147589"/>
    <w:rsid w:val="0015197A"/>
    <w:rsid w:val="001528EA"/>
    <w:rsid w:val="00153B5A"/>
    <w:rsid w:val="00153D05"/>
    <w:rsid w:val="00153FF3"/>
    <w:rsid w:val="00154E50"/>
    <w:rsid w:val="0015506E"/>
    <w:rsid w:val="0015668B"/>
    <w:rsid w:val="001604E7"/>
    <w:rsid w:val="0016153B"/>
    <w:rsid w:val="001617CA"/>
    <w:rsid w:val="00161D4B"/>
    <w:rsid w:val="00163727"/>
    <w:rsid w:val="00163BFE"/>
    <w:rsid w:val="00163E6D"/>
    <w:rsid w:val="00164231"/>
    <w:rsid w:val="00164951"/>
    <w:rsid w:val="00164EBE"/>
    <w:rsid w:val="00167300"/>
    <w:rsid w:val="00167C4E"/>
    <w:rsid w:val="00171CFB"/>
    <w:rsid w:val="00171D2C"/>
    <w:rsid w:val="00171FFF"/>
    <w:rsid w:val="00172CD3"/>
    <w:rsid w:val="00173306"/>
    <w:rsid w:val="001765C6"/>
    <w:rsid w:val="00177085"/>
    <w:rsid w:val="00177710"/>
    <w:rsid w:val="00180A2B"/>
    <w:rsid w:val="00183A15"/>
    <w:rsid w:val="001851FA"/>
    <w:rsid w:val="00185D54"/>
    <w:rsid w:val="0018648E"/>
    <w:rsid w:val="00186664"/>
    <w:rsid w:val="00191F15"/>
    <w:rsid w:val="00192F02"/>
    <w:rsid w:val="00194CF8"/>
    <w:rsid w:val="00195AFC"/>
    <w:rsid w:val="0019661A"/>
    <w:rsid w:val="00197260"/>
    <w:rsid w:val="001A0A7B"/>
    <w:rsid w:val="001A172C"/>
    <w:rsid w:val="001A27F3"/>
    <w:rsid w:val="001A29FA"/>
    <w:rsid w:val="001A313B"/>
    <w:rsid w:val="001A3322"/>
    <w:rsid w:val="001A4AEE"/>
    <w:rsid w:val="001A5789"/>
    <w:rsid w:val="001A5D45"/>
    <w:rsid w:val="001A72A6"/>
    <w:rsid w:val="001A79F4"/>
    <w:rsid w:val="001B0418"/>
    <w:rsid w:val="001B2C4C"/>
    <w:rsid w:val="001B421C"/>
    <w:rsid w:val="001B4647"/>
    <w:rsid w:val="001B4908"/>
    <w:rsid w:val="001B4F66"/>
    <w:rsid w:val="001B5553"/>
    <w:rsid w:val="001B64DA"/>
    <w:rsid w:val="001B689E"/>
    <w:rsid w:val="001B7260"/>
    <w:rsid w:val="001C0039"/>
    <w:rsid w:val="001C024F"/>
    <w:rsid w:val="001C0342"/>
    <w:rsid w:val="001C0CA9"/>
    <w:rsid w:val="001C199C"/>
    <w:rsid w:val="001C28C1"/>
    <w:rsid w:val="001C28E2"/>
    <w:rsid w:val="001C3C5F"/>
    <w:rsid w:val="001C3E71"/>
    <w:rsid w:val="001C4228"/>
    <w:rsid w:val="001C5BC4"/>
    <w:rsid w:val="001C5E99"/>
    <w:rsid w:val="001C6C28"/>
    <w:rsid w:val="001C7C1C"/>
    <w:rsid w:val="001C7DA6"/>
    <w:rsid w:val="001D08CB"/>
    <w:rsid w:val="001D0A7B"/>
    <w:rsid w:val="001D4E8E"/>
    <w:rsid w:val="001D55CB"/>
    <w:rsid w:val="001D6758"/>
    <w:rsid w:val="001D6BE9"/>
    <w:rsid w:val="001D6C63"/>
    <w:rsid w:val="001E2A4F"/>
    <w:rsid w:val="001E2D18"/>
    <w:rsid w:val="001E2F29"/>
    <w:rsid w:val="001E43DB"/>
    <w:rsid w:val="001E43E9"/>
    <w:rsid w:val="001E50EF"/>
    <w:rsid w:val="001E6F95"/>
    <w:rsid w:val="001F09C8"/>
    <w:rsid w:val="001F0E91"/>
    <w:rsid w:val="001F307D"/>
    <w:rsid w:val="001F37FC"/>
    <w:rsid w:val="001F4786"/>
    <w:rsid w:val="001F4B72"/>
    <w:rsid w:val="001F4FC7"/>
    <w:rsid w:val="001F50E4"/>
    <w:rsid w:val="001F567B"/>
    <w:rsid w:val="001F56A0"/>
    <w:rsid w:val="001F7002"/>
    <w:rsid w:val="001F713C"/>
    <w:rsid w:val="001F79FE"/>
    <w:rsid w:val="00200744"/>
    <w:rsid w:val="002009A5"/>
    <w:rsid w:val="0020256D"/>
    <w:rsid w:val="00202AFF"/>
    <w:rsid w:val="00205DFE"/>
    <w:rsid w:val="00206107"/>
    <w:rsid w:val="00206C60"/>
    <w:rsid w:val="00207BB2"/>
    <w:rsid w:val="0021131B"/>
    <w:rsid w:val="00211833"/>
    <w:rsid w:val="00212024"/>
    <w:rsid w:val="00213EEE"/>
    <w:rsid w:val="00216040"/>
    <w:rsid w:val="00216C09"/>
    <w:rsid w:val="00216FEB"/>
    <w:rsid w:val="00220418"/>
    <w:rsid w:val="002204E8"/>
    <w:rsid w:val="00220679"/>
    <w:rsid w:val="00220FCA"/>
    <w:rsid w:val="00222186"/>
    <w:rsid w:val="00223071"/>
    <w:rsid w:val="00223406"/>
    <w:rsid w:val="002234CC"/>
    <w:rsid w:val="00225B68"/>
    <w:rsid w:val="00226596"/>
    <w:rsid w:val="00227382"/>
    <w:rsid w:val="002276E2"/>
    <w:rsid w:val="00227D40"/>
    <w:rsid w:val="002305B2"/>
    <w:rsid w:val="002316C1"/>
    <w:rsid w:val="00231B1C"/>
    <w:rsid w:val="00233590"/>
    <w:rsid w:val="0023385A"/>
    <w:rsid w:val="00233D00"/>
    <w:rsid w:val="00234085"/>
    <w:rsid w:val="00234CDD"/>
    <w:rsid w:val="00235FCA"/>
    <w:rsid w:val="00237624"/>
    <w:rsid w:val="00237804"/>
    <w:rsid w:val="00237B3D"/>
    <w:rsid w:val="00237C65"/>
    <w:rsid w:val="00240C32"/>
    <w:rsid w:val="00241107"/>
    <w:rsid w:val="00243187"/>
    <w:rsid w:val="00243AA6"/>
    <w:rsid w:val="00243CE6"/>
    <w:rsid w:val="00245F8E"/>
    <w:rsid w:val="0024732A"/>
    <w:rsid w:val="0024763F"/>
    <w:rsid w:val="0025433B"/>
    <w:rsid w:val="00254A9B"/>
    <w:rsid w:val="00257B2B"/>
    <w:rsid w:val="00260D1D"/>
    <w:rsid w:val="00262059"/>
    <w:rsid w:val="00262640"/>
    <w:rsid w:val="00262AF7"/>
    <w:rsid w:val="002633E4"/>
    <w:rsid w:val="00263EE4"/>
    <w:rsid w:val="00264C58"/>
    <w:rsid w:val="00270126"/>
    <w:rsid w:val="0027058F"/>
    <w:rsid w:val="002705E1"/>
    <w:rsid w:val="00270E9B"/>
    <w:rsid w:val="00271C91"/>
    <w:rsid w:val="00274332"/>
    <w:rsid w:val="00276967"/>
    <w:rsid w:val="00276B3E"/>
    <w:rsid w:val="00280598"/>
    <w:rsid w:val="0028087A"/>
    <w:rsid w:val="00282D2A"/>
    <w:rsid w:val="002844D8"/>
    <w:rsid w:val="00284AA4"/>
    <w:rsid w:val="002851BD"/>
    <w:rsid w:val="00285BF5"/>
    <w:rsid w:val="002879BA"/>
    <w:rsid w:val="00287B37"/>
    <w:rsid w:val="00290B5F"/>
    <w:rsid w:val="00291649"/>
    <w:rsid w:val="00292345"/>
    <w:rsid w:val="002943CA"/>
    <w:rsid w:val="00294949"/>
    <w:rsid w:val="00296957"/>
    <w:rsid w:val="002A36D6"/>
    <w:rsid w:val="002A4C15"/>
    <w:rsid w:val="002A5ACD"/>
    <w:rsid w:val="002B037A"/>
    <w:rsid w:val="002B2612"/>
    <w:rsid w:val="002B2E2D"/>
    <w:rsid w:val="002B3BC7"/>
    <w:rsid w:val="002B41B3"/>
    <w:rsid w:val="002B4324"/>
    <w:rsid w:val="002B7F79"/>
    <w:rsid w:val="002C1EA5"/>
    <w:rsid w:val="002C2302"/>
    <w:rsid w:val="002C2A90"/>
    <w:rsid w:val="002C345C"/>
    <w:rsid w:val="002C418D"/>
    <w:rsid w:val="002C66CC"/>
    <w:rsid w:val="002C7F7D"/>
    <w:rsid w:val="002D0001"/>
    <w:rsid w:val="002D1362"/>
    <w:rsid w:val="002D1A21"/>
    <w:rsid w:val="002D1B50"/>
    <w:rsid w:val="002D1BE1"/>
    <w:rsid w:val="002D2306"/>
    <w:rsid w:val="002D28B6"/>
    <w:rsid w:val="002D2C69"/>
    <w:rsid w:val="002D3063"/>
    <w:rsid w:val="002D36E5"/>
    <w:rsid w:val="002D385C"/>
    <w:rsid w:val="002D38D5"/>
    <w:rsid w:val="002D533D"/>
    <w:rsid w:val="002D6E78"/>
    <w:rsid w:val="002D7E2F"/>
    <w:rsid w:val="002D7E53"/>
    <w:rsid w:val="002E0469"/>
    <w:rsid w:val="002E67B3"/>
    <w:rsid w:val="002E6818"/>
    <w:rsid w:val="002F1378"/>
    <w:rsid w:val="002F2127"/>
    <w:rsid w:val="002F2A7F"/>
    <w:rsid w:val="002F3352"/>
    <w:rsid w:val="002F40A3"/>
    <w:rsid w:val="002F468C"/>
    <w:rsid w:val="002F67E0"/>
    <w:rsid w:val="00300836"/>
    <w:rsid w:val="00301359"/>
    <w:rsid w:val="0030148F"/>
    <w:rsid w:val="00301936"/>
    <w:rsid w:val="00301CA2"/>
    <w:rsid w:val="0030275D"/>
    <w:rsid w:val="00304191"/>
    <w:rsid w:val="00304C4D"/>
    <w:rsid w:val="00304F11"/>
    <w:rsid w:val="003068F0"/>
    <w:rsid w:val="00307410"/>
    <w:rsid w:val="00307891"/>
    <w:rsid w:val="00307B16"/>
    <w:rsid w:val="00310DED"/>
    <w:rsid w:val="00311005"/>
    <w:rsid w:val="00311015"/>
    <w:rsid w:val="00311CD6"/>
    <w:rsid w:val="00312702"/>
    <w:rsid w:val="0031438E"/>
    <w:rsid w:val="00315A4A"/>
    <w:rsid w:val="0032138E"/>
    <w:rsid w:val="0032213B"/>
    <w:rsid w:val="003227CC"/>
    <w:rsid w:val="0032288F"/>
    <w:rsid w:val="00322FF3"/>
    <w:rsid w:val="00325420"/>
    <w:rsid w:val="00325883"/>
    <w:rsid w:val="00325E81"/>
    <w:rsid w:val="0032661B"/>
    <w:rsid w:val="00330B2C"/>
    <w:rsid w:val="00330CF7"/>
    <w:rsid w:val="00331C93"/>
    <w:rsid w:val="00332616"/>
    <w:rsid w:val="00333AA3"/>
    <w:rsid w:val="00333B20"/>
    <w:rsid w:val="00334874"/>
    <w:rsid w:val="00335887"/>
    <w:rsid w:val="003358F4"/>
    <w:rsid w:val="00336548"/>
    <w:rsid w:val="00340EBC"/>
    <w:rsid w:val="003413C3"/>
    <w:rsid w:val="003416AC"/>
    <w:rsid w:val="00341818"/>
    <w:rsid w:val="00341E0A"/>
    <w:rsid w:val="003420B3"/>
    <w:rsid w:val="00342498"/>
    <w:rsid w:val="00342D47"/>
    <w:rsid w:val="00345554"/>
    <w:rsid w:val="003477B6"/>
    <w:rsid w:val="003512CB"/>
    <w:rsid w:val="0035171F"/>
    <w:rsid w:val="00352C86"/>
    <w:rsid w:val="00352D40"/>
    <w:rsid w:val="00353BB7"/>
    <w:rsid w:val="00355307"/>
    <w:rsid w:val="00355618"/>
    <w:rsid w:val="00355EA7"/>
    <w:rsid w:val="00357542"/>
    <w:rsid w:val="00360B30"/>
    <w:rsid w:val="00360C08"/>
    <w:rsid w:val="00361EE9"/>
    <w:rsid w:val="00363119"/>
    <w:rsid w:val="0036509F"/>
    <w:rsid w:val="00366D0F"/>
    <w:rsid w:val="003673A2"/>
    <w:rsid w:val="003678DF"/>
    <w:rsid w:val="00367CE4"/>
    <w:rsid w:val="00370122"/>
    <w:rsid w:val="00371273"/>
    <w:rsid w:val="0037198C"/>
    <w:rsid w:val="0037586A"/>
    <w:rsid w:val="00380293"/>
    <w:rsid w:val="00380A29"/>
    <w:rsid w:val="00380C54"/>
    <w:rsid w:val="003813A0"/>
    <w:rsid w:val="003848DD"/>
    <w:rsid w:val="003874BB"/>
    <w:rsid w:val="0039160A"/>
    <w:rsid w:val="003922A7"/>
    <w:rsid w:val="003929DC"/>
    <w:rsid w:val="00393209"/>
    <w:rsid w:val="00394DD2"/>
    <w:rsid w:val="003951A8"/>
    <w:rsid w:val="00397600"/>
    <w:rsid w:val="00397FC0"/>
    <w:rsid w:val="003A0DA5"/>
    <w:rsid w:val="003A1237"/>
    <w:rsid w:val="003A1FFF"/>
    <w:rsid w:val="003A4F2F"/>
    <w:rsid w:val="003A5F90"/>
    <w:rsid w:val="003A7214"/>
    <w:rsid w:val="003B05D5"/>
    <w:rsid w:val="003B2507"/>
    <w:rsid w:val="003B3405"/>
    <w:rsid w:val="003B420C"/>
    <w:rsid w:val="003B5670"/>
    <w:rsid w:val="003B5E7B"/>
    <w:rsid w:val="003B64F3"/>
    <w:rsid w:val="003B72B6"/>
    <w:rsid w:val="003B7830"/>
    <w:rsid w:val="003B7ACA"/>
    <w:rsid w:val="003C28D1"/>
    <w:rsid w:val="003C42A3"/>
    <w:rsid w:val="003C59E0"/>
    <w:rsid w:val="003C6D05"/>
    <w:rsid w:val="003C6F9B"/>
    <w:rsid w:val="003D0BD7"/>
    <w:rsid w:val="003D1627"/>
    <w:rsid w:val="003D28F6"/>
    <w:rsid w:val="003D2D92"/>
    <w:rsid w:val="003D38B1"/>
    <w:rsid w:val="003D3AF4"/>
    <w:rsid w:val="003D4717"/>
    <w:rsid w:val="003D522F"/>
    <w:rsid w:val="003D52B0"/>
    <w:rsid w:val="003D5CA8"/>
    <w:rsid w:val="003D6F9B"/>
    <w:rsid w:val="003E10F4"/>
    <w:rsid w:val="003E114D"/>
    <w:rsid w:val="003E11AB"/>
    <w:rsid w:val="003E2AA0"/>
    <w:rsid w:val="003E2D79"/>
    <w:rsid w:val="003E38E8"/>
    <w:rsid w:val="003F11F5"/>
    <w:rsid w:val="003F1FF4"/>
    <w:rsid w:val="003F2321"/>
    <w:rsid w:val="003F3194"/>
    <w:rsid w:val="003F453D"/>
    <w:rsid w:val="003F46DE"/>
    <w:rsid w:val="003F48D5"/>
    <w:rsid w:val="003F544D"/>
    <w:rsid w:val="003F5DE6"/>
    <w:rsid w:val="003F692D"/>
    <w:rsid w:val="003F6A89"/>
    <w:rsid w:val="003F7017"/>
    <w:rsid w:val="003F715E"/>
    <w:rsid w:val="0040015A"/>
    <w:rsid w:val="004003A5"/>
    <w:rsid w:val="004017C9"/>
    <w:rsid w:val="004018A6"/>
    <w:rsid w:val="004024A4"/>
    <w:rsid w:val="0040256B"/>
    <w:rsid w:val="004028A3"/>
    <w:rsid w:val="00402A2D"/>
    <w:rsid w:val="00402FE1"/>
    <w:rsid w:val="00403B0E"/>
    <w:rsid w:val="00404905"/>
    <w:rsid w:val="00406560"/>
    <w:rsid w:val="00406ABA"/>
    <w:rsid w:val="00407EF8"/>
    <w:rsid w:val="0041050F"/>
    <w:rsid w:val="00410A4E"/>
    <w:rsid w:val="00411391"/>
    <w:rsid w:val="00411FEB"/>
    <w:rsid w:val="00413256"/>
    <w:rsid w:val="00413725"/>
    <w:rsid w:val="00414E32"/>
    <w:rsid w:val="0041641D"/>
    <w:rsid w:val="0042088F"/>
    <w:rsid w:val="00421663"/>
    <w:rsid w:val="00422137"/>
    <w:rsid w:val="00422413"/>
    <w:rsid w:val="0042349D"/>
    <w:rsid w:val="004237C7"/>
    <w:rsid w:val="00423DB5"/>
    <w:rsid w:val="00424558"/>
    <w:rsid w:val="00424EFC"/>
    <w:rsid w:val="0042599A"/>
    <w:rsid w:val="0042605B"/>
    <w:rsid w:val="00426DDF"/>
    <w:rsid w:val="004277D1"/>
    <w:rsid w:val="00430CD3"/>
    <w:rsid w:val="00430D61"/>
    <w:rsid w:val="004340FF"/>
    <w:rsid w:val="00435096"/>
    <w:rsid w:val="004373F3"/>
    <w:rsid w:val="00440970"/>
    <w:rsid w:val="00440A8A"/>
    <w:rsid w:val="004416A1"/>
    <w:rsid w:val="00441F94"/>
    <w:rsid w:val="00442DB0"/>
    <w:rsid w:val="00443BC7"/>
    <w:rsid w:val="00443C89"/>
    <w:rsid w:val="00445CEC"/>
    <w:rsid w:val="0044600C"/>
    <w:rsid w:val="00446239"/>
    <w:rsid w:val="0044685A"/>
    <w:rsid w:val="00446F35"/>
    <w:rsid w:val="00450376"/>
    <w:rsid w:val="004505AA"/>
    <w:rsid w:val="0045075E"/>
    <w:rsid w:val="0045276E"/>
    <w:rsid w:val="00452FA6"/>
    <w:rsid w:val="00453092"/>
    <w:rsid w:val="00453A57"/>
    <w:rsid w:val="00453C07"/>
    <w:rsid w:val="00453D37"/>
    <w:rsid w:val="0045480A"/>
    <w:rsid w:val="00455020"/>
    <w:rsid w:val="00455CD6"/>
    <w:rsid w:val="004573B3"/>
    <w:rsid w:val="00460114"/>
    <w:rsid w:val="0046047D"/>
    <w:rsid w:val="0046060F"/>
    <w:rsid w:val="004627FB"/>
    <w:rsid w:val="00464C92"/>
    <w:rsid w:val="00464EC8"/>
    <w:rsid w:val="004677FC"/>
    <w:rsid w:val="00470139"/>
    <w:rsid w:val="00470ADE"/>
    <w:rsid w:val="00470CDA"/>
    <w:rsid w:val="00470F4E"/>
    <w:rsid w:val="0047143D"/>
    <w:rsid w:val="004715DD"/>
    <w:rsid w:val="00471952"/>
    <w:rsid w:val="00471FE8"/>
    <w:rsid w:val="00472CFE"/>
    <w:rsid w:val="004731A8"/>
    <w:rsid w:val="004734DA"/>
    <w:rsid w:val="004737F1"/>
    <w:rsid w:val="00475A33"/>
    <w:rsid w:val="00475CAA"/>
    <w:rsid w:val="00475FF5"/>
    <w:rsid w:val="00476A9C"/>
    <w:rsid w:val="004771FA"/>
    <w:rsid w:val="0048057F"/>
    <w:rsid w:val="00481890"/>
    <w:rsid w:val="00481BCD"/>
    <w:rsid w:val="004824ED"/>
    <w:rsid w:val="0048348A"/>
    <w:rsid w:val="0048548F"/>
    <w:rsid w:val="00490260"/>
    <w:rsid w:val="00491426"/>
    <w:rsid w:val="00491A03"/>
    <w:rsid w:val="00494878"/>
    <w:rsid w:val="00494ED4"/>
    <w:rsid w:val="00495ADA"/>
    <w:rsid w:val="00496A32"/>
    <w:rsid w:val="00496DFB"/>
    <w:rsid w:val="004977C3"/>
    <w:rsid w:val="004A0240"/>
    <w:rsid w:val="004A0805"/>
    <w:rsid w:val="004A09C5"/>
    <w:rsid w:val="004A0F66"/>
    <w:rsid w:val="004A1A22"/>
    <w:rsid w:val="004A3163"/>
    <w:rsid w:val="004A3E0C"/>
    <w:rsid w:val="004A42B2"/>
    <w:rsid w:val="004A4EF9"/>
    <w:rsid w:val="004A5649"/>
    <w:rsid w:val="004A5A2F"/>
    <w:rsid w:val="004A6C4A"/>
    <w:rsid w:val="004A72E6"/>
    <w:rsid w:val="004A7956"/>
    <w:rsid w:val="004B1087"/>
    <w:rsid w:val="004B12B8"/>
    <w:rsid w:val="004B21F4"/>
    <w:rsid w:val="004B3D48"/>
    <w:rsid w:val="004B487C"/>
    <w:rsid w:val="004B5B7F"/>
    <w:rsid w:val="004B6217"/>
    <w:rsid w:val="004B64C8"/>
    <w:rsid w:val="004B6BBF"/>
    <w:rsid w:val="004B6D1D"/>
    <w:rsid w:val="004C167C"/>
    <w:rsid w:val="004C4E74"/>
    <w:rsid w:val="004C79A8"/>
    <w:rsid w:val="004D114F"/>
    <w:rsid w:val="004D2290"/>
    <w:rsid w:val="004D2762"/>
    <w:rsid w:val="004D27A7"/>
    <w:rsid w:val="004D425C"/>
    <w:rsid w:val="004D5007"/>
    <w:rsid w:val="004D5792"/>
    <w:rsid w:val="004D59B1"/>
    <w:rsid w:val="004D6296"/>
    <w:rsid w:val="004E0C05"/>
    <w:rsid w:val="004E1874"/>
    <w:rsid w:val="004E1C89"/>
    <w:rsid w:val="004E1EDD"/>
    <w:rsid w:val="004E2822"/>
    <w:rsid w:val="004E7448"/>
    <w:rsid w:val="004E7692"/>
    <w:rsid w:val="004E7724"/>
    <w:rsid w:val="004F0F25"/>
    <w:rsid w:val="004F134C"/>
    <w:rsid w:val="004F1B60"/>
    <w:rsid w:val="004F2AE3"/>
    <w:rsid w:val="004F32C5"/>
    <w:rsid w:val="004F3812"/>
    <w:rsid w:val="004F40DD"/>
    <w:rsid w:val="004F5838"/>
    <w:rsid w:val="004F5F47"/>
    <w:rsid w:val="004F73B9"/>
    <w:rsid w:val="004F79FB"/>
    <w:rsid w:val="0050118F"/>
    <w:rsid w:val="00502076"/>
    <w:rsid w:val="005025B4"/>
    <w:rsid w:val="00503537"/>
    <w:rsid w:val="00503919"/>
    <w:rsid w:val="00504266"/>
    <w:rsid w:val="005057A6"/>
    <w:rsid w:val="00507D73"/>
    <w:rsid w:val="00510A66"/>
    <w:rsid w:val="00510B10"/>
    <w:rsid w:val="00510B16"/>
    <w:rsid w:val="00510FCE"/>
    <w:rsid w:val="0051297C"/>
    <w:rsid w:val="00513C63"/>
    <w:rsid w:val="0051486E"/>
    <w:rsid w:val="00516256"/>
    <w:rsid w:val="00521766"/>
    <w:rsid w:val="005232F5"/>
    <w:rsid w:val="0052330C"/>
    <w:rsid w:val="00525E32"/>
    <w:rsid w:val="0052649D"/>
    <w:rsid w:val="00527229"/>
    <w:rsid w:val="00530CD9"/>
    <w:rsid w:val="00532432"/>
    <w:rsid w:val="0053243D"/>
    <w:rsid w:val="005343D7"/>
    <w:rsid w:val="005347DF"/>
    <w:rsid w:val="00534C0B"/>
    <w:rsid w:val="005355E7"/>
    <w:rsid w:val="005358B9"/>
    <w:rsid w:val="0053617C"/>
    <w:rsid w:val="005361AF"/>
    <w:rsid w:val="005363C5"/>
    <w:rsid w:val="00536EF1"/>
    <w:rsid w:val="00540876"/>
    <w:rsid w:val="00542A5C"/>
    <w:rsid w:val="00542F4B"/>
    <w:rsid w:val="00543D1F"/>
    <w:rsid w:val="0054503F"/>
    <w:rsid w:val="00545397"/>
    <w:rsid w:val="005458EB"/>
    <w:rsid w:val="00546549"/>
    <w:rsid w:val="005466FC"/>
    <w:rsid w:val="00547FEF"/>
    <w:rsid w:val="00550523"/>
    <w:rsid w:val="005516F0"/>
    <w:rsid w:val="00552060"/>
    <w:rsid w:val="00554932"/>
    <w:rsid w:val="0055670A"/>
    <w:rsid w:val="0055672A"/>
    <w:rsid w:val="00556DAB"/>
    <w:rsid w:val="00561EB0"/>
    <w:rsid w:val="0056257C"/>
    <w:rsid w:val="00563A8F"/>
    <w:rsid w:val="00564376"/>
    <w:rsid w:val="005656CC"/>
    <w:rsid w:val="0057078E"/>
    <w:rsid w:val="0057124E"/>
    <w:rsid w:val="00571B44"/>
    <w:rsid w:val="005720AD"/>
    <w:rsid w:val="005722BA"/>
    <w:rsid w:val="0057267C"/>
    <w:rsid w:val="00572FD6"/>
    <w:rsid w:val="00573D33"/>
    <w:rsid w:val="005741C7"/>
    <w:rsid w:val="0057423B"/>
    <w:rsid w:val="00575AD1"/>
    <w:rsid w:val="005779C6"/>
    <w:rsid w:val="00580352"/>
    <w:rsid w:val="00580400"/>
    <w:rsid w:val="00581EE3"/>
    <w:rsid w:val="00583409"/>
    <w:rsid w:val="00583DED"/>
    <w:rsid w:val="005849D1"/>
    <w:rsid w:val="00584CEA"/>
    <w:rsid w:val="005859F9"/>
    <w:rsid w:val="005861B1"/>
    <w:rsid w:val="00586597"/>
    <w:rsid w:val="005867F4"/>
    <w:rsid w:val="00587684"/>
    <w:rsid w:val="00590353"/>
    <w:rsid w:val="00591638"/>
    <w:rsid w:val="0059295A"/>
    <w:rsid w:val="00593683"/>
    <w:rsid w:val="0059450D"/>
    <w:rsid w:val="00594C8A"/>
    <w:rsid w:val="00597333"/>
    <w:rsid w:val="00597FE5"/>
    <w:rsid w:val="005A1723"/>
    <w:rsid w:val="005A1A63"/>
    <w:rsid w:val="005A1D92"/>
    <w:rsid w:val="005A3189"/>
    <w:rsid w:val="005A3F5A"/>
    <w:rsid w:val="005A449A"/>
    <w:rsid w:val="005A522D"/>
    <w:rsid w:val="005A6373"/>
    <w:rsid w:val="005A667C"/>
    <w:rsid w:val="005A755D"/>
    <w:rsid w:val="005A7FE3"/>
    <w:rsid w:val="005B1071"/>
    <w:rsid w:val="005B2699"/>
    <w:rsid w:val="005B4AE2"/>
    <w:rsid w:val="005B546C"/>
    <w:rsid w:val="005B555B"/>
    <w:rsid w:val="005B5980"/>
    <w:rsid w:val="005B67F3"/>
    <w:rsid w:val="005B7658"/>
    <w:rsid w:val="005B782A"/>
    <w:rsid w:val="005B798C"/>
    <w:rsid w:val="005C082E"/>
    <w:rsid w:val="005C2877"/>
    <w:rsid w:val="005C2B8E"/>
    <w:rsid w:val="005C3ADC"/>
    <w:rsid w:val="005C3F5B"/>
    <w:rsid w:val="005C540C"/>
    <w:rsid w:val="005C6659"/>
    <w:rsid w:val="005D06CB"/>
    <w:rsid w:val="005D2007"/>
    <w:rsid w:val="005D62E0"/>
    <w:rsid w:val="005D78D6"/>
    <w:rsid w:val="005E185F"/>
    <w:rsid w:val="005E1BF5"/>
    <w:rsid w:val="005E2495"/>
    <w:rsid w:val="005E3065"/>
    <w:rsid w:val="005E3203"/>
    <w:rsid w:val="005E536A"/>
    <w:rsid w:val="005E6349"/>
    <w:rsid w:val="005F212A"/>
    <w:rsid w:val="005F39E3"/>
    <w:rsid w:val="005F46A7"/>
    <w:rsid w:val="005F63BF"/>
    <w:rsid w:val="005F6A03"/>
    <w:rsid w:val="005F7002"/>
    <w:rsid w:val="005F745D"/>
    <w:rsid w:val="005F7E57"/>
    <w:rsid w:val="0060007D"/>
    <w:rsid w:val="00601A08"/>
    <w:rsid w:val="00602575"/>
    <w:rsid w:val="00602E28"/>
    <w:rsid w:val="00605777"/>
    <w:rsid w:val="00605DD7"/>
    <w:rsid w:val="00606444"/>
    <w:rsid w:val="0060686D"/>
    <w:rsid w:val="00606962"/>
    <w:rsid w:val="00606D14"/>
    <w:rsid w:val="006112B3"/>
    <w:rsid w:val="00612579"/>
    <w:rsid w:val="00612A48"/>
    <w:rsid w:val="00612BA6"/>
    <w:rsid w:val="00613006"/>
    <w:rsid w:val="006143E1"/>
    <w:rsid w:val="00614B58"/>
    <w:rsid w:val="00614E62"/>
    <w:rsid w:val="0061700E"/>
    <w:rsid w:val="00617A86"/>
    <w:rsid w:val="00617B29"/>
    <w:rsid w:val="00617B38"/>
    <w:rsid w:val="0062076C"/>
    <w:rsid w:val="00621B40"/>
    <w:rsid w:val="00622656"/>
    <w:rsid w:val="00622DD0"/>
    <w:rsid w:val="0062303B"/>
    <w:rsid w:val="006234AF"/>
    <w:rsid w:val="0062360C"/>
    <w:rsid w:val="006248EB"/>
    <w:rsid w:val="00625258"/>
    <w:rsid w:val="00625FBB"/>
    <w:rsid w:val="006274A5"/>
    <w:rsid w:val="00630C0E"/>
    <w:rsid w:val="00630C81"/>
    <w:rsid w:val="00630DF2"/>
    <w:rsid w:val="00631959"/>
    <w:rsid w:val="006335C0"/>
    <w:rsid w:val="006339CA"/>
    <w:rsid w:val="00633E1D"/>
    <w:rsid w:val="00633EDC"/>
    <w:rsid w:val="00634014"/>
    <w:rsid w:val="006346CC"/>
    <w:rsid w:val="00636616"/>
    <w:rsid w:val="00637588"/>
    <w:rsid w:val="00640F2A"/>
    <w:rsid w:val="006417BC"/>
    <w:rsid w:val="006421D1"/>
    <w:rsid w:val="00643006"/>
    <w:rsid w:val="0064334D"/>
    <w:rsid w:val="006434DB"/>
    <w:rsid w:val="00643F5E"/>
    <w:rsid w:val="006443D8"/>
    <w:rsid w:val="0064487F"/>
    <w:rsid w:val="00645774"/>
    <w:rsid w:val="006457F0"/>
    <w:rsid w:val="00646E63"/>
    <w:rsid w:val="00647F77"/>
    <w:rsid w:val="006505F8"/>
    <w:rsid w:val="0065288F"/>
    <w:rsid w:val="00652E93"/>
    <w:rsid w:val="0065382B"/>
    <w:rsid w:val="00654CF4"/>
    <w:rsid w:val="0065539F"/>
    <w:rsid w:val="006557A4"/>
    <w:rsid w:val="006559A7"/>
    <w:rsid w:val="00655C6E"/>
    <w:rsid w:val="006560DA"/>
    <w:rsid w:val="00656719"/>
    <w:rsid w:val="0065676C"/>
    <w:rsid w:val="00660670"/>
    <w:rsid w:val="00661D2C"/>
    <w:rsid w:val="006631D0"/>
    <w:rsid w:val="00664711"/>
    <w:rsid w:val="00664DCC"/>
    <w:rsid w:val="006659E6"/>
    <w:rsid w:val="00665BEB"/>
    <w:rsid w:val="00670DAE"/>
    <w:rsid w:val="00671498"/>
    <w:rsid w:val="0067336C"/>
    <w:rsid w:val="00675DC8"/>
    <w:rsid w:val="006762D7"/>
    <w:rsid w:val="0067660F"/>
    <w:rsid w:val="00677258"/>
    <w:rsid w:val="0067783C"/>
    <w:rsid w:val="0068249C"/>
    <w:rsid w:val="00683816"/>
    <w:rsid w:val="00683BE8"/>
    <w:rsid w:val="00683E8D"/>
    <w:rsid w:val="00687312"/>
    <w:rsid w:val="006876C9"/>
    <w:rsid w:val="00692FA3"/>
    <w:rsid w:val="00694AD8"/>
    <w:rsid w:val="00695784"/>
    <w:rsid w:val="006970B1"/>
    <w:rsid w:val="00697698"/>
    <w:rsid w:val="006A1904"/>
    <w:rsid w:val="006A1B23"/>
    <w:rsid w:val="006A248C"/>
    <w:rsid w:val="006A2C95"/>
    <w:rsid w:val="006A3522"/>
    <w:rsid w:val="006A40B3"/>
    <w:rsid w:val="006A4669"/>
    <w:rsid w:val="006A6B82"/>
    <w:rsid w:val="006B012F"/>
    <w:rsid w:val="006B0372"/>
    <w:rsid w:val="006B0D0C"/>
    <w:rsid w:val="006B11BA"/>
    <w:rsid w:val="006B2028"/>
    <w:rsid w:val="006B282C"/>
    <w:rsid w:val="006B2D2D"/>
    <w:rsid w:val="006B3762"/>
    <w:rsid w:val="006B49B4"/>
    <w:rsid w:val="006C02DD"/>
    <w:rsid w:val="006C2017"/>
    <w:rsid w:val="006C2364"/>
    <w:rsid w:val="006C2B74"/>
    <w:rsid w:val="006C2F5B"/>
    <w:rsid w:val="006C2FC7"/>
    <w:rsid w:val="006C369A"/>
    <w:rsid w:val="006C4247"/>
    <w:rsid w:val="006C4B8E"/>
    <w:rsid w:val="006C59DE"/>
    <w:rsid w:val="006C66CA"/>
    <w:rsid w:val="006C717B"/>
    <w:rsid w:val="006D0381"/>
    <w:rsid w:val="006D0A09"/>
    <w:rsid w:val="006D0ED0"/>
    <w:rsid w:val="006D1013"/>
    <w:rsid w:val="006D2715"/>
    <w:rsid w:val="006D2A66"/>
    <w:rsid w:val="006D2E82"/>
    <w:rsid w:val="006D420B"/>
    <w:rsid w:val="006D4A62"/>
    <w:rsid w:val="006D5B44"/>
    <w:rsid w:val="006D68F9"/>
    <w:rsid w:val="006D6E3B"/>
    <w:rsid w:val="006D7B4E"/>
    <w:rsid w:val="006E029B"/>
    <w:rsid w:val="006E0797"/>
    <w:rsid w:val="006E0C71"/>
    <w:rsid w:val="006E0CE5"/>
    <w:rsid w:val="006E168E"/>
    <w:rsid w:val="006E2A8D"/>
    <w:rsid w:val="006E2CDE"/>
    <w:rsid w:val="006E3092"/>
    <w:rsid w:val="006E3377"/>
    <w:rsid w:val="006F0DEE"/>
    <w:rsid w:val="006F2F26"/>
    <w:rsid w:val="006F35F2"/>
    <w:rsid w:val="006F43AE"/>
    <w:rsid w:val="006F46E4"/>
    <w:rsid w:val="006F47EF"/>
    <w:rsid w:val="006F537E"/>
    <w:rsid w:val="006F548B"/>
    <w:rsid w:val="006F5B96"/>
    <w:rsid w:val="006F7057"/>
    <w:rsid w:val="006F74D5"/>
    <w:rsid w:val="006F76C8"/>
    <w:rsid w:val="006F7782"/>
    <w:rsid w:val="006F7F63"/>
    <w:rsid w:val="00700556"/>
    <w:rsid w:val="00702563"/>
    <w:rsid w:val="00702F31"/>
    <w:rsid w:val="007032C1"/>
    <w:rsid w:val="00706B7B"/>
    <w:rsid w:val="00711CE5"/>
    <w:rsid w:val="00712809"/>
    <w:rsid w:val="0071363D"/>
    <w:rsid w:val="00713E61"/>
    <w:rsid w:val="007141F0"/>
    <w:rsid w:val="00714734"/>
    <w:rsid w:val="00714B4B"/>
    <w:rsid w:val="00715728"/>
    <w:rsid w:val="00715921"/>
    <w:rsid w:val="00715A81"/>
    <w:rsid w:val="00723352"/>
    <w:rsid w:val="0072535A"/>
    <w:rsid w:val="00725544"/>
    <w:rsid w:val="00725852"/>
    <w:rsid w:val="007259C1"/>
    <w:rsid w:val="00726671"/>
    <w:rsid w:val="00726DD2"/>
    <w:rsid w:val="007271B8"/>
    <w:rsid w:val="0073089F"/>
    <w:rsid w:val="00731216"/>
    <w:rsid w:val="0073548B"/>
    <w:rsid w:val="00735521"/>
    <w:rsid w:val="00735850"/>
    <w:rsid w:val="007362D5"/>
    <w:rsid w:val="00736A6F"/>
    <w:rsid w:val="00736E75"/>
    <w:rsid w:val="00737243"/>
    <w:rsid w:val="007372EA"/>
    <w:rsid w:val="0073786F"/>
    <w:rsid w:val="00742C0A"/>
    <w:rsid w:val="00743488"/>
    <w:rsid w:val="00744252"/>
    <w:rsid w:val="007443B1"/>
    <w:rsid w:val="0074444A"/>
    <w:rsid w:val="007456AF"/>
    <w:rsid w:val="007457D3"/>
    <w:rsid w:val="00746285"/>
    <w:rsid w:val="0074666C"/>
    <w:rsid w:val="00747705"/>
    <w:rsid w:val="00750F71"/>
    <w:rsid w:val="00752DD3"/>
    <w:rsid w:val="007530AF"/>
    <w:rsid w:val="00753AFB"/>
    <w:rsid w:val="00753CAF"/>
    <w:rsid w:val="00754C97"/>
    <w:rsid w:val="00755DC5"/>
    <w:rsid w:val="0075645D"/>
    <w:rsid w:val="00756932"/>
    <w:rsid w:val="007579F1"/>
    <w:rsid w:val="00757EF7"/>
    <w:rsid w:val="007601AB"/>
    <w:rsid w:val="007610E2"/>
    <w:rsid w:val="00761BB8"/>
    <w:rsid w:val="00762EA1"/>
    <w:rsid w:val="00762F13"/>
    <w:rsid w:val="00763AA2"/>
    <w:rsid w:val="00763B97"/>
    <w:rsid w:val="00764FCC"/>
    <w:rsid w:val="007663C8"/>
    <w:rsid w:val="00766ED7"/>
    <w:rsid w:val="0077162D"/>
    <w:rsid w:val="00771DF5"/>
    <w:rsid w:val="00772B1D"/>
    <w:rsid w:val="00774DD1"/>
    <w:rsid w:val="0077634A"/>
    <w:rsid w:val="00776EED"/>
    <w:rsid w:val="00777E18"/>
    <w:rsid w:val="00780F5D"/>
    <w:rsid w:val="00781C6A"/>
    <w:rsid w:val="00782BD5"/>
    <w:rsid w:val="00784915"/>
    <w:rsid w:val="007856A0"/>
    <w:rsid w:val="007856C5"/>
    <w:rsid w:val="00785764"/>
    <w:rsid w:val="00785DDC"/>
    <w:rsid w:val="00786D30"/>
    <w:rsid w:val="00790274"/>
    <w:rsid w:val="00790740"/>
    <w:rsid w:val="00790FC3"/>
    <w:rsid w:val="007928FF"/>
    <w:rsid w:val="00792D13"/>
    <w:rsid w:val="00793098"/>
    <w:rsid w:val="0079370C"/>
    <w:rsid w:val="0079398A"/>
    <w:rsid w:val="007949C7"/>
    <w:rsid w:val="00796AF7"/>
    <w:rsid w:val="00796F2A"/>
    <w:rsid w:val="007A01D8"/>
    <w:rsid w:val="007A0822"/>
    <w:rsid w:val="007A09EF"/>
    <w:rsid w:val="007A0CAA"/>
    <w:rsid w:val="007A13C8"/>
    <w:rsid w:val="007A1812"/>
    <w:rsid w:val="007A2E3E"/>
    <w:rsid w:val="007A428B"/>
    <w:rsid w:val="007A5E2B"/>
    <w:rsid w:val="007A7043"/>
    <w:rsid w:val="007B04E3"/>
    <w:rsid w:val="007B0F14"/>
    <w:rsid w:val="007B14CA"/>
    <w:rsid w:val="007B1BF2"/>
    <w:rsid w:val="007B23D5"/>
    <w:rsid w:val="007B2D8A"/>
    <w:rsid w:val="007B31AC"/>
    <w:rsid w:val="007B3448"/>
    <w:rsid w:val="007B3B2A"/>
    <w:rsid w:val="007B3BBD"/>
    <w:rsid w:val="007B50A4"/>
    <w:rsid w:val="007B52D7"/>
    <w:rsid w:val="007B7E1A"/>
    <w:rsid w:val="007C1E56"/>
    <w:rsid w:val="007C2193"/>
    <w:rsid w:val="007C2CFE"/>
    <w:rsid w:val="007C30D7"/>
    <w:rsid w:val="007C31FC"/>
    <w:rsid w:val="007C57E9"/>
    <w:rsid w:val="007C6CB9"/>
    <w:rsid w:val="007D0455"/>
    <w:rsid w:val="007D0CE5"/>
    <w:rsid w:val="007D1091"/>
    <w:rsid w:val="007D1433"/>
    <w:rsid w:val="007D18F1"/>
    <w:rsid w:val="007D2187"/>
    <w:rsid w:val="007D4DEC"/>
    <w:rsid w:val="007D53C6"/>
    <w:rsid w:val="007D6C17"/>
    <w:rsid w:val="007D6DD4"/>
    <w:rsid w:val="007D6E3F"/>
    <w:rsid w:val="007D721A"/>
    <w:rsid w:val="007D7C3A"/>
    <w:rsid w:val="007E073B"/>
    <w:rsid w:val="007E0D83"/>
    <w:rsid w:val="007E20C6"/>
    <w:rsid w:val="007E25A2"/>
    <w:rsid w:val="007E3089"/>
    <w:rsid w:val="007E457D"/>
    <w:rsid w:val="007E46AE"/>
    <w:rsid w:val="007E70A7"/>
    <w:rsid w:val="007E78EB"/>
    <w:rsid w:val="007F0410"/>
    <w:rsid w:val="007F0CA4"/>
    <w:rsid w:val="007F285D"/>
    <w:rsid w:val="007F2F0D"/>
    <w:rsid w:val="007F487D"/>
    <w:rsid w:val="007F547A"/>
    <w:rsid w:val="007F5C5F"/>
    <w:rsid w:val="007F5DB4"/>
    <w:rsid w:val="007F782A"/>
    <w:rsid w:val="007F7BE1"/>
    <w:rsid w:val="007F7F45"/>
    <w:rsid w:val="00800CB7"/>
    <w:rsid w:val="008020A2"/>
    <w:rsid w:val="008026F5"/>
    <w:rsid w:val="0080283F"/>
    <w:rsid w:val="00802FED"/>
    <w:rsid w:val="0080312E"/>
    <w:rsid w:val="0080318E"/>
    <w:rsid w:val="00803356"/>
    <w:rsid w:val="00803D35"/>
    <w:rsid w:val="00805122"/>
    <w:rsid w:val="0080545E"/>
    <w:rsid w:val="00806DB9"/>
    <w:rsid w:val="008070AE"/>
    <w:rsid w:val="00807C11"/>
    <w:rsid w:val="00810BF9"/>
    <w:rsid w:val="0081108B"/>
    <w:rsid w:val="008116EC"/>
    <w:rsid w:val="00812A45"/>
    <w:rsid w:val="00814045"/>
    <w:rsid w:val="00814134"/>
    <w:rsid w:val="00814850"/>
    <w:rsid w:val="00815E1A"/>
    <w:rsid w:val="00815E1F"/>
    <w:rsid w:val="00816642"/>
    <w:rsid w:val="0081667B"/>
    <w:rsid w:val="00817279"/>
    <w:rsid w:val="0082042C"/>
    <w:rsid w:val="00821C65"/>
    <w:rsid w:val="0082281E"/>
    <w:rsid w:val="0082414E"/>
    <w:rsid w:val="00826BAF"/>
    <w:rsid w:val="0082740D"/>
    <w:rsid w:val="008301AB"/>
    <w:rsid w:val="0083040C"/>
    <w:rsid w:val="00831AB3"/>
    <w:rsid w:val="00832372"/>
    <w:rsid w:val="00832A10"/>
    <w:rsid w:val="00832C61"/>
    <w:rsid w:val="008354A8"/>
    <w:rsid w:val="00835855"/>
    <w:rsid w:val="00836F75"/>
    <w:rsid w:val="00837030"/>
    <w:rsid w:val="00837799"/>
    <w:rsid w:val="00837A91"/>
    <w:rsid w:val="0084044F"/>
    <w:rsid w:val="00840BE3"/>
    <w:rsid w:val="00840CFB"/>
    <w:rsid w:val="00840F17"/>
    <w:rsid w:val="008419FD"/>
    <w:rsid w:val="00841E79"/>
    <w:rsid w:val="008506EE"/>
    <w:rsid w:val="00851450"/>
    <w:rsid w:val="0085194A"/>
    <w:rsid w:val="00853A32"/>
    <w:rsid w:val="00853FAA"/>
    <w:rsid w:val="0085745E"/>
    <w:rsid w:val="00857D0E"/>
    <w:rsid w:val="00860711"/>
    <w:rsid w:val="00861A52"/>
    <w:rsid w:val="00862DF1"/>
    <w:rsid w:val="00863905"/>
    <w:rsid w:val="008639AE"/>
    <w:rsid w:val="00863E86"/>
    <w:rsid w:val="00866150"/>
    <w:rsid w:val="00866D3C"/>
    <w:rsid w:val="00867A36"/>
    <w:rsid w:val="00867AD9"/>
    <w:rsid w:val="00870472"/>
    <w:rsid w:val="0087078B"/>
    <w:rsid w:val="008711CF"/>
    <w:rsid w:val="00871486"/>
    <w:rsid w:val="0087151C"/>
    <w:rsid w:val="00871B3E"/>
    <w:rsid w:val="00871C98"/>
    <w:rsid w:val="00872084"/>
    <w:rsid w:val="0087222D"/>
    <w:rsid w:val="00872B4C"/>
    <w:rsid w:val="00874A36"/>
    <w:rsid w:val="00876CEE"/>
    <w:rsid w:val="0087749C"/>
    <w:rsid w:val="00877B21"/>
    <w:rsid w:val="008807CA"/>
    <w:rsid w:val="0088383B"/>
    <w:rsid w:val="00883B71"/>
    <w:rsid w:val="008840C0"/>
    <w:rsid w:val="00884F8B"/>
    <w:rsid w:val="00886ADA"/>
    <w:rsid w:val="008879D5"/>
    <w:rsid w:val="008913BF"/>
    <w:rsid w:val="008917F8"/>
    <w:rsid w:val="00894C11"/>
    <w:rsid w:val="008952FC"/>
    <w:rsid w:val="008969AE"/>
    <w:rsid w:val="00896B86"/>
    <w:rsid w:val="00896E70"/>
    <w:rsid w:val="008A03F9"/>
    <w:rsid w:val="008A062A"/>
    <w:rsid w:val="008A0CF4"/>
    <w:rsid w:val="008A3353"/>
    <w:rsid w:val="008A3E27"/>
    <w:rsid w:val="008B0FB0"/>
    <w:rsid w:val="008B1BBD"/>
    <w:rsid w:val="008B1F7C"/>
    <w:rsid w:val="008B2791"/>
    <w:rsid w:val="008B2BEB"/>
    <w:rsid w:val="008B2FF8"/>
    <w:rsid w:val="008B32BA"/>
    <w:rsid w:val="008B472E"/>
    <w:rsid w:val="008B5C6E"/>
    <w:rsid w:val="008B6ED1"/>
    <w:rsid w:val="008B7401"/>
    <w:rsid w:val="008B7B70"/>
    <w:rsid w:val="008C2CA4"/>
    <w:rsid w:val="008C368B"/>
    <w:rsid w:val="008C5415"/>
    <w:rsid w:val="008C5FC9"/>
    <w:rsid w:val="008C6D23"/>
    <w:rsid w:val="008C76CE"/>
    <w:rsid w:val="008C7B77"/>
    <w:rsid w:val="008C7C36"/>
    <w:rsid w:val="008D0664"/>
    <w:rsid w:val="008D1EA0"/>
    <w:rsid w:val="008D22EF"/>
    <w:rsid w:val="008D32CF"/>
    <w:rsid w:val="008D4B6B"/>
    <w:rsid w:val="008D6B23"/>
    <w:rsid w:val="008D7131"/>
    <w:rsid w:val="008E1009"/>
    <w:rsid w:val="008E10D0"/>
    <w:rsid w:val="008E1F6A"/>
    <w:rsid w:val="008E1F93"/>
    <w:rsid w:val="008E21D7"/>
    <w:rsid w:val="008E38C2"/>
    <w:rsid w:val="008E45CB"/>
    <w:rsid w:val="008E4A34"/>
    <w:rsid w:val="008E4DC2"/>
    <w:rsid w:val="008E61E2"/>
    <w:rsid w:val="008E6560"/>
    <w:rsid w:val="008E7167"/>
    <w:rsid w:val="008F0192"/>
    <w:rsid w:val="008F01F3"/>
    <w:rsid w:val="008F18F1"/>
    <w:rsid w:val="008F1945"/>
    <w:rsid w:val="008F1B3A"/>
    <w:rsid w:val="008F24C8"/>
    <w:rsid w:val="008F2A2A"/>
    <w:rsid w:val="008F3575"/>
    <w:rsid w:val="008F3B40"/>
    <w:rsid w:val="008F40FF"/>
    <w:rsid w:val="008F4391"/>
    <w:rsid w:val="008F79F7"/>
    <w:rsid w:val="00900B43"/>
    <w:rsid w:val="00901B37"/>
    <w:rsid w:val="0090330C"/>
    <w:rsid w:val="009033C9"/>
    <w:rsid w:val="00903521"/>
    <w:rsid w:val="009060FC"/>
    <w:rsid w:val="00906795"/>
    <w:rsid w:val="009073E4"/>
    <w:rsid w:val="009123D6"/>
    <w:rsid w:val="009128CD"/>
    <w:rsid w:val="00912D66"/>
    <w:rsid w:val="0091422A"/>
    <w:rsid w:val="009146A5"/>
    <w:rsid w:val="0092121E"/>
    <w:rsid w:val="00925A63"/>
    <w:rsid w:val="00925F08"/>
    <w:rsid w:val="00926B1F"/>
    <w:rsid w:val="00926FEC"/>
    <w:rsid w:val="0092780A"/>
    <w:rsid w:val="00930357"/>
    <w:rsid w:val="0093307E"/>
    <w:rsid w:val="009335CA"/>
    <w:rsid w:val="00934270"/>
    <w:rsid w:val="009360C0"/>
    <w:rsid w:val="00937D9A"/>
    <w:rsid w:val="00940207"/>
    <w:rsid w:val="00940F09"/>
    <w:rsid w:val="00941F94"/>
    <w:rsid w:val="00944554"/>
    <w:rsid w:val="009462FE"/>
    <w:rsid w:val="00952D85"/>
    <w:rsid w:val="00953617"/>
    <w:rsid w:val="00953DD3"/>
    <w:rsid w:val="00954594"/>
    <w:rsid w:val="00956621"/>
    <w:rsid w:val="009567A2"/>
    <w:rsid w:val="009579AF"/>
    <w:rsid w:val="00960216"/>
    <w:rsid w:val="00960E48"/>
    <w:rsid w:val="009613FE"/>
    <w:rsid w:val="00961F4E"/>
    <w:rsid w:val="009626E6"/>
    <w:rsid w:val="00964C03"/>
    <w:rsid w:val="00964FAB"/>
    <w:rsid w:val="00966B5A"/>
    <w:rsid w:val="00967D00"/>
    <w:rsid w:val="009705AB"/>
    <w:rsid w:val="0097101C"/>
    <w:rsid w:val="00971123"/>
    <w:rsid w:val="0097171E"/>
    <w:rsid w:val="00971DC3"/>
    <w:rsid w:val="00972298"/>
    <w:rsid w:val="00972B08"/>
    <w:rsid w:val="00972D1F"/>
    <w:rsid w:val="009735FD"/>
    <w:rsid w:val="00974088"/>
    <w:rsid w:val="009741F8"/>
    <w:rsid w:val="0097460D"/>
    <w:rsid w:val="00976E48"/>
    <w:rsid w:val="009777FE"/>
    <w:rsid w:val="00977C91"/>
    <w:rsid w:val="00980685"/>
    <w:rsid w:val="00980B8C"/>
    <w:rsid w:val="00980F5C"/>
    <w:rsid w:val="0098362E"/>
    <w:rsid w:val="00984376"/>
    <w:rsid w:val="009847E6"/>
    <w:rsid w:val="00984FED"/>
    <w:rsid w:val="00991147"/>
    <w:rsid w:val="00991737"/>
    <w:rsid w:val="0099286A"/>
    <w:rsid w:val="00992B33"/>
    <w:rsid w:val="00993996"/>
    <w:rsid w:val="009949A3"/>
    <w:rsid w:val="00994E3A"/>
    <w:rsid w:val="00995B39"/>
    <w:rsid w:val="00997069"/>
    <w:rsid w:val="00997BC0"/>
    <w:rsid w:val="00997FAE"/>
    <w:rsid w:val="009A045E"/>
    <w:rsid w:val="009A14F7"/>
    <w:rsid w:val="009A2E45"/>
    <w:rsid w:val="009A448F"/>
    <w:rsid w:val="009A55FA"/>
    <w:rsid w:val="009A6AC5"/>
    <w:rsid w:val="009A7E3C"/>
    <w:rsid w:val="009B05FA"/>
    <w:rsid w:val="009B32F5"/>
    <w:rsid w:val="009B4A49"/>
    <w:rsid w:val="009B7EB9"/>
    <w:rsid w:val="009C0E42"/>
    <w:rsid w:val="009C153A"/>
    <w:rsid w:val="009C1770"/>
    <w:rsid w:val="009C1DE7"/>
    <w:rsid w:val="009C20D1"/>
    <w:rsid w:val="009C30E7"/>
    <w:rsid w:val="009C33F4"/>
    <w:rsid w:val="009C4820"/>
    <w:rsid w:val="009C5784"/>
    <w:rsid w:val="009C7240"/>
    <w:rsid w:val="009C73A2"/>
    <w:rsid w:val="009D0A48"/>
    <w:rsid w:val="009D2616"/>
    <w:rsid w:val="009D4919"/>
    <w:rsid w:val="009D55DB"/>
    <w:rsid w:val="009D60DC"/>
    <w:rsid w:val="009D61C2"/>
    <w:rsid w:val="009D622E"/>
    <w:rsid w:val="009E09AE"/>
    <w:rsid w:val="009E2461"/>
    <w:rsid w:val="009E2725"/>
    <w:rsid w:val="009F186B"/>
    <w:rsid w:val="009F18FB"/>
    <w:rsid w:val="009F1FC5"/>
    <w:rsid w:val="009F2E05"/>
    <w:rsid w:val="009F459F"/>
    <w:rsid w:val="009F5DA9"/>
    <w:rsid w:val="009F5DC2"/>
    <w:rsid w:val="00A00A1A"/>
    <w:rsid w:val="00A00BCC"/>
    <w:rsid w:val="00A00C86"/>
    <w:rsid w:val="00A00D37"/>
    <w:rsid w:val="00A00F76"/>
    <w:rsid w:val="00A03C4E"/>
    <w:rsid w:val="00A06C24"/>
    <w:rsid w:val="00A11838"/>
    <w:rsid w:val="00A12C81"/>
    <w:rsid w:val="00A144EC"/>
    <w:rsid w:val="00A14FCA"/>
    <w:rsid w:val="00A1664D"/>
    <w:rsid w:val="00A169C4"/>
    <w:rsid w:val="00A16C9E"/>
    <w:rsid w:val="00A2141F"/>
    <w:rsid w:val="00A225F3"/>
    <w:rsid w:val="00A25EEA"/>
    <w:rsid w:val="00A27EC1"/>
    <w:rsid w:val="00A3080D"/>
    <w:rsid w:val="00A316C4"/>
    <w:rsid w:val="00A33314"/>
    <w:rsid w:val="00A35AE1"/>
    <w:rsid w:val="00A35B2E"/>
    <w:rsid w:val="00A36106"/>
    <w:rsid w:val="00A41127"/>
    <w:rsid w:val="00A42521"/>
    <w:rsid w:val="00A426D4"/>
    <w:rsid w:val="00A42DD4"/>
    <w:rsid w:val="00A436F9"/>
    <w:rsid w:val="00A43ACD"/>
    <w:rsid w:val="00A43B04"/>
    <w:rsid w:val="00A44A77"/>
    <w:rsid w:val="00A44BDD"/>
    <w:rsid w:val="00A44E4D"/>
    <w:rsid w:val="00A45531"/>
    <w:rsid w:val="00A45E3A"/>
    <w:rsid w:val="00A47365"/>
    <w:rsid w:val="00A50FAB"/>
    <w:rsid w:val="00A51C90"/>
    <w:rsid w:val="00A53A94"/>
    <w:rsid w:val="00A53F9B"/>
    <w:rsid w:val="00A57145"/>
    <w:rsid w:val="00A60209"/>
    <w:rsid w:val="00A609C1"/>
    <w:rsid w:val="00A61F1C"/>
    <w:rsid w:val="00A631E3"/>
    <w:rsid w:val="00A63C4C"/>
    <w:rsid w:val="00A64B6E"/>
    <w:rsid w:val="00A6527D"/>
    <w:rsid w:val="00A65FDD"/>
    <w:rsid w:val="00A66E68"/>
    <w:rsid w:val="00A67156"/>
    <w:rsid w:val="00A674F3"/>
    <w:rsid w:val="00A67F71"/>
    <w:rsid w:val="00A70911"/>
    <w:rsid w:val="00A73CA1"/>
    <w:rsid w:val="00A7404D"/>
    <w:rsid w:val="00A75771"/>
    <w:rsid w:val="00A75C5B"/>
    <w:rsid w:val="00A75F18"/>
    <w:rsid w:val="00A77727"/>
    <w:rsid w:val="00A800EF"/>
    <w:rsid w:val="00A80576"/>
    <w:rsid w:val="00A8187F"/>
    <w:rsid w:val="00A81BDB"/>
    <w:rsid w:val="00A82199"/>
    <w:rsid w:val="00A82DDE"/>
    <w:rsid w:val="00A82ED0"/>
    <w:rsid w:val="00A83F09"/>
    <w:rsid w:val="00A84C11"/>
    <w:rsid w:val="00A864FF"/>
    <w:rsid w:val="00A874B6"/>
    <w:rsid w:val="00A87D2C"/>
    <w:rsid w:val="00A90481"/>
    <w:rsid w:val="00A91218"/>
    <w:rsid w:val="00A9134A"/>
    <w:rsid w:val="00A91EFC"/>
    <w:rsid w:val="00A9393D"/>
    <w:rsid w:val="00A93A55"/>
    <w:rsid w:val="00A93FC5"/>
    <w:rsid w:val="00A944F1"/>
    <w:rsid w:val="00A95E18"/>
    <w:rsid w:val="00AA0982"/>
    <w:rsid w:val="00AA0C21"/>
    <w:rsid w:val="00AA0F9D"/>
    <w:rsid w:val="00AA3B69"/>
    <w:rsid w:val="00AA414F"/>
    <w:rsid w:val="00AA49F4"/>
    <w:rsid w:val="00AA4B68"/>
    <w:rsid w:val="00AA4C42"/>
    <w:rsid w:val="00AA76F7"/>
    <w:rsid w:val="00AB27EB"/>
    <w:rsid w:val="00AB42FA"/>
    <w:rsid w:val="00AB45AD"/>
    <w:rsid w:val="00AB45CF"/>
    <w:rsid w:val="00AB4DAB"/>
    <w:rsid w:val="00AB4E27"/>
    <w:rsid w:val="00AB6658"/>
    <w:rsid w:val="00AC009D"/>
    <w:rsid w:val="00AC0988"/>
    <w:rsid w:val="00AC2240"/>
    <w:rsid w:val="00AC2AF6"/>
    <w:rsid w:val="00AC51BB"/>
    <w:rsid w:val="00AC6534"/>
    <w:rsid w:val="00AC66D4"/>
    <w:rsid w:val="00AC7269"/>
    <w:rsid w:val="00AC79F6"/>
    <w:rsid w:val="00AD2FB7"/>
    <w:rsid w:val="00AD3233"/>
    <w:rsid w:val="00AD5B99"/>
    <w:rsid w:val="00AD76CE"/>
    <w:rsid w:val="00AE1059"/>
    <w:rsid w:val="00AE1D39"/>
    <w:rsid w:val="00AE3812"/>
    <w:rsid w:val="00AE3FA7"/>
    <w:rsid w:val="00AE4550"/>
    <w:rsid w:val="00AE572B"/>
    <w:rsid w:val="00AE58D1"/>
    <w:rsid w:val="00AE6123"/>
    <w:rsid w:val="00AE75B4"/>
    <w:rsid w:val="00AE7B30"/>
    <w:rsid w:val="00AE7DDA"/>
    <w:rsid w:val="00AF0128"/>
    <w:rsid w:val="00AF052F"/>
    <w:rsid w:val="00AF0C27"/>
    <w:rsid w:val="00AF13E7"/>
    <w:rsid w:val="00AF1404"/>
    <w:rsid w:val="00AF1B05"/>
    <w:rsid w:val="00AF255F"/>
    <w:rsid w:val="00AF2B53"/>
    <w:rsid w:val="00AF3B1B"/>
    <w:rsid w:val="00AF433E"/>
    <w:rsid w:val="00AF4D1E"/>
    <w:rsid w:val="00AF59AD"/>
    <w:rsid w:val="00AF5A36"/>
    <w:rsid w:val="00AF610B"/>
    <w:rsid w:val="00B00DE8"/>
    <w:rsid w:val="00B01133"/>
    <w:rsid w:val="00B04CBD"/>
    <w:rsid w:val="00B05E47"/>
    <w:rsid w:val="00B05E66"/>
    <w:rsid w:val="00B0708A"/>
    <w:rsid w:val="00B1001B"/>
    <w:rsid w:val="00B11B6B"/>
    <w:rsid w:val="00B11C48"/>
    <w:rsid w:val="00B11C61"/>
    <w:rsid w:val="00B13708"/>
    <w:rsid w:val="00B15E34"/>
    <w:rsid w:val="00B15EC2"/>
    <w:rsid w:val="00B166D1"/>
    <w:rsid w:val="00B16912"/>
    <w:rsid w:val="00B16BC7"/>
    <w:rsid w:val="00B16D36"/>
    <w:rsid w:val="00B1720D"/>
    <w:rsid w:val="00B201CA"/>
    <w:rsid w:val="00B20C83"/>
    <w:rsid w:val="00B20C9C"/>
    <w:rsid w:val="00B22A67"/>
    <w:rsid w:val="00B2498C"/>
    <w:rsid w:val="00B25519"/>
    <w:rsid w:val="00B2611D"/>
    <w:rsid w:val="00B31A71"/>
    <w:rsid w:val="00B33136"/>
    <w:rsid w:val="00B3349C"/>
    <w:rsid w:val="00B35049"/>
    <w:rsid w:val="00B37AB1"/>
    <w:rsid w:val="00B40324"/>
    <w:rsid w:val="00B41515"/>
    <w:rsid w:val="00B43F95"/>
    <w:rsid w:val="00B4594C"/>
    <w:rsid w:val="00B45BDF"/>
    <w:rsid w:val="00B46EFB"/>
    <w:rsid w:val="00B472C8"/>
    <w:rsid w:val="00B5013A"/>
    <w:rsid w:val="00B50307"/>
    <w:rsid w:val="00B50A0F"/>
    <w:rsid w:val="00B50E94"/>
    <w:rsid w:val="00B52EA3"/>
    <w:rsid w:val="00B546B2"/>
    <w:rsid w:val="00B55217"/>
    <w:rsid w:val="00B5581B"/>
    <w:rsid w:val="00B56867"/>
    <w:rsid w:val="00B56AC4"/>
    <w:rsid w:val="00B56CD1"/>
    <w:rsid w:val="00B56F7E"/>
    <w:rsid w:val="00B5722F"/>
    <w:rsid w:val="00B600A9"/>
    <w:rsid w:val="00B6032B"/>
    <w:rsid w:val="00B60E4B"/>
    <w:rsid w:val="00B612F8"/>
    <w:rsid w:val="00B623D9"/>
    <w:rsid w:val="00B63097"/>
    <w:rsid w:val="00B63647"/>
    <w:rsid w:val="00B64066"/>
    <w:rsid w:val="00B64A2B"/>
    <w:rsid w:val="00B657B3"/>
    <w:rsid w:val="00B65B5C"/>
    <w:rsid w:val="00B66609"/>
    <w:rsid w:val="00B67F7D"/>
    <w:rsid w:val="00B706FA"/>
    <w:rsid w:val="00B7203B"/>
    <w:rsid w:val="00B7251E"/>
    <w:rsid w:val="00B73B97"/>
    <w:rsid w:val="00B74C91"/>
    <w:rsid w:val="00B7502B"/>
    <w:rsid w:val="00B752FA"/>
    <w:rsid w:val="00B75A7C"/>
    <w:rsid w:val="00B765A8"/>
    <w:rsid w:val="00B77885"/>
    <w:rsid w:val="00B811F3"/>
    <w:rsid w:val="00B81465"/>
    <w:rsid w:val="00B81E3C"/>
    <w:rsid w:val="00B826FF"/>
    <w:rsid w:val="00B82722"/>
    <w:rsid w:val="00B828D9"/>
    <w:rsid w:val="00B829E2"/>
    <w:rsid w:val="00B83735"/>
    <w:rsid w:val="00B842DD"/>
    <w:rsid w:val="00B86245"/>
    <w:rsid w:val="00B86445"/>
    <w:rsid w:val="00B86B2A"/>
    <w:rsid w:val="00B90516"/>
    <w:rsid w:val="00B916FD"/>
    <w:rsid w:val="00B93EDF"/>
    <w:rsid w:val="00B94610"/>
    <w:rsid w:val="00B94F4F"/>
    <w:rsid w:val="00B97DF2"/>
    <w:rsid w:val="00BA0D9D"/>
    <w:rsid w:val="00BA1BEC"/>
    <w:rsid w:val="00BA211E"/>
    <w:rsid w:val="00BA212D"/>
    <w:rsid w:val="00BA2249"/>
    <w:rsid w:val="00BA27B5"/>
    <w:rsid w:val="00BA3725"/>
    <w:rsid w:val="00BA49FB"/>
    <w:rsid w:val="00BA748F"/>
    <w:rsid w:val="00BB09B2"/>
    <w:rsid w:val="00BB16F9"/>
    <w:rsid w:val="00BB2D2C"/>
    <w:rsid w:val="00BB360E"/>
    <w:rsid w:val="00BB3E48"/>
    <w:rsid w:val="00BB41AD"/>
    <w:rsid w:val="00BB4528"/>
    <w:rsid w:val="00BB4E73"/>
    <w:rsid w:val="00BB5691"/>
    <w:rsid w:val="00BB607C"/>
    <w:rsid w:val="00BB6A8D"/>
    <w:rsid w:val="00BB7378"/>
    <w:rsid w:val="00BB76BE"/>
    <w:rsid w:val="00BC008E"/>
    <w:rsid w:val="00BC2055"/>
    <w:rsid w:val="00BC36CF"/>
    <w:rsid w:val="00BC3C04"/>
    <w:rsid w:val="00BC405B"/>
    <w:rsid w:val="00BC55F0"/>
    <w:rsid w:val="00BC7DD7"/>
    <w:rsid w:val="00BC7EB0"/>
    <w:rsid w:val="00BC7FA6"/>
    <w:rsid w:val="00BD113E"/>
    <w:rsid w:val="00BD4F57"/>
    <w:rsid w:val="00BD5F5A"/>
    <w:rsid w:val="00BD61DA"/>
    <w:rsid w:val="00BD7252"/>
    <w:rsid w:val="00BE0DC9"/>
    <w:rsid w:val="00BE1077"/>
    <w:rsid w:val="00BE15D1"/>
    <w:rsid w:val="00BE2A57"/>
    <w:rsid w:val="00BE36E5"/>
    <w:rsid w:val="00BE442F"/>
    <w:rsid w:val="00BE4486"/>
    <w:rsid w:val="00BE449E"/>
    <w:rsid w:val="00BE4F40"/>
    <w:rsid w:val="00BE54A8"/>
    <w:rsid w:val="00BE57BF"/>
    <w:rsid w:val="00BE57CA"/>
    <w:rsid w:val="00BE5A0A"/>
    <w:rsid w:val="00BE5C47"/>
    <w:rsid w:val="00BE5E1E"/>
    <w:rsid w:val="00BE6F77"/>
    <w:rsid w:val="00BE6FB9"/>
    <w:rsid w:val="00BE74BA"/>
    <w:rsid w:val="00BF128E"/>
    <w:rsid w:val="00BF1A53"/>
    <w:rsid w:val="00BF2C18"/>
    <w:rsid w:val="00BF4E73"/>
    <w:rsid w:val="00BF647A"/>
    <w:rsid w:val="00BF6618"/>
    <w:rsid w:val="00BF6A80"/>
    <w:rsid w:val="00BF73E4"/>
    <w:rsid w:val="00BF7788"/>
    <w:rsid w:val="00BF7AC2"/>
    <w:rsid w:val="00C00936"/>
    <w:rsid w:val="00C009CC"/>
    <w:rsid w:val="00C00BE3"/>
    <w:rsid w:val="00C015B5"/>
    <w:rsid w:val="00C023F1"/>
    <w:rsid w:val="00C027EF"/>
    <w:rsid w:val="00C049F3"/>
    <w:rsid w:val="00C04BE7"/>
    <w:rsid w:val="00C04BF9"/>
    <w:rsid w:val="00C05910"/>
    <w:rsid w:val="00C06AAC"/>
    <w:rsid w:val="00C06F8D"/>
    <w:rsid w:val="00C1106D"/>
    <w:rsid w:val="00C11C04"/>
    <w:rsid w:val="00C14497"/>
    <w:rsid w:val="00C14804"/>
    <w:rsid w:val="00C14999"/>
    <w:rsid w:val="00C15A4E"/>
    <w:rsid w:val="00C1627A"/>
    <w:rsid w:val="00C16FE5"/>
    <w:rsid w:val="00C1712F"/>
    <w:rsid w:val="00C20A39"/>
    <w:rsid w:val="00C20CD7"/>
    <w:rsid w:val="00C21256"/>
    <w:rsid w:val="00C23B96"/>
    <w:rsid w:val="00C23C66"/>
    <w:rsid w:val="00C25272"/>
    <w:rsid w:val="00C2527B"/>
    <w:rsid w:val="00C259AC"/>
    <w:rsid w:val="00C25C82"/>
    <w:rsid w:val="00C261A8"/>
    <w:rsid w:val="00C262D7"/>
    <w:rsid w:val="00C309F3"/>
    <w:rsid w:val="00C30F33"/>
    <w:rsid w:val="00C31E8E"/>
    <w:rsid w:val="00C32409"/>
    <w:rsid w:val="00C328AF"/>
    <w:rsid w:val="00C329C5"/>
    <w:rsid w:val="00C339BB"/>
    <w:rsid w:val="00C33AA2"/>
    <w:rsid w:val="00C34CA5"/>
    <w:rsid w:val="00C354AF"/>
    <w:rsid w:val="00C3565C"/>
    <w:rsid w:val="00C3666D"/>
    <w:rsid w:val="00C3675C"/>
    <w:rsid w:val="00C37332"/>
    <w:rsid w:val="00C41181"/>
    <w:rsid w:val="00C4122F"/>
    <w:rsid w:val="00C41C45"/>
    <w:rsid w:val="00C4224C"/>
    <w:rsid w:val="00C4269B"/>
    <w:rsid w:val="00C42798"/>
    <w:rsid w:val="00C438E4"/>
    <w:rsid w:val="00C44B20"/>
    <w:rsid w:val="00C473DF"/>
    <w:rsid w:val="00C479C8"/>
    <w:rsid w:val="00C514C6"/>
    <w:rsid w:val="00C515E0"/>
    <w:rsid w:val="00C525FE"/>
    <w:rsid w:val="00C53251"/>
    <w:rsid w:val="00C55076"/>
    <w:rsid w:val="00C55F98"/>
    <w:rsid w:val="00C568F2"/>
    <w:rsid w:val="00C56ACD"/>
    <w:rsid w:val="00C573E5"/>
    <w:rsid w:val="00C57E80"/>
    <w:rsid w:val="00C6038C"/>
    <w:rsid w:val="00C60F91"/>
    <w:rsid w:val="00C623A6"/>
    <w:rsid w:val="00C636F5"/>
    <w:rsid w:val="00C64440"/>
    <w:rsid w:val="00C66184"/>
    <w:rsid w:val="00C66D60"/>
    <w:rsid w:val="00C70053"/>
    <w:rsid w:val="00C70B79"/>
    <w:rsid w:val="00C71E96"/>
    <w:rsid w:val="00C72B24"/>
    <w:rsid w:val="00C73D63"/>
    <w:rsid w:val="00C74A91"/>
    <w:rsid w:val="00C74EC1"/>
    <w:rsid w:val="00C822B2"/>
    <w:rsid w:val="00C847E5"/>
    <w:rsid w:val="00C84C47"/>
    <w:rsid w:val="00C865C0"/>
    <w:rsid w:val="00C8715E"/>
    <w:rsid w:val="00C87B79"/>
    <w:rsid w:val="00C90303"/>
    <w:rsid w:val="00C928F8"/>
    <w:rsid w:val="00C931B3"/>
    <w:rsid w:val="00C93273"/>
    <w:rsid w:val="00C9428C"/>
    <w:rsid w:val="00C9540C"/>
    <w:rsid w:val="00C96077"/>
    <w:rsid w:val="00C97AE1"/>
    <w:rsid w:val="00CA010D"/>
    <w:rsid w:val="00CA0C80"/>
    <w:rsid w:val="00CA10D5"/>
    <w:rsid w:val="00CA2112"/>
    <w:rsid w:val="00CA25DD"/>
    <w:rsid w:val="00CA2D7A"/>
    <w:rsid w:val="00CA30D7"/>
    <w:rsid w:val="00CA3162"/>
    <w:rsid w:val="00CA348C"/>
    <w:rsid w:val="00CA3540"/>
    <w:rsid w:val="00CA3E14"/>
    <w:rsid w:val="00CA4727"/>
    <w:rsid w:val="00CA5152"/>
    <w:rsid w:val="00CA55D8"/>
    <w:rsid w:val="00CA7A94"/>
    <w:rsid w:val="00CB01BC"/>
    <w:rsid w:val="00CB2358"/>
    <w:rsid w:val="00CB39D6"/>
    <w:rsid w:val="00CB4545"/>
    <w:rsid w:val="00CB490A"/>
    <w:rsid w:val="00CB5057"/>
    <w:rsid w:val="00CB5116"/>
    <w:rsid w:val="00CB6AF6"/>
    <w:rsid w:val="00CB7132"/>
    <w:rsid w:val="00CB794E"/>
    <w:rsid w:val="00CC05D6"/>
    <w:rsid w:val="00CC20CC"/>
    <w:rsid w:val="00CC223A"/>
    <w:rsid w:val="00CC29DD"/>
    <w:rsid w:val="00CC2E4D"/>
    <w:rsid w:val="00CC4115"/>
    <w:rsid w:val="00CC4833"/>
    <w:rsid w:val="00CC6CBC"/>
    <w:rsid w:val="00CC746C"/>
    <w:rsid w:val="00CC7804"/>
    <w:rsid w:val="00CC7ED8"/>
    <w:rsid w:val="00CD00D0"/>
    <w:rsid w:val="00CD0160"/>
    <w:rsid w:val="00CD0C8D"/>
    <w:rsid w:val="00CD292B"/>
    <w:rsid w:val="00CD39FD"/>
    <w:rsid w:val="00CD4EF6"/>
    <w:rsid w:val="00CD6300"/>
    <w:rsid w:val="00CD7E02"/>
    <w:rsid w:val="00CE15A8"/>
    <w:rsid w:val="00CE21CD"/>
    <w:rsid w:val="00CE2D55"/>
    <w:rsid w:val="00CE3D60"/>
    <w:rsid w:val="00CE499D"/>
    <w:rsid w:val="00CE53CB"/>
    <w:rsid w:val="00CE5A9A"/>
    <w:rsid w:val="00CF03DE"/>
    <w:rsid w:val="00CF0863"/>
    <w:rsid w:val="00CF1932"/>
    <w:rsid w:val="00CF22FB"/>
    <w:rsid w:val="00CF4436"/>
    <w:rsid w:val="00CF464C"/>
    <w:rsid w:val="00CF49E0"/>
    <w:rsid w:val="00CF4EF7"/>
    <w:rsid w:val="00CF7375"/>
    <w:rsid w:val="00D0008F"/>
    <w:rsid w:val="00D015F2"/>
    <w:rsid w:val="00D020B5"/>
    <w:rsid w:val="00D03419"/>
    <w:rsid w:val="00D03CD2"/>
    <w:rsid w:val="00D0447D"/>
    <w:rsid w:val="00D0465B"/>
    <w:rsid w:val="00D048D4"/>
    <w:rsid w:val="00D04937"/>
    <w:rsid w:val="00D07097"/>
    <w:rsid w:val="00D070FC"/>
    <w:rsid w:val="00D101BB"/>
    <w:rsid w:val="00D1099B"/>
    <w:rsid w:val="00D10DBC"/>
    <w:rsid w:val="00D121EE"/>
    <w:rsid w:val="00D12ECD"/>
    <w:rsid w:val="00D12F60"/>
    <w:rsid w:val="00D14525"/>
    <w:rsid w:val="00D14526"/>
    <w:rsid w:val="00D15037"/>
    <w:rsid w:val="00D153A4"/>
    <w:rsid w:val="00D168C5"/>
    <w:rsid w:val="00D17044"/>
    <w:rsid w:val="00D20D0A"/>
    <w:rsid w:val="00D25C46"/>
    <w:rsid w:val="00D27189"/>
    <w:rsid w:val="00D346EF"/>
    <w:rsid w:val="00D365EB"/>
    <w:rsid w:val="00D36EBC"/>
    <w:rsid w:val="00D37601"/>
    <w:rsid w:val="00D40EED"/>
    <w:rsid w:val="00D426DF"/>
    <w:rsid w:val="00D44C7A"/>
    <w:rsid w:val="00D44EFD"/>
    <w:rsid w:val="00D450ED"/>
    <w:rsid w:val="00D45603"/>
    <w:rsid w:val="00D474C7"/>
    <w:rsid w:val="00D4765E"/>
    <w:rsid w:val="00D50E34"/>
    <w:rsid w:val="00D51165"/>
    <w:rsid w:val="00D5215D"/>
    <w:rsid w:val="00D53C26"/>
    <w:rsid w:val="00D56A3E"/>
    <w:rsid w:val="00D571EA"/>
    <w:rsid w:val="00D57A93"/>
    <w:rsid w:val="00D60124"/>
    <w:rsid w:val="00D601BF"/>
    <w:rsid w:val="00D60791"/>
    <w:rsid w:val="00D6195E"/>
    <w:rsid w:val="00D61D7D"/>
    <w:rsid w:val="00D62BD6"/>
    <w:rsid w:val="00D6425A"/>
    <w:rsid w:val="00D6429F"/>
    <w:rsid w:val="00D645A5"/>
    <w:rsid w:val="00D64608"/>
    <w:rsid w:val="00D648EE"/>
    <w:rsid w:val="00D65891"/>
    <w:rsid w:val="00D66970"/>
    <w:rsid w:val="00D66AB9"/>
    <w:rsid w:val="00D66E5E"/>
    <w:rsid w:val="00D70BD7"/>
    <w:rsid w:val="00D70F56"/>
    <w:rsid w:val="00D711EE"/>
    <w:rsid w:val="00D718E0"/>
    <w:rsid w:val="00D71B4D"/>
    <w:rsid w:val="00D7279F"/>
    <w:rsid w:val="00D7323A"/>
    <w:rsid w:val="00D73997"/>
    <w:rsid w:val="00D73C9D"/>
    <w:rsid w:val="00D73EED"/>
    <w:rsid w:val="00D74DD4"/>
    <w:rsid w:val="00D75BEF"/>
    <w:rsid w:val="00D75C64"/>
    <w:rsid w:val="00D7615B"/>
    <w:rsid w:val="00D76246"/>
    <w:rsid w:val="00D769E5"/>
    <w:rsid w:val="00D83351"/>
    <w:rsid w:val="00D83410"/>
    <w:rsid w:val="00D8644F"/>
    <w:rsid w:val="00D87272"/>
    <w:rsid w:val="00D877A4"/>
    <w:rsid w:val="00D87C1F"/>
    <w:rsid w:val="00D902CE"/>
    <w:rsid w:val="00D9172F"/>
    <w:rsid w:val="00D917AC"/>
    <w:rsid w:val="00D9282B"/>
    <w:rsid w:val="00D92A58"/>
    <w:rsid w:val="00D942CC"/>
    <w:rsid w:val="00D94F86"/>
    <w:rsid w:val="00D95025"/>
    <w:rsid w:val="00D956CB"/>
    <w:rsid w:val="00D96C5D"/>
    <w:rsid w:val="00D96D8F"/>
    <w:rsid w:val="00D971FA"/>
    <w:rsid w:val="00DA04C8"/>
    <w:rsid w:val="00DA2073"/>
    <w:rsid w:val="00DA43A3"/>
    <w:rsid w:val="00DA462A"/>
    <w:rsid w:val="00DA5093"/>
    <w:rsid w:val="00DA566D"/>
    <w:rsid w:val="00DA65C9"/>
    <w:rsid w:val="00DA664B"/>
    <w:rsid w:val="00DA6BE1"/>
    <w:rsid w:val="00DA71B2"/>
    <w:rsid w:val="00DB40CE"/>
    <w:rsid w:val="00DB4223"/>
    <w:rsid w:val="00DB459D"/>
    <w:rsid w:val="00DB5219"/>
    <w:rsid w:val="00DB5325"/>
    <w:rsid w:val="00DB62BF"/>
    <w:rsid w:val="00DC186A"/>
    <w:rsid w:val="00DC2E46"/>
    <w:rsid w:val="00DC32D2"/>
    <w:rsid w:val="00DC4CA4"/>
    <w:rsid w:val="00DC4FCF"/>
    <w:rsid w:val="00DC7B63"/>
    <w:rsid w:val="00DC7B66"/>
    <w:rsid w:val="00DD07E3"/>
    <w:rsid w:val="00DD2C74"/>
    <w:rsid w:val="00DD2CEA"/>
    <w:rsid w:val="00DD2D60"/>
    <w:rsid w:val="00DD3960"/>
    <w:rsid w:val="00DD3EB4"/>
    <w:rsid w:val="00DD4760"/>
    <w:rsid w:val="00DD4905"/>
    <w:rsid w:val="00DD49D1"/>
    <w:rsid w:val="00DD5D54"/>
    <w:rsid w:val="00DD68C5"/>
    <w:rsid w:val="00DD6A90"/>
    <w:rsid w:val="00DE0762"/>
    <w:rsid w:val="00DE0EFC"/>
    <w:rsid w:val="00DE42EE"/>
    <w:rsid w:val="00DE43AE"/>
    <w:rsid w:val="00DE52AE"/>
    <w:rsid w:val="00DE5F86"/>
    <w:rsid w:val="00DE660B"/>
    <w:rsid w:val="00DE6922"/>
    <w:rsid w:val="00DE749F"/>
    <w:rsid w:val="00DF0A8B"/>
    <w:rsid w:val="00DF102F"/>
    <w:rsid w:val="00DF18A7"/>
    <w:rsid w:val="00DF20C1"/>
    <w:rsid w:val="00DF2403"/>
    <w:rsid w:val="00DF27A0"/>
    <w:rsid w:val="00DF2F28"/>
    <w:rsid w:val="00DF3A94"/>
    <w:rsid w:val="00DF4968"/>
    <w:rsid w:val="00DF53A7"/>
    <w:rsid w:val="00DF65F7"/>
    <w:rsid w:val="00DF71C4"/>
    <w:rsid w:val="00DF7556"/>
    <w:rsid w:val="00DF78A0"/>
    <w:rsid w:val="00E00E74"/>
    <w:rsid w:val="00E01A80"/>
    <w:rsid w:val="00E020D6"/>
    <w:rsid w:val="00E021ED"/>
    <w:rsid w:val="00E0403F"/>
    <w:rsid w:val="00E0424B"/>
    <w:rsid w:val="00E05A8B"/>
    <w:rsid w:val="00E06776"/>
    <w:rsid w:val="00E06B8D"/>
    <w:rsid w:val="00E06F19"/>
    <w:rsid w:val="00E11903"/>
    <w:rsid w:val="00E11C50"/>
    <w:rsid w:val="00E11C86"/>
    <w:rsid w:val="00E11D1A"/>
    <w:rsid w:val="00E1349E"/>
    <w:rsid w:val="00E14351"/>
    <w:rsid w:val="00E1470A"/>
    <w:rsid w:val="00E176FF"/>
    <w:rsid w:val="00E17DE9"/>
    <w:rsid w:val="00E17F1C"/>
    <w:rsid w:val="00E203FE"/>
    <w:rsid w:val="00E20D95"/>
    <w:rsid w:val="00E22690"/>
    <w:rsid w:val="00E23E45"/>
    <w:rsid w:val="00E24253"/>
    <w:rsid w:val="00E24A66"/>
    <w:rsid w:val="00E25BE3"/>
    <w:rsid w:val="00E25C85"/>
    <w:rsid w:val="00E25D14"/>
    <w:rsid w:val="00E2759C"/>
    <w:rsid w:val="00E34C8C"/>
    <w:rsid w:val="00E353AD"/>
    <w:rsid w:val="00E360FB"/>
    <w:rsid w:val="00E36616"/>
    <w:rsid w:val="00E368A3"/>
    <w:rsid w:val="00E36F26"/>
    <w:rsid w:val="00E37390"/>
    <w:rsid w:val="00E403B4"/>
    <w:rsid w:val="00E4051B"/>
    <w:rsid w:val="00E428A1"/>
    <w:rsid w:val="00E430EE"/>
    <w:rsid w:val="00E436A0"/>
    <w:rsid w:val="00E44BB9"/>
    <w:rsid w:val="00E45102"/>
    <w:rsid w:val="00E46488"/>
    <w:rsid w:val="00E46B05"/>
    <w:rsid w:val="00E476DA"/>
    <w:rsid w:val="00E479FE"/>
    <w:rsid w:val="00E47B5C"/>
    <w:rsid w:val="00E508EB"/>
    <w:rsid w:val="00E512DE"/>
    <w:rsid w:val="00E513F1"/>
    <w:rsid w:val="00E51A12"/>
    <w:rsid w:val="00E52039"/>
    <w:rsid w:val="00E53D5A"/>
    <w:rsid w:val="00E54E75"/>
    <w:rsid w:val="00E55932"/>
    <w:rsid w:val="00E563A1"/>
    <w:rsid w:val="00E563E6"/>
    <w:rsid w:val="00E574FB"/>
    <w:rsid w:val="00E609F6"/>
    <w:rsid w:val="00E628BE"/>
    <w:rsid w:val="00E628CC"/>
    <w:rsid w:val="00E62FBE"/>
    <w:rsid w:val="00E64935"/>
    <w:rsid w:val="00E65742"/>
    <w:rsid w:val="00E65B53"/>
    <w:rsid w:val="00E66353"/>
    <w:rsid w:val="00E67F77"/>
    <w:rsid w:val="00E70EC4"/>
    <w:rsid w:val="00E71C1C"/>
    <w:rsid w:val="00E72F02"/>
    <w:rsid w:val="00E747D2"/>
    <w:rsid w:val="00E74FFF"/>
    <w:rsid w:val="00E75C69"/>
    <w:rsid w:val="00E7697B"/>
    <w:rsid w:val="00E77AF0"/>
    <w:rsid w:val="00E80B36"/>
    <w:rsid w:val="00E81D3F"/>
    <w:rsid w:val="00E8207D"/>
    <w:rsid w:val="00E832D2"/>
    <w:rsid w:val="00E84FB2"/>
    <w:rsid w:val="00E90920"/>
    <w:rsid w:val="00E92052"/>
    <w:rsid w:val="00E93255"/>
    <w:rsid w:val="00E9429F"/>
    <w:rsid w:val="00E94350"/>
    <w:rsid w:val="00E95DFC"/>
    <w:rsid w:val="00EA0D6A"/>
    <w:rsid w:val="00EA3758"/>
    <w:rsid w:val="00EA3A1B"/>
    <w:rsid w:val="00EA6247"/>
    <w:rsid w:val="00EA6812"/>
    <w:rsid w:val="00EA7BD2"/>
    <w:rsid w:val="00EB0C84"/>
    <w:rsid w:val="00EB1F3F"/>
    <w:rsid w:val="00EB3863"/>
    <w:rsid w:val="00EB403B"/>
    <w:rsid w:val="00EB4839"/>
    <w:rsid w:val="00EB5DE4"/>
    <w:rsid w:val="00EB621D"/>
    <w:rsid w:val="00EB6391"/>
    <w:rsid w:val="00EB657F"/>
    <w:rsid w:val="00EB68D9"/>
    <w:rsid w:val="00EB79DC"/>
    <w:rsid w:val="00EC11B7"/>
    <w:rsid w:val="00EC125A"/>
    <w:rsid w:val="00EC15C1"/>
    <w:rsid w:val="00EC2D09"/>
    <w:rsid w:val="00EC4EB2"/>
    <w:rsid w:val="00EC6CB3"/>
    <w:rsid w:val="00EC7570"/>
    <w:rsid w:val="00EC7FE9"/>
    <w:rsid w:val="00ED0C9E"/>
    <w:rsid w:val="00ED0FF8"/>
    <w:rsid w:val="00ED2EB7"/>
    <w:rsid w:val="00ED309F"/>
    <w:rsid w:val="00ED54EA"/>
    <w:rsid w:val="00ED5B51"/>
    <w:rsid w:val="00ED6734"/>
    <w:rsid w:val="00ED6D81"/>
    <w:rsid w:val="00ED7E34"/>
    <w:rsid w:val="00EE046B"/>
    <w:rsid w:val="00EE051F"/>
    <w:rsid w:val="00EE0F75"/>
    <w:rsid w:val="00EE0FC5"/>
    <w:rsid w:val="00EE1A72"/>
    <w:rsid w:val="00EE2736"/>
    <w:rsid w:val="00EE350E"/>
    <w:rsid w:val="00EE3B83"/>
    <w:rsid w:val="00EE3E61"/>
    <w:rsid w:val="00EE513F"/>
    <w:rsid w:val="00EE62CF"/>
    <w:rsid w:val="00EE7291"/>
    <w:rsid w:val="00EE7AEF"/>
    <w:rsid w:val="00EF3771"/>
    <w:rsid w:val="00EF3FB7"/>
    <w:rsid w:val="00EF453E"/>
    <w:rsid w:val="00EF79F9"/>
    <w:rsid w:val="00F03DAF"/>
    <w:rsid w:val="00F04ACA"/>
    <w:rsid w:val="00F056C9"/>
    <w:rsid w:val="00F06526"/>
    <w:rsid w:val="00F07866"/>
    <w:rsid w:val="00F1004B"/>
    <w:rsid w:val="00F10205"/>
    <w:rsid w:val="00F10A7D"/>
    <w:rsid w:val="00F1119E"/>
    <w:rsid w:val="00F11371"/>
    <w:rsid w:val="00F11786"/>
    <w:rsid w:val="00F11AA6"/>
    <w:rsid w:val="00F12CAE"/>
    <w:rsid w:val="00F13AF6"/>
    <w:rsid w:val="00F15B70"/>
    <w:rsid w:val="00F15BB9"/>
    <w:rsid w:val="00F20EB7"/>
    <w:rsid w:val="00F21ED5"/>
    <w:rsid w:val="00F244E1"/>
    <w:rsid w:val="00F247AC"/>
    <w:rsid w:val="00F24929"/>
    <w:rsid w:val="00F253B2"/>
    <w:rsid w:val="00F257BD"/>
    <w:rsid w:val="00F25BC4"/>
    <w:rsid w:val="00F27931"/>
    <w:rsid w:val="00F301AF"/>
    <w:rsid w:val="00F31915"/>
    <w:rsid w:val="00F32918"/>
    <w:rsid w:val="00F3297C"/>
    <w:rsid w:val="00F334F1"/>
    <w:rsid w:val="00F33E5E"/>
    <w:rsid w:val="00F35A04"/>
    <w:rsid w:val="00F35D9E"/>
    <w:rsid w:val="00F367A1"/>
    <w:rsid w:val="00F37F63"/>
    <w:rsid w:val="00F40586"/>
    <w:rsid w:val="00F4159A"/>
    <w:rsid w:val="00F41C47"/>
    <w:rsid w:val="00F41C6B"/>
    <w:rsid w:val="00F43E4E"/>
    <w:rsid w:val="00F44409"/>
    <w:rsid w:val="00F45824"/>
    <w:rsid w:val="00F4761F"/>
    <w:rsid w:val="00F503F2"/>
    <w:rsid w:val="00F50842"/>
    <w:rsid w:val="00F5084F"/>
    <w:rsid w:val="00F50EB2"/>
    <w:rsid w:val="00F53018"/>
    <w:rsid w:val="00F546C7"/>
    <w:rsid w:val="00F553EE"/>
    <w:rsid w:val="00F5620E"/>
    <w:rsid w:val="00F56C79"/>
    <w:rsid w:val="00F56CD6"/>
    <w:rsid w:val="00F56E4F"/>
    <w:rsid w:val="00F56E8B"/>
    <w:rsid w:val="00F5719A"/>
    <w:rsid w:val="00F57C36"/>
    <w:rsid w:val="00F6238E"/>
    <w:rsid w:val="00F627AA"/>
    <w:rsid w:val="00F62F75"/>
    <w:rsid w:val="00F6578F"/>
    <w:rsid w:val="00F66EA4"/>
    <w:rsid w:val="00F67AB9"/>
    <w:rsid w:val="00F7037D"/>
    <w:rsid w:val="00F724C7"/>
    <w:rsid w:val="00F725F4"/>
    <w:rsid w:val="00F74856"/>
    <w:rsid w:val="00F74C78"/>
    <w:rsid w:val="00F75586"/>
    <w:rsid w:val="00F75D67"/>
    <w:rsid w:val="00F770BA"/>
    <w:rsid w:val="00F77C3F"/>
    <w:rsid w:val="00F80A0C"/>
    <w:rsid w:val="00F81655"/>
    <w:rsid w:val="00F82997"/>
    <w:rsid w:val="00F84616"/>
    <w:rsid w:val="00F84DBB"/>
    <w:rsid w:val="00F8665C"/>
    <w:rsid w:val="00F8721E"/>
    <w:rsid w:val="00F87D27"/>
    <w:rsid w:val="00F901C2"/>
    <w:rsid w:val="00F90F22"/>
    <w:rsid w:val="00F90F31"/>
    <w:rsid w:val="00F925FC"/>
    <w:rsid w:val="00F93686"/>
    <w:rsid w:val="00F93C46"/>
    <w:rsid w:val="00F94D15"/>
    <w:rsid w:val="00F955F6"/>
    <w:rsid w:val="00F95AA8"/>
    <w:rsid w:val="00F96504"/>
    <w:rsid w:val="00F97F49"/>
    <w:rsid w:val="00FA0412"/>
    <w:rsid w:val="00FA0F24"/>
    <w:rsid w:val="00FA1CFA"/>
    <w:rsid w:val="00FA2445"/>
    <w:rsid w:val="00FA3D1B"/>
    <w:rsid w:val="00FA5113"/>
    <w:rsid w:val="00FA6949"/>
    <w:rsid w:val="00FB0B82"/>
    <w:rsid w:val="00FB0CDA"/>
    <w:rsid w:val="00FB25A4"/>
    <w:rsid w:val="00FB2EAB"/>
    <w:rsid w:val="00FB422F"/>
    <w:rsid w:val="00FB43A4"/>
    <w:rsid w:val="00FB57C7"/>
    <w:rsid w:val="00FB6C28"/>
    <w:rsid w:val="00FB7EB0"/>
    <w:rsid w:val="00FC009D"/>
    <w:rsid w:val="00FC3954"/>
    <w:rsid w:val="00FC3DC8"/>
    <w:rsid w:val="00FC418C"/>
    <w:rsid w:val="00FC43E7"/>
    <w:rsid w:val="00FC4FCD"/>
    <w:rsid w:val="00FC5E7A"/>
    <w:rsid w:val="00FC61EA"/>
    <w:rsid w:val="00FC6AE7"/>
    <w:rsid w:val="00FC6C2C"/>
    <w:rsid w:val="00FC73BC"/>
    <w:rsid w:val="00FC7DB3"/>
    <w:rsid w:val="00FC7DD9"/>
    <w:rsid w:val="00FD18EF"/>
    <w:rsid w:val="00FD1B9C"/>
    <w:rsid w:val="00FD1BED"/>
    <w:rsid w:val="00FD27DF"/>
    <w:rsid w:val="00FD47C0"/>
    <w:rsid w:val="00FD4D75"/>
    <w:rsid w:val="00FD5982"/>
    <w:rsid w:val="00FE138C"/>
    <w:rsid w:val="00FE1A69"/>
    <w:rsid w:val="00FE1E0D"/>
    <w:rsid w:val="00FE2DAA"/>
    <w:rsid w:val="00FE3DED"/>
    <w:rsid w:val="00FE4983"/>
    <w:rsid w:val="00FE6226"/>
    <w:rsid w:val="00FE684B"/>
    <w:rsid w:val="00FE69C7"/>
    <w:rsid w:val="00FE6B75"/>
    <w:rsid w:val="00FE70AE"/>
    <w:rsid w:val="00FE7B0E"/>
    <w:rsid w:val="00FF0595"/>
    <w:rsid w:val="00FF05F9"/>
    <w:rsid w:val="00FF069C"/>
    <w:rsid w:val="00FF0FFC"/>
    <w:rsid w:val="00FF169B"/>
    <w:rsid w:val="00FF1CAF"/>
    <w:rsid w:val="00FF21DA"/>
    <w:rsid w:val="00FF2392"/>
    <w:rsid w:val="00FF4ED3"/>
    <w:rsid w:val="00FF6A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horizontal:center;mso-position-horizontal-relative:margin;mso-position-vertical:top;mso-position-vertical-relative:margin;v-text-anchor:middle" fillcolor="white" stroke="f">
      <v:fill color="white"/>
      <v:stroke on="f"/>
      <v:textbox style="mso-fit-shape-to-text:t" inset="0,0,0,0"/>
    </o:shapedefaults>
    <o:shapelayout v:ext="edit">
      <o:idmap v:ext="edit" data="1"/>
    </o:shapelayout>
  </w:shapeDefaults>
  <w:decimalSymbol w:val=","/>
  <w:listSeparator w:val=";"/>
  <w14:docId w14:val="655AD78A"/>
  <w15:docId w15:val="{DAF0054D-441E-9248-B05C-20B26D902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ko-KR"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FB2"/>
    <w:pPr>
      <w:ind w:firstLine="284"/>
      <w:jc w:val="both"/>
    </w:pPr>
    <w:rPr>
      <w:sz w:val="22"/>
      <w:szCs w:val="24"/>
      <w:lang w:val="id-ID"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832A10"/>
    <w:pPr>
      <w:keepNext/>
      <w:keepLines/>
      <w:numPr>
        <w:ilvl w:val="1"/>
        <w:numId w:val="4"/>
      </w:numPr>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832A10"/>
    <w:pPr>
      <w:keepNext/>
      <w:keepLines/>
      <w:numPr>
        <w:ilvl w:val="2"/>
        <w:numId w:val="4"/>
      </w:numPr>
      <w:jc w:val="left"/>
      <w:outlineLvl w:val="2"/>
    </w:pPr>
    <w:rPr>
      <w:rFonts w:eastAsiaTheme="majorEastAsia" w:cstheme="majorBidi"/>
      <w:bCs/>
      <w:i/>
    </w:rPr>
  </w:style>
  <w:style w:type="paragraph" w:styleId="Heading4">
    <w:name w:val="heading 4"/>
    <w:basedOn w:val="Normal"/>
    <w:next w:val="Normal"/>
    <w:link w:val="Heading4Char"/>
    <w:qFormat/>
    <w:rsid w:val="00832A10"/>
    <w:pPr>
      <w:keepNext/>
      <w:numPr>
        <w:ilvl w:val="3"/>
        <w:numId w:val="4"/>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B2EBB"/>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0B2EBB"/>
    <w:pPr>
      <w:numPr>
        <w:ilvl w:val="5"/>
        <w:numId w:val="4"/>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9B32F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B32F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A10"/>
    <w:rPr>
      <w:rFonts w:eastAsiaTheme="majorEastAsia" w:cstheme="majorBidi"/>
      <w:b/>
      <w:bCs/>
      <w:smallCaps/>
      <w:sz w:val="28"/>
      <w:szCs w:val="28"/>
      <w:lang w:val="id-ID" w:eastAsia="ja-JP"/>
    </w:rPr>
  </w:style>
  <w:style w:type="character" w:customStyle="1" w:styleId="Heading2Char">
    <w:name w:val="Heading 2 Char"/>
    <w:basedOn w:val="DefaultParagraphFont"/>
    <w:link w:val="Heading2"/>
    <w:rsid w:val="00832A10"/>
    <w:rPr>
      <w:rFonts w:eastAsiaTheme="majorEastAsia" w:cstheme="majorBidi"/>
      <w:b/>
      <w:bCs/>
      <w:sz w:val="22"/>
      <w:szCs w:val="26"/>
      <w:lang w:val="id-ID" w:eastAsia="ja-JP"/>
    </w:rPr>
  </w:style>
  <w:style w:type="character" w:customStyle="1" w:styleId="Heading3Char">
    <w:name w:val="Heading 3 Char"/>
    <w:basedOn w:val="DefaultParagraphFont"/>
    <w:link w:val="Heading3"/>
    <w:rsid w:val="00832A10"/>
    <w:rPr>
      <w:rFonts w:eastAsiaTheme="majorEastAsia" w:cstheme="majorBidi"/>
      <w:bCs/>
      <w:i/>
      <w:sz w:val="22"/>
      <w:szCs w:val="24"/>
      <w:lang w:val="id-ID" w:eastAsia="ja-JP"/>
    </w:rPr>
  </w:style>
  <w:style w:type="character" w:customStyle="1" w:styleId="Heading4Char">
    <w:name w:val="Heading 4 Char"/>
    <w:basedOn w:val="DefaultParagraphFont"/>
    <w:link w:val="Heading4"/>
    <w:rsid w:val="00832A10"/>
    <w:rPr>
      <w:rFonts w:eastAsia="Times New Roman"/>
      <w:bCs/>
      <w:i/>
      <w:sz w:val="22"/>
      <w:szCs w:val="28"/>
      <w:lang w:eastAsia="en-US"/>
    </w:rPr>
  </w:style>
  <w:style w:type="character" w:customStyle="1" w:styleId="Heading5Char">
    <w:name w:val="Heading 5 Char"/>
    <w:basedOn w:val="DefaultParagraphFont"/>
    <w:link w:val="Heading5"/>
    <w:semiHidden/>
    <w:rsid w:val="000B2EBB"/>
    <w:rPr>
      <w:rFonts w:asciiTheme="majorHAnsi" w:eastAsiaTheme="majorEastAsia" w:hAnsiTheme="majorHAnsi" w:cstheme="majorBidi"/>
      <w:color w:val="243F60" w:themeColor="accent1" w:themeShade="7F"/>
      <w:sz w:val="22"/>
      <w:szCs w:val="24"/>
      <w:lang w:val="id-ID" w:eastAsia="ja-JP"/>
    </w:rPr>
  </w:style>
  <w:style w:type="character" w:customStyle="1" w:styleId="Heading6Char">
    <w:name w:val="Heading 6 Char"/>
    <w:basedOn w:val="DefaultParagraphFont"/>
    <w:link w:val="Heading6"/>
    <w:rsid w:val="000B2EBB"/>
    <w:rPr>
      <w:rFonts w:eastAsia="Times New Roman"/>
      <w:b/>
      <w:bCs/>
      <w:sz w:val="22"/>
      <w:szCs w:val="22"/>
      <w:lang w:eastAsia="en-US"/>
    </w:rPr>
  </w:style>
  <w:style w:type="character" w:customStyle="1" w:styleId="Heading9Char">
    <w:name w:val="Heading 9 Char"/>
    <w:basedOn w:val="DefaultParagraphFont"/>
    <w:link w:val="Heading9"/>
    <w:uiPriority w:val="9"/>
    <w:semiHidden/>
    <w:rsid w:val="00581EE3"/>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rsid w:val="00FE69C7"/>
    <w:pPr>
      <w:tabs>
        <w:tab w:val="center" w:pos="4153"/>
        <w:tab w:val="right" w:pos="8306"/>
      </w:tabs>
    </w:pPr>
  </w:style>
  <w:style w:type="character" w:customStyle="1" w:styleId="FooterChar">
    <w:name w:val="Footer Char"/>
    <w:basedOn w:val="DefaultParagraphFont"/>
    <w:link w:val="Footer"/>
    <w:uiPriority w:val="99"/>
    <w:rsid w:val="00AF59AD"/>
    <w:rPr>
      <w:sz w:val="24"/>
      <w:szCs w:val="24"/>
      <w:lang w:val="id-ID" w:eastAsia="ja-JP"/>
    </w:rPr>
  </w:style>
  <w:style w:type="character" w:styleId="PageNumber">
    <w:name w:val="page number"/>
    <w:basedOn w:val="DefaultParagraphFont"/>
    <w:rsid w:val="00FE69C7"/>
  </w:style>
  <w:style w:type="paragraph" w:styleId="Header">
    <w:name w:val="header"/>
    <w:basedOn w:val="Normal"/>
    <w:link w:val="HeaderChar"/>
    <w:uiPriority w:val="99"/>
    <w:rsid w:val="00FE69C7"/>
    <w:pPr>
      <w:tabs>
        <w:tab w:val="center" w:pos="4153"/>
        <w:tab w:val="right" w:pos="8306"/>
      </w:tabs>
    </w:pPr>
  </w:style>
  <w:style w:type="character" w:customStyle="1" w:styleId="HeaderChar">
    <w:name w:val="Header Char"/>
    <w:basedOn w:val="DefaultParagraphFont"/>
    <w:link w:val="Header"/>
    <w:uiPriority w:val="99"/>
    <w:rsid w:val="00AF59AD"/>
    <w:rPr>
      <w:sz w:val="24"/>
      <w:szCs w:val="24"/>
      <w:lang w:val="id-ID" w:eastAsia="ja-JP"/>
    </w:rPr>
  </w:style>
  <w:style w:type="paragraph" w:styleId="Title">
    <w:name w:val="Title"/>
    <w:basedOn w:val="Normal"/>
    <w:link w:val="TitleChar"/>
    <w:qFormat/>
    <w:rsid w:val="00FE69C7"/>
    <w:pPr>
      <w:jc w:val="center"/>
    </w:pPr>
    <w:rPr>
      <w:b/>
      <w:lang w:val="sv-SE"/>
    </w:rPr>
  </w:style>
  <w:style w:type="character" w:customStyle="1" w:styleId="TitleChar">
    <w:name w:val="Title Char"/>
    <w:basedOn w:val="DefaultParagraphFont"/>
    <w:link w:val="Title"/>
    <w:rsid w:val="006B2D2D"/>
    <w:rPr>
      <w:b/>
      <w:sz w:val="24"/>
      <w:szCs w:val="24"/>
      <w:lang w:val="sv-SE" w:eastAsia="ja-JP"/>
    </w:rPr>
  </w:style>
  <w:style w:type="character" w:styleId="Hyperlink">
    <w:name w:val="Hyperlink"/>
    <w:basedOn w:val="DefaultParagraphFont"/>
    <w:uiPriority w:val="99"/>
    <w:rsid w:val="00FE69C7"/>
    <w:rPr>
      <w:color w:val="0000FF"/>
      <w:u w:val="single"/>
    </w:rPr>
  </w:style>
  <w:style w:type="paragraph" w:styleId="BodyTextIndent">
    <w:name w:val="Body Text Indent"/>
    <w:basedOn w:val="Normal"/>
    <w:rsid w:val="00FE69C7"/>
    <w:pPr>
      <w:ind w:firstLine="540"/>
    </w:pPr>
    <w:rPr>
      <w:szCs w:val="20"/>
      <w:lang w:val="pt-BR"/>
    </w:rPr>
  </w:style>
  <w:style w:type="paragraph" w:styleId="BodyTextIndent2">
    <w:name w:val="Body Text Indent 2"/>
    <w:basedOn w:val="Normal"/>
    <w:rsid w:val="00FE69C7"/>
    <w:pPr>
      <w:ind w:firstLine="360"/>
    </w:pPr>
    <w:rPr>
      <w:szCs w:val="20"/>
      <w:lang w:val="nb-NO"/>
    </w:rPr>
  </w:style>
  <w:style w:type="paragraph" w:styleId="ListParagraph">
    <w:name w:val="List Paragraph"/>
    <w:basedOn w:val="Normal"/>
    <w:uiPriority w:val="34"/>
    <w:qFormat/>
    <w:rsid w:val="00D153A4"/>
    <w:pPr>
      <w:ind w:left="720"/>
      <w:contextualSpacing/>
    </w:pPr>
  </w:style>
  <w:style w:type="paragraph" w:customStyle="1" w:styleId="Default">
    <w:name w:val="Default"/>
    <w:rsid w:val="00AF59AD"/>
    <w:pPr>
      <w:widowControl w:val="0"/>
      <w:autoSpaceDE w:val="0"/>
      <w:autoSpaceDN w:val="0"/>
      <w:adjustRightInd w:val="0"/>
    </w:pPr>
    <w:rPr>
      <w:rFonts w:eastAsia="Times New Roman"/>
      <w:color w:val="000000"/>
      <w:sz w:val="24"/>
      <w:szCs w:val="24"/>
      <w:lang w:eastAsia="en-US"/>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cs="Tahoma"/>
      <w:sz w:val="16"/>
      <w:szCs w:val="16"/>
    </w:rPr>
  </w:style>
  <w:style w:type="character" w:customStyle="1" w:styleId="BalloonTextChar">
    <w:name w:val="Balloon Text Char"/>
    <w:basedOn w:val="DefaultParagraphFont"/>
    <w:link w:val="BalloonText"/>
    <w:uiPriority w:val="99"/>
    <w:rsid w:val="00AF59AD"/>
    <w:rPr>
      <w:rFonts w:ascii="Tahoma" w:hAnsi="Tahoma" w:cs="Tahoma"/>
      <w:sz w:val="16"/>
      <w:szCs w:val="16"/>
      <w:lang w:val="id-ID" w:eastAsia="ja-JP"/>
    </w:rPr>
  </w:style>
  <w:style w:type="paragraph" w:styleId="Caption">
    <w:name w:val="caption"/>
    <w:aliases w:val="Char Char Char,Char Char Char Char Char,Gambar,Gambar Lamp."/>
    <w:basedOn w:val="Normal"/>
    <w:next w:val="Normal"/>
    <w:link w:val="CaptionChar"/>
    <w:uiPriority w:val="35"/>
    <w:qFormat/>
    <w:rsid w:val="000B2EBB"/>
    <w:pPr>
      <w:spacing w:before="120" w:after="120"/>
      <w:jc w:val="left"/>
    </w:pPr>
    <w:rPr>
      <w:rFonts w:eastAsia="Times New Roman"/>
      <w:b/>
      <w:bCs/>
      <w:sz w:val="20"/>
      <w:szCs w:val="20"/>
      <w:lang w:val="en-US" w:eastAsia="en-US"/>
    </w:rPr>
  </w:style>
  <w:style w:type="character" w:customStyle="1" w:styleId="CaptionChar">
    <w:name w:val="Caption Char"/>
    <w:aliases w:val="Char Char Char Char,Char Char Char Char Char Char,Gambar Char,Gambar Lamp. Char"/>
    <w:basedOn w:val="DefaultParagraphFont"/>
    <w:link w:val="Caption"/>
    <w:rsid w:val="00776EED"/>
    <w:rPr>
      <w:rFonts w:eastAsia="Times New Roman"/>
      <w:b/>
      <w:bCs/>
      <w:lang w:eastAsia="en-US"/>
    </w:rPr>
  </w:style>
  <w:style w:type="paragraph" w:styleId="BodyText">
    <w:name w:val="Body Text"/>
    <w:basedOn w:val="Normal"/>
    <w:link w:val="BodyTextChar"/>
    <w:rsid w:val="000B2EBB"/>
    <w:pPr>
      <w:spacing w:after="120"/>
      <w:jc w:val="left"/>
    </w:pPr>
    <w:rPr>
      <w:rFonts w:eastAsia="Times New Roman"/>
      <w:lang w:val="en-US" w:eastAsia="en-US"/>
    </w:rPr>
  </w:style>
  <w:style w:type="character" w:customStyle="1" w:styleId="BodyTextChar">
    <w:name w:val="Body Text Char"/>
    <w:basedOn w:val="DefaultParagraphFont"/>
    <w:link w:val="BodyText"/>
    <w:rsid w:val="000B2EBB"/>
    <w:rPr>
      <w:rFonts w:eastAsia="Times New Roman"/>
      <w:sz w:val="24"/>
      <w:szCs w:val="24"/>
      <w:lang w:eastAsia="en-US"/>
    </w:rPr>
  </w:style>
  <w:style w:type="paragraph" w:styleId="BodyText2">
    <w:name w:val="Body Text 2"/>
    <w:basedOn w:val="Normal"/>
    <w:link w:val="BodyText2Char"/>
    <w:rsid w:val="000B2EBB"/>
    <w:pPr>
      <w:spacing w:after="120" w:line="480" w:lineRule="auto"/>
      <w:jc w:val="left"/>
    </w:pPr>
    <w:rPr>
      <w:rFonts w:eastAsia="Times New Roman"/>
      <w:lang w:val="en-US" w:eastAsia="en-US"/>
    </w:rPr>
  </w:style>
  <w:style w:type="character" w:customStyle="1" w:styleId="BodyText2Char">
    <w:name w:val="Body Text 2 Char"/>
    <w:basedOn w:val="DefaultParagraphFont"/>
    <w:link w:val="BodyText2"/>
    <w:rsid w:val="000B2EBB"/>
    <w:rPr>
      <w:rFonts w:eastAsia="Times New Roman"/>
      <w:sz w:val="24"/>
      <w:szCs w:val="24"/>
      <w:lang w:eastAsia="en-US"/>
    </w:rPr>
  </w:style>
  <w:style w:type="paragraph" w:styleId="BodyText3">
    <w:name w:val="Body Text 3"/>
    <w:basedOn w:val="Normal"/>
    <w:link w:val="BodyText3Char"/>
    <w:rsid w:val="000B2EBB"/>
    <w:pPr>
      <w:spacing w:after="120"/>
      <w:jc w:val="left"/>
    </w:pPr>
    <w:rPr>
      <w:rFonts w:eastAsia="Times New Roman"/>
      <w:sz w:val="16"/>
      <w:szCs w:val="16"/>
      <w:lang w:val="en-US" w:eastAsia="en-US"/>
    </w:rPr>
  </w:style>
  <w:style w:type="character" w:customStyle="1" w:styleId="BodyText3Char">
    <w:name w:val="Body Text 3 Char"/>
    <w:basedOn w:val="DefaultParagraphFont"/>
    <w:link w:val="BodyText3"/>
    <w:rsid w:val="000B2EBB"/>
    <w:rPr>
      <w:rFonts w:eastAsia="Times New Roman"/>
      <w:sz w:val="16"/>
      <w:szCs w:val="16"/>
      <w:lang w:eastAsia="en-US"/>
    </w:rPr>
  </w:style>
  <w:style w:type="paragraph" w:styleId="BodyTextIndent3">
    <w:name w:val="Body Text Indent 3"/>
    <w:basedOn w:val="Normal"/>
    <w:link w:val="BodyTextIndent3Char"/>
    <w:rsid w:val="000B2EBB"/>
    <w:pPr>
      <w:spacing w:after="120"/>
      <w:ind w:left="283"/>
    </w:pPr>
    <w:rPr>
      <w:sz w:val="16"/>
      <w:szCs w:val="16"/>
    </w:rPr>
  </w:style>
  <w:style w:type="character" w:customStyle="1" w:styleId="BodyTextIndent3Char">
    <w:name w:val="Body Text Indent 3 Char"/>
    <w:basedOn w:val="DefaultParagraphFont"/>
    <w:link w:val="BodyTextIndent3"/>
    <w:rsid w:val="000B2EBB"/>
    <w:rPr>
      <w:sz w:val="16"/>
      <w:szCs w:val="16"/>
      <w:lang w:val="id-ID" w:eastAsia="ja-JP"/>
    </w:rPr>
  </w:style>
  <w:style w:type="paragraph" w:customStyle="1" w:styleId="TeksUtama">
    <w:name w:val="Teks Utama"/>
    <w:basedOn w:val="Normal"/>
    <w:rsid w:val="000B2EBB"/>
    <w:rPr>
      <w:szCs w:val="20"/>
      <w:lang w:val="en-US"/>
    </w:rPr>
  </w:style>
  <w:style w:type="paragraph" w:customStyle="1" w:styleId="JudulBab">
    <w:name w:val="Judul Bab"/>
    <w:basedOn w:val="Normal"/>
    <w:rsid w:val="000B2EBB"/>
    <w:rPr>
      <w:b/>
      <w:szCs w:val="20"/>
      <w:lang w:val="en-US"/>
    </w:rPr>
  </w:style>
  <w:style w:type="paragraph" w:styleId="NormalWeb">
    <w:name w:val="Normal (Web)"/>
    <w:basedOn w:val="Normal"/>
    <w:uiPriority w:val="99"/>
    <w:rsid w:val="000B2EBB"/>
    <w:pPr>
      <w:spacing w:before="100" w:beforeAutospacing="1" w:after="100" w:afterAutospacing="1"/>
      <w:jc w:val="left"/>
    </w:pPr>
    <w:rPr>
      <w:rFonts w:ascii="Tahoma" w:eastAsia="Times New Roman" w:hAnsi="Tahoma" w:cs="Tahoma"/>
      <w:color w:val="000000"/>
      <w:lang w:val="en-US" w:eastAsia="en-US"/>
    </w:rPr>
  </w:style>
  <w:style w:type="character" w:customStyle="1" w:styleId="HTMLTypewriter3">
    <w:name w:val="HTML Typewriter3"/>
    <w:basedOn w:val="DefaultParagraphFont"/>
    <w:rsid w:val="000B2EBB"/>
    <w:rPr>
      <w:rFonts w:ascii="Courier New" w:eastAsia="Times New Roman"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val="en-US"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Subbab">
    <w:name w:val="Sub bab"/>
    <w:basedOn w:val="Bab0"/>
    <w:rsid w:val="000B2EBB"/>
    <w:pPr>
      <w:tabs>
        <w:tab w:val="num" w:pos="0"/>
      </w:tabs>
    </w:pPr>
    <w:rPr>
      <w:szCs w:val="22"/>
      <w:lang w:val="it-IT"/>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766ED7"/>
    <w:rPr>
      <w:rFonts w:ascii="Calibri" w:eastAsia="Calibri" w:hAnsi="Calibri"/>
      <w:sz w:val="22"/>
      <w:szCs w:val="22"/>
      <w:lang w:eastAsia="en-US"/>
    </w:rPr>
  </w:style>
  <w:style w:type="character" w:customStyle="1" w:styleId="longtext">
    <w:name w:val="long_text"/>
    <w:basedOn w:val="DefaultParagraphFont"/>
    <w:rsid w:val="00766ED7"/>
  </w:style>
  <w:style w:type="character" w:customStyle="1" w:styleId="shorttext">
    <w:name w:val="short_text"/>
    <w:basedOn w:val="DefaultParagraphFont"/>
    <w:rsid w:val="00A27EC1"/>
  </w:style>
  <w:style w:type="paragraph" w:customStyle="1" w:styleId="Reference0">
    <w:name w:val="Reference"/>
    <w:basedOn w:val="Normal"/>
    <w:rsid w:val="00A27EC1"/>
    <w:pPr>
      <w:tabs>
        <w:tab w:val="num" w:pos="432"/>
      </w:tabs>
      <w:spacing w:after="120"/>
      <w:ind w:left="432" w:hanging="432"/>
    </w:pPr>
    <w:rPr>
      <w:sz w:val="20"/>
      <w:lang w:val="en-US" w:eastAsia="en-US"/>
    </w:rPr>
  </w:style>
  <w:style w:type="character" w:styleId="Strong">
    <w:name w:val="Strong"/>
    <w:basedOn w:val="DefaultParagraphFont"/>
    <w:uiPriority w:val="22"/>
    <w:qFormat/>
    <w:rsid w:val="002D1B50"/>
    <w:rPr>
      <w:b/>
      <w:bCs/>
    </w:rPr>
  </w:style>
  <w:style w:type="character" w:styleId="Emphasis">
    <w:name w:val="Emphasis"/>
    <w:uiPriority w:val="20"/>
    <w:qFormat/>
    <w:rsid w:val="002D1B50"/>
    <w:rPr>
      <w:i/>
      <w:iCs/>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Theme="majorHAnsi" w:eastAsiaTheme="majorEastAsia" w:hAnsiTheme="majorHAnsi" w:cstheme="majorBidi"/>
      <w:i/>
      <w:iCs/>
      <w:color w:val="4F81BD" w:themeColor="accent1"/>
      <w:spacing w:val="15"/>
      <w:sz w:val="24"/>
      <w:lang w:val="en-US" w:eastAsia="en-US"/>
    </w:rPr>
  </w:style>
  <w:style w:type="character" w:customStyle="1" w:styleId="SubtitleChar">
    <w:name w:val="Subtitle Char"/>
    <w:basedOn w:val="DefaultParagraphFont"/>
    <w:link w:val="Subtitle"/>
    <w:uiPriority w:val="11"/>
    <w:rsid w:val="00F7037D"/>
    <w:rPr>
      <w:rFonts w:asciiTheme="majorHAnsi" w:eastAsiaTheme="majorEastAsia" w:hAnsiTheme="majorHAnsi" w:cstheme="majorBidi"/>
      <w:i/>
      <w:iCs/>
      <w:color w:val="4F81BD" w:themeColor="accent1"/>
      <w:spacing w:val="15"/>
      <w:sz w:val="24"/>
      <w:szCs w:val="24"/>
      <w:lang w:eastAsia="en-US"/>
    </w:rPr>
  </w:style>
  <w:style w:type="character" w:styleId="PlaceholderText">
    <w:name w:val="Placeholder Text"/>
    <w:basedOn w:val="DefaultParagraphFont"/>
    <w:uiPriority w:val="99"/>
    <w:semiHidden/>
    <w:rsid w:val="008C76CE"/>
    <w:rPr>
      <w:color w:val="808080"/>
    </w:rPr>
  </w:style>
  <w:style w:type="paragraph" w:customStyle="1" w:styleId="References">
    <w:name w:val="References"/>
    <w:basedOn w:val="Normal"/>
    <w:rsid w:val="005A667C"/>
    <w:pPr>
      <w:tabs>
        <w:tab w:val="num" w:pos="360"/>
      </w:tabs>
      <w:spacing w:after="80"/>
      <w:ind w:left="360" w:hanging="360"/>
    </w:pPr>
    <w:rPr>
      <w:rFonts w:eastAsia="Times New Roman"/>
      <w:sz w:val="20"/>
      <w:szCs w:val="20"/>
      <w:lang w:val="en-US" w:eastAsia="en-US"/>
    </w:rPr>
  </w:style>
  <w:style w:type="character" w:customStyle="1" w:styleId="citation">
    <w:name w:val="citation"/>
    <w:basedOn w:val="DefaultParagraphFont"/>
    <w:rsid w:val="00D9172F"/>
    <w:rPr>
      <w:i w:val="0"/>
      <w:iCs w:val="0"/>
    </w:rPr>
  </w:style>
  <w:style w:type="paragraph" w:customStyle="1" w:styleId="Text">
    <w:name w:val="Text"/>
    <w:basedOn w:val="Normal"/>
    <w:rsid w:val="006C66CA"/>
    <w:pPr>
      <w:widowControl w:val="0"/>
      <w:autoSpaceDE w:val="0"/>
      <w:autoSpaceDN w:val="0"/>
      <w:spacing w:line="252" w:lineRule="auto"/>
      <w:ind w:firstLine="202"/>
    </w:pPr>
    <w:rPr>
      <w:rFonts w:eastAsia="Times New Roman"/>
      <w:sz w:val="20"/>
      <w:szCs w:val="20"/>
      <w:lang w:val="en-US" w:eastAsia="en-US"/>
    </w:rPr>
  </w:style>
  <w:style w:type="character" w:customStyle="1" w:styleId="z3988">
    <w:name w:val="z3988"/>
    <w:basedOn w:val="DefaultParagraphFont"/>
    <w:rsid w:val="006C66CA"/>
  </w:style>
  <w:style w:type="paragraph" w:styleId="EndnoteText">
    <w:name w:val="endnote text"/>
    <w:basedOn w:val="Normal"/>
    <w:link w:val="EndnoteTextChar"/>
    <w:rsid w:val="00DB5219"/>
    <w:pPr>
      <w:jc w:val="left"/>
    </w:pPr>
    <w:rPr>
      <w:rFonts w:ascii="Arial" w:hAnsi="Arial"/>
      <w:szCs w:val="20"/>
      <w:lang w:val="en-GB" w:eastAsia="en-US"/>
    </w:rPr>
  </w:style>
  <w:style w:type="character" w:customStyle="1" w:styleId="EndnoteTextChar">
    <w:name w:val="Endnote Text Char"/>
    <w:basedOn w:val="DefaultParagraphFont"/>
    <w:link w:val="EndnoteText"/>
    <w:rsid w:val="00DB5219"/>
    <w:rPr>
      <w:rFonts w:ascii="Arial" w:hAnsi="Arial"/>
      <w:sz w:val="22"/>
      <w:lang w:val="en-GB" w:eastAsia="en-US"/>
    </w:rPr>
  </w:style>
  <w:style w:type="character" w:customStyle="1" w:styleId="style22">
    <w:name w:val="style22"/>
    <w:basedOn w:val="DefaultParagraphFont"/>
    <w:rsid w:val="00DB5219"/>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eastAsia="Times New Roman" w:hAnsi="Arial"/>
      <w:lang w:val="en-US" w:eastAsia="en-US"/>
    </w:rPr>
  </w:style>
  <w:style w:type="table" w:styleId="TableClassic1">
    <w:name w:val="Table Classic 1"/>
    <w:basedOn w:val="TableNormal"/>
    <w:rsid w:val="0068249C"/>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68249C"/>
    <w:pPr>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customStyle="1" w:styleId="hps">
    <w:name w:val="hps"/>
    <w:basedOn w:val="DefaultParagraphFont"/>
    <w:rsid w:val="00061FB2"/>
  </w:style>
  <w:style w:type="paragraph" w:styleId="Bibliography">
    <w:name w:val="Bibliography"/>
    <w:basedOn w:val="Normal"/>
    <w:next w:val="Normal"/>
    <w:uiPriority w:val="37"/>
    <w:unhideWhenUsed/>
    <w:rsid w:val="003673A2"/>
    <w:pPr>
      <w:ind w:firstLine="0"/>
      <w:jc w:val="left"/>
    </w:pPr>
    <w:rPr>
      <w:rFonts w:eastAsia="Times New Roman"/>
      <w:sz w:val="24"/>
      <w:lang w:val="en-US"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lang w:eastAsia="en-US"/>
    </w:rPr>
  </w:style>
  <w:style w:type="character" w:styleId="HTMLCite">
    <w:name w:val="HTML Cite"/>
    <w:basedOn w:val="DefaultParagraphFont"/>
    <w:uiPriority w:val="99"/>
    <w:unhideWhenUsed/>
    <w:rsid w:val="00AF13E7"/>
    <w:rPr>
      <w:i/>
      <w:iCs/>
    </w:rPr>
  </w:style>
  <w:style w:type="paragraph" w:customStyle="1" w:styleId="maintext">
    <w:name w:val="maintext"/>
    <w:basedOn w:val="Normal"/>
    <w:rsid w:val="00325883"/>
    <w:pPr>
      <w:spacing w:before="100" w:beforeAutospacing="1" w:after="100" w:afterAutospacing="1"/>
      <w:ind w:firstLine="0"/>
      <w:jc w:val="left"/>
    </w:pPr>
    <w:rPr>
      <w:rFonts w:ascii="Verdana" w:eastAsia="Times New Roman" w:hAnsi="Verdana"/>
      <w:sz w:val="20"/>
      <w:szCs w:val="20"/>
      <w:lang w:val="en-US" w:eastAsia="en-US"/>
    </w:rPr>
  </w:style>
  <w:style w:type="paragraph" w:styleId="FootnoteText">
    <w:name w:val="footnote text"/>
    <w:basedOn w:val="Normal"/>
    <w:link w:val="FootnoteTextChar"/>
    <w:rsid w:val="00304F11"/>
    <w:rPr>
      <w:sz w:val="20"/>
      <w:szCs w:val="20"/>
    </w:rPr>
  </w:style>
  <w:style w:type="character" w:customStyle="1" w:styleId="FootnoteTextChar">
    <w:name w:val="Footnote Text Char"/>
    <w:basedOn w:val="DefaultParagraphFont"/>
    <w:link w:val="FootnoteText"/>
    <w:rsid w:val="00304F11"/>
    <w:rPr>
      <w:lang w:val="id-ID" w:eastAsia="ja-JP"/>
    </w:rPr>
  </w:style>
  <w:style w:type="character" w:styleId="FootnoteReference">
    <w:name w:val="footnote reference"/>
    <w:basedOn w:val="DefaultParagraphFont"/>
    <w:rsid w:val="00304F11"/>
    <w:rPr>
      <w:vertAlign w:val="superscript"/>
    </w:rPr>
  </w:style>
  <w:style w:type="paragraph" w:styleId="DocumentMap">
    <w:name w:val="Document Map"/>
    <w:basedOn w:val="Normal"/>
    <w:link w:val="DocumentMapChar"/>
    <w:rsid w:val="009C1770"/>
    <w:rPr>
      <w:rFonts w:ascii="Tahoma" w:hAnsi="Tahoma" w:cs="Tahoma"/>
      <w:sz w:val="16"/>
      <w:szCs w:val="16"/>
    </w:rPr>
  </w:style>
  <w:style w:type="character" w:customStyle="1" w:styleId="DocumentMapChar">
    <w:name w:val="Document Map Char"/>
    <w:basedOn w:val="DefaultParagraphFont"/>
    <w:link w:val="DocumentMap"/>
    <w:rsid w:val="009C1770"/>
    <w:rPr>
      <w:rFonts w:ascii="Tahoma" w:hAnsi="Tahoma" w:cs="Tahoma"/>
      <w:sz w:val="16"/>
      <w:szCs w:val="16"/>
      <w:lang w:val="id-ID"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val="en-US" w:eastAsia="en-US"/>
    </w:rPr>
  </w:style>
  <w:style w:type="character" w:customStyle="1" w:styleId="paragrafChar">
    <w:name w:val="paragraf Char"/>
    <w:basedOn w:val="DefaultParagraphFont"/>
    <w:link w:val="paragraf"/>
    <w:rsid w:val="009C1770"/>
    <w:rPr>
      <w:rFonts w:eastAsia="Times New Roman"/>
      <w:sz w:val="24"/>
      <w:szCs w:val="24"/>
      <w:lang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eastAsia="Times New Roman" w:hAnsi="Cambria Math"/>
      <w:i/>
      <w:iCs/>
      <w:sz w:val="24"/>
      <w:szCs w:val="20"/>
      <w:lang w:val="en-US" w:eastAsia="en-US"/>
    </w:rPr>
  </w:style>
  <w:style w:type="character" w:customStyle="1" w:styleId="Persamaan-FIX2Char">
    <w:name w:val="Persamaan-FIX2 Char"/>
    <w:basedOn w:val="DefaultParagraphFont"/>
    <w:link w:val="Persamaan-FIX2"/>
    <w:rsid w:val="009C1770"/>
    <w:rPr>
      <w:rFonts w:ascii="Cambria Math" w:eastAsia="Times New Roman" w:hAnsi="Cambria Math"/>
      <w:i/>
      <w:iCs/>
      <w:sz w:val="24"/>
      <w:lang w:eastAsia="en-US"/>
    </w:rPr>
  </w:style>
  <w:style w:type="table" w:customStyle="1" w:styleId="LightList1">
    <w:name w:val="Light List1"/>
    <w:basedOn w:val="TableNormal"/>
    <w:uiPriority w:val="61"/>
    <w:rsid w:val="009C177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5">
    <w:name w:val="Table Columns 5"/>
    <w:basedOn w:val="TableNormal"/>
    <w:rsid w:val="009C1770"/>
    <w:pPr>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CommentReference">
    <w:name w:val="annotation reference"/>
    <w:basedOn w:val="DefaultParagraphFont"/>
    <w:uiPriority w:val="99"/>
    <w:unhideWhenUsed/>
    <w:rsid w:val="009C1770"/>
    <w:rPr>
      <w:sz w:val="16"/>
      <w:szCs w:val="16"/>
    </w:rPr>
  </w:style>
  <w:style w:type="paragraph" w:styleId="CommentText">
    <w:name w:val="annotation text"/>
    <w:basedOn w:val="Normal"/>
    <w:link w:val="CommentTextChar"/>
    <w:uiPriority w:val="99"/>
    <w:unhideWhenUsed/>
    <w:rsid w:val="009C1770"/>
    <w:pPr>
      <w:ind w:firstLine="0"/>
      <w:jc w:val="center"/>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9C1770"/>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basedOn w:val="CommentTextChar"/>
    <w:link w:val="CommentSubject"/>
    <w:uiPriority w:val="99"/>
    <w:rsid w:val="009C1770"/>
    <w:rPr>
      <w:rFonts w:asciiTheme="minorHAnsi" w:eastAsiaTheme="minorHAnsi" w:hAnsiTheme="minorHAnsi" w:cstheme="minorBidi"/>
      <w:b/>
      <w:bCs/>
      <w:lang w:val="en-AU" w:eastAsia="en-US"/>
    </w:rPr>
  </w:style>
  <w:style w:type="character" w:customStyle="1" w:styleId="toctoggle">
    <w:name w:val="toctoggle"/>
    <w:basedOn w:val="DefaultParagraphFont"/>
    <w:rsid w:val="009C73A2"/>
  </w:style>
  <w:style w:type="character" w:customStyle="1" w:styleId="mediumtext">
    <w:name w:val="medium_text"/>
    <w:basedOn w:val="DefaultParagraphFont"/>
    <w:rsid w:val="009B4A49"/>
  </w:style>
  <w:style w:type="table" w:customStyle="1" w:styleId="LightShading1">
    <w:name w:val="Light Shading1"/>
    <w:basedOn w:val="TableNormal"/>
    <w:uiPriority w:val="60"/>
    <w:rsid w:val="009B4A49"/>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lt-edited">
    <w:name w:val="alt-edited"/>
    <w:basedOn w:val="DefaultParagraphFont"/>
    <w:rsid w:val="009B4A49"/>
  </w:style>
  <w:style w:type="character" w:customStyle="1" w:styleId="atn">
    <w:name w:val="atn"/>
    <w:basedOn w:val="DefaultParagraphFont"/>
    <w:rsid w:val="009B4A49"/>
  </w:style>
  <w:style w:type="character" w:customStyle="1" w:styleId="mceitemhidden">
    <w:name w:val="mceitemhidden"/>
    <w:basedOn w:val="DefaultParagraphFont"/>
    <w:rsid w:val="009B4A49"/>
  </w:style>
  <w:style w:type="character" w:customStyle="1" w:styleId="hiddengrammarerror1">
    <w:name w:val="hiddengrammarerror1"/>
    <w:basedOn w:val="DefaultParagraphFont"/>
    <w:rsid w:val="009B4A49"/>
  </w:style>
  <w:style w:type="paragraph" w:styleId="Revision">
    <w:name w:val="Revision"/>
    <w:hidden/>
    <w:uiPriority w:val="99"/>
    <w:semiHidden/>
    <w:rsid w:val="009B4A49"/>
    <w:rPr>
      <w:rFonts w:asciiTheme="minorHAnsi" w:eastAsiaTheme="minorHAnsi" w:hAnsiTheme="minorHAnsi" w:cstheme="minorBidi"/>
      <w:sz w:val="22"/>
      <w:szCs w:val="22"/>
      <w:lang w:eastAsia="en-US"/>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val="en-AU"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2D28B6"/>
    <w:rPr>
      <w:rFonts w:eastAsia="SimSun"/>
      <w:szCs w:val="24"/>
      <w:lang w:val="en-AU" w:eastAsia="zh-CN"/>
    </w:rPr>
  </w:style>
  <w:style w:type="paragraph" w:customStyle="1" w:styleId="Style1">
    <w:name w:val="Style1"/>
    <w:basedOn w:val="Normal"/>
    <w:qFormat/>
    <w:rsid w:val="00581EE3"/>
    <w:pPr>
      <w:ind w:firstLine="0"/>
    </w:pPr>
    <w:rPr>
      <w:rFonts w:eastAsia="Calibri"/>
      <w:b/>
      <w:smallCaps/>
      <w:sz w:val="28"/>
      <w:szCs w:val="22"/>
      <w:lang w:val="en-US" w:eastAsia="en-US"/>
    </w:rPr>
  </w:style>
  <w:style w:type="character" w:styleId="SubtleEmphasis">
    <w:name w:val="Subtle Emphasis"/>
    <w:basedOn w:val="DefaultParagraphFont"/>
    <w:uiPriority w:val="19"/>
    <w:qFormat/>
    <w:rsid w:val="00D45603"/>
    <w:rPr>
      <w:i/>
      <w:iCs/>
      <w:color w:val="808080" w:themeColor="text1" w:themeTint="7F"/>
    </w:rPr>
  </w:style>
  <w:style w:type="paragraph" w:customStyle="1" w:styleId="Abstract">
    <w:name w:val="Abstract"/>
    <w:link w:val="AbstractChar"/>
    <w:rsid w:val="00E23E45"/>
    <w:pPr>
      <w:spacing w:after="200"/>
      <w:jc w:val="both"/>
    </w:pPr>
    <w:rPr>
      <w:rFonts w:eastAsia="SimSun"/>
      <w:b/>
      <w:bCs/>
      <w:sz w:val="18"/>
      <w:szCs w:val="18"/>
      <w:lang w:eastAsia="en-US"/>
    </w:rPr>
  </w:style>
  <w:style w:type="character" w:customStyle="1" w:styleId="AbstractChar">
    <w:name w:val="Abstract Char"/>
    <w:basedOn w:val="DefaultParagraphFont"/>
    <w:link w:val="Abstract"/>
    <w:locked/>
    <w:rsid w:val="00E23E45"/>
    <w:rPr>
      <w:rFonts w:eastAsia="SimSun"/>
      <w:b/>
      <w:bCs/>
      <w:sz w:val="18"/>
      <w:szCs w:val="18"/>
      <w:lang w:eastAsia="en-US"/>
    </w:rPr>
  </w:style>
  <w:style w:type="paragraph" w:customStyle="1" w:styleId="Affiliation">
    <w:name w:val="Affiliation"/>
    <w:rsid w:val="00E23E45"/>
    <w:pPr>
      <w:jc w:val="center"/>
    </w:pPr>
    <w:rPr>
      <w:rFonts w:eastAsia="SimSun"/>
      <w:lang w:eastAsia="en-US"/>
    </w:rPr>
  </w:style>
  <w:style w:type="paragraph" w:customStyle="1" w:styleId="Author">
    <w:name w:val="Author"/>
    <w:rsid w:val="00E23E45"/>
    <w:pPr>
      <w:spacing w:before="360" w:after="40"/>
      <w:jc w:val="center"/>
    </w:pPr>
    <w:rPr>
      <w:rFonts w:eastAsia="SimSun"/>
      <w:noProof/>
      <w:sz w:val="22"/>
      <w:szCs w:val="22"/>
      <w:lang w:eastAsia="en-US"/>
    </w:rPr>
  </w:style>
  <w:style w:type="paragraph" w:customStyle="1" w:styleId="TableContents">
    <w:name w:val="Table Contents"/>
    <w:basedOn w:val="Normal"/>
    <w:rsid w:val="00B63647"/>
    <w:pPr>
      <w:widowControl w:val="0"/>
      <w:suppressLineNumbers/>
      <w:suppressAutoHyphens/>
      <w:ind w:firstLine="0"/>
      <w:jc w:val="left"/>
    </w:pPr>
    <w:rPr>
      <w:rFonts w:eastAsia="WenQuanYi Zen Hei Sharp" w:cs="Lohit Devanagari"/>
      <w:kern w:val="1"/>
      <w:sz w:val="24"/>
      <w:lang w:val="en-US"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rFonts w:eastAsia="Times New Roman"/>
      <w:sz w:val="16"/>
      <w:szCs w:val="20"/>
      <w:lang w:val="en-GB" w:eastAsia="en-US"/>
    </w:rPr>
  </w:style>
  <w:style w:type="character" w:customStyle="1" w:styleId="Heading7Char">
    <w:name w:val="Heading 7 Char"/>
    <w:basedOn w:val="DefaultParagraphFont"/>
    <w:link w:val="Heading7"/>
    <w:semiHidden/>
    <w:rsid w:val="009B32F5"/>
    <w:rPr>
      <w:rFonts w:asciiTheme="majorHAnsi" w:eastAsiaTheme="majorEastAsia" w:hAnsiTheme="majorHAnsi" w:cstheme="majorBidi"/>
      <w:i/>
      <w:iCs/>
      <w:color w:val="404040" w:themeColor="text1" w:themeTint="BF"/>
      <w:sz w:val="22"/>
      <w:szCs w:val="24"/>
      <w:lang w:val="id-ID" w:eastAsia="ja-JP"/>
    </w:rPr>
  </w:style>
  <w:style w:type="character" w:customStyle="1" w:styleId="Heading8Char">
    <w:name w:val="Heading 8 Char"/>
    <w:basedOn w:val="DefaultParagraphFont"/>
    <w:link w:val="Heading8"/>
    <w:semiHidden/>
    <w:rsid w:val="009B32F5"/>
    <w:rPr>
      <w:rFonts w:asciiTheme="majorHAnsi" w:eastAsiaTheme="majorEastAsia" w:hAnsiTheme="majorHAnsi" w:cstheme="majorBidi"/>
      <w:color w:val="404040" w:themeColor="text1" w:themeTint="BF"/>
      <w:lang w:val="id-ID" w:eastAsia="ja-JP"/>
    </w:rPr>
  </w:style>
  <w:style w:type="character" w:customStyle="1" w:styleId="apple-converted-space">
    <w:name w:val="apple-converted-space"/>
    <w:basedOn w:val="DefaultParagraphFont"/>
    <w:rsid w:val="000C2AAD"/>
  </w:style>
  <w:style w:type="character" w:customStyle="1" w:styleId="NoSpacingChar">
    <w:name w:val="No Spacing Char"/>
    <w:link w:val="NoSpacing"/>
    <w:uiPriority w:val="1"/>
    <w:locked/>
    <w:rsid w:val="00B5581B"/>
    <w:rPr>
      <w:rFonts w:ascii="Calibri" w:eastAsia="Calibri" w:hAnsi="Calibri"/>
      <w:sz w:val="22"/>
      <w:szCs w:val="22"/>
      <w:lang w:eastAsia="en-US"/>
    </w:rPr>
  </w:style>
  <w:style w:type="paragraph" w:customStyle="1" w:styleId="Isi1">
    <w:name w:val="Isi 1"/>
    <w:basedOn w:val="NoSpacing"/>
    <w:qFormat/>
    <w:rsid w:val="00B5581B"/>
    <w:pPr>
      <w:spacing w:line="276" w:lineRule="auto"/>
      <w:ind w:firstLine="720"/>
      <w:jc w:val="both"/>
    </w:pPr>
    <w:rPr>
      <w:rFonts w:ascii="Times New Roman" w:eastAsiaTheme="minorHAnsi" w:hAnsi="Times New Roman"/>
      <w:spacing w:val="-10"/>
      <w:sz w:val="24"/>
      <w:szCs w:val="24"/>
      <w:lang w:val="id-ID"/>
    </w:rPr>
  </w:style>
  <w:style w:type="paragraph" w:customStyle="1" w:styleId="Referensi">
    <w:name w:val="Referensi"/>
    <w:basedOn w:val="NoSpacing"/>
    <w:qFormat/>
    <w:rsid w:val="006970B1"/>
    <w:pPr>
      <w:spacing w:line="240" w:lineRule="exact"/>
      <w:ind w:left="709" w:hanging="709"/>
      <w:jc w:val="both"/>
    </w:pPr>
    <w:rPr>
      <w:rFonts w:ascii="Times New Roman" w:eastAsiaTheme="minorHAnsi" w:hAnsi="Times New Roman"/>
      <w:spacing w:val="-1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89135">
      <w:bodyDiv w:val="1"/>
      <w:marLeft w:val="0"/>
      <w:marRight w:val="0"/>
      <w:marTop w:val="0"/>
      <w:marBottom w:val="0"/>
      <w:divBdr>
        <w:top w:val="none" w:sz="0" w:space="0" w:color="auto"/>
        <w:left w:val="none" w:sz="0" w:space="0" w:color="auto"/>
        <w:bottom w:val="none" w:sz="0" w:space="0" w:color="auto"/>
        <w:right w:val="none" w:sz="0" w:space="0" w:color="auto"/>
      </w:divBdr>
    </w:div>
    <w:div w:id="243994146">
      <w:bodyDiv w:val="1"/>
      <w:marLeft w:val="0"/>
      <w:marRight w:val="0"/>
      <w:marTop w:val="0"/>
      <w:marBottom w:val="0"/>
      <w:divBdr>
        <w:top w:val="none" w:sz="0" w:space="0" w:color="auto"/>
        <w:left w:val="none" w:sz="0" w:space="0" w:color="auto"/>
        <w:bottom w:val="none" w:sz="0" w:space="0" w:color="auto"/>
        <w:right w:val="none" w:sz="0" w:space="0" w:color="auto"/>
      </w:divBdr>
    </w:div>
    <w:div w:id="282275489">
      <w:bodyDiv w:val="1"/>
      <w:marLeft w:val="0"/>
      <w:marRight w:val="0"/>
      <w:marTop w:val="0"/>
      <w:marBottom w:val="0"/>
      <w:divBdr>
        <w:top w:val="none" w:sz="0" w:space="0" w:color="auto"/>
        <w:left w:val="none" w:sz="0" w:space="0" w:color="auto"/>
        <w:bottom w:val="none" w:sz="0" w:space="0" w:color="auto"/>
        <w:right w:val="none" w:sz="0" w:space="0" w:color="auto"/>
      </w:divBdr>
    </w:div>
    <w:div w:id="343751097">
      <w:bodyDiv w:val="1"/>
      <w:marLeft w:val="0"/>
      <w:marRight w:val="0"/>
      <w:marTop w:val="0"/>
      <w:marBottom w:val="0"/>
      <w:divBdr>
        <w:top w:val="none" w:sz="0" w:space="0" w:color="auto"/>
        <w:left w:val="none" w:sz="0" w:space="0" w:color="auto"/>
        <w:bottom w:val="none" w:sz="0" w:space="0" w:color="auto"/>
        <w:right w:val="none" w:sz="0" w:space="0" w:color="auto"/>
      </w:divBdr>
    </w:div>
    <w:div w:id="426968223">
      <w:bodyDiv w:val="1"/>
      <w:marLeft w:val="0"/>
      <w:marRight w:val="0"/>
      <w:marTop w:val="0"/>
      <w:marBottom w:val="0"/>
      <w:divBdr>
        <w:top w:val="none" w:sz="0" w:space="0" w:color="auto"/>
        <w:left w:val="none" w:sz="0" w:space="0" w:color="auto"/>
        <w:bottom w:val="none" w:sz="0" w:space="0" w:color="auto"/>
        <w:right w:val="none" w:sz="0" w:space="0" w:color="auto"/>
      </w:divBdr>
    </w:div>
    <w:div w:id="441219490">
      <w:bodyDiv w:val="1"/>
      <w:marLeft w:val="0"/>
      <w:marRight w:val="0"/>
      <w:marTop w:val="0"/>
      <w:marBottom w:val="0"/>
      <w:divBdr>
        <w:top w:val="none" w:sz="0" w:space="0" w:color="auto"/>
        <w:left w:val="none" w:sz="0" w:space="0" w:color="auto"/>
        <w:bottom w:val="none" w:sz="0" w:space="0" w:color="auto"/>
        <w:right w:val="none" w:sz="0" w:space="0" w:color="auto"/>
      </w:divBdr>
    </w:div>
    <w:div w:id="605428645">
      <w:bodyDiv w:val="1"/>
      <w:marLeft w:val="0"/>
      <w:marRight w:val="0"/>
      <w:marTop w:val="0"/>
      <w:marBottom w:val="0"/>
      <w:divBdr>
        <w:top w:val="none" w:sz="0" w:space="0" w:color="auto"/>
        <w:left w:val="none" w:sz="0" w:space="0" w:color="auto"/>
        <w:bottom w:val="none" w:sz="0" w:space="0" w:color="auto"/>
        <w:right w:val="none" w:sz="0" w:space="0" w:color="auto"/>
      </w:divBdr>
    </w:div>
    <w:div w:id="767120648">
      <w:bodyDiv w:val="1"/>
      <w:marLeft w:val="0"/>
      <w:marRight w:val="0"/>
      <w:marTop w:val="0"/>
      <w:marBottom w:val="0"/>
      <w:divBdr>
        <w:top w:val="none" w:sz="0" w:space="0" w:color="auto"/>
        <w:left w:val="none" w:sz="0" w:space="0" w:color="auto"/>
        <w:bottom w:val="none" w:sz="0" w:space="0" w:color="auto"/>
        <w:right w:val="none" w:sz="0" w:space="0" w:color="auto"/>
      </w:divBdr>
    </w:div>
    <w:div w:id="894664342">
      <w:bodyDiv w:val="1"/>
      <w:marLeft w:val="0"/>
      <w:marRight w:val="0"/>
      <w:marTop w:val="0"/>
      <w:marBottom w:val="0"/>
      <w:divBdr>
        <w:top w:val="none" w:sz="0" w:space="0" w:color="auto"/>
        <w:left w:val="none" w:sz="0" w:space="0" w:color="auto"/>
        <w:bottom w:val="none" w:sz="0" w:space="0" w:color="auto"/>
        <w:right w:val="none" w:sz="0" w:space="0" w:color="auto"/>
      </w:divBdr>
    </w:div>
    <w:div w:id="905065117">
      <w:bodyDiv w:val="1"/>
      <w:marLeft w:val="0"/>
      <w:marRight w:val="0"/>
      <w:marTop w:val="0"/>
      <w:marBottom w:val="0"/>
      <w:divBdr>
        <w:top w:val="none" w:sz="0" w:space="0" w:color="auto"/>
        <w:left w:val="none" w:sz="0" w:space="0" w:color="auto"/>
        <w:bottom w:val="none" w:sz="0" w:space="0" w:color="auto"/>
        <w:right w:val="none" w:sz="0" w:space="0" w:color="auto"/>
      </w:divBdr>
    </w:div>
    <w:div w:id="929705544">
      <w:bodyDiv w:val="1"/>
      <w:marLeft w:val="0"/>
      <w:marRight w:val="0"/>
      <w:marTop w:val="0"/>
      <w:marBottom w:val="0"/>
      <w:divBdr>
        <w:top w:val="none" w:sz="0" w:space="0" w:color="auto"/>
        <w:left w:val="none" w:sz="0" w:space="0" w:color="auto"/>
        <w:bottom w:val="none" w:sz="0" w:space="0" w:color="auto"/>
        <w:right w:val="none" w:sz="0" w:space="0" w:color="auto"/>
      </w:divBdr>
    </w:div>
    <w:div w:id="1058436278">
      <w:bodyDiv w:val="1"/>
      <w:marLeft w:val="0"/>
      <w:marRight w:val="0"/>
      <w:marTop w:val="0"/>
      <w:marBottom w:val="0"/>
      <w:divBdr>
        <w:top w:val="none" w:sz="0" w:space="0" w:color="auto"/>
        <w:left w:val="none" w:sz="0" w:space="0" w:color="auto"/>
        <w:bottom w:val="none" w:sz="0" w:space="0" w:color="auto"/>
        <w:right w:val="none" w:sz="0" w:space="0" w:color="auto"/>
      </w:divBdr>
    </w:div>
    <w:div w:id="1382436691">
      <w:bodyDiv w:val="1"/>
      <w:marLeft w:val="0"/>
      <w:marRight w:val="0"/>
      <w:marTop w:val="0"/>
      <w:marBottom w:val="0"/>
      <w:divBdr>
        <w:top w:val="none" w:sz="0" w:space="0" w:color="auto"/>
        <w:left w:val="none" w:sz="0" w:space="0" w:color="auto"/>
        <w:bottom w:val="none" w:sz="0" w:space="0" w:color="auto"/>
        <w:right w:val="none" w:sz="0" w:space="0" w:color="auto"/>
      </w:divBdr>
    </w:div>
    <w:div w:id="1469393695">
      <w:bodyDiv w:val="1"/>
      <w:marLeft w:val="0"/>
      <w:marRight w:val="0"/>
      <w:marTop w:val="0"/>
      <w:marBottom w:val="0"/>
      <w:divBdr>
        <w:top w:val="none" w:sz="0" w:space="0" w:color="auto"/>
        <w:left w:val="none" w:sz="0" w:space="0" w:color="auto"/>
        <w:bottom w:val="none" w:sz="0" w:space="0" w:color="auto"/>
        <w:right w:val="none" w:sz="0" w:space="0" w:color="auto"/>
      </w:divBdr>
    </w:div>
    <w:div w:id="1559441845">
      <w:bodyDiv w:val="1"/>
      <w:marLeft w:val="0"/>
      <w:marRight w:val="0"/>
      <w:marTop w:val="0"/>
      <w:marBottom w:val="0"/>
      <w:divBdr>
        <w:top w:val="none" w:sz="0" w:space="0" w:color="auto"/>
        <w:left w:val="none" w:sz="0" w:space="0" w:color="auto"/>
        <w:bottom w:val="none" w:sz="0" w:space="0" w:color="auto"/>
        <w:right w:val="none" w:sz="0" w:space="0" w:color="auto"/>
      </w:divBdr>
    </w:div>
    <w:div w:id="1613510074">
      <w:bodyDiv w:val="1"/>
      <w:marLeft w:val="0"/>
      <w:marRight w:val="0"/>
      <w:marTop w:val="0"/>
      <w:marBottom w:val="0"/>
      <w:divBdr>
        <w:top w:val="none" w:sz="0" w:space="0" w:color="auto"/>
        <w:left w:val="none" w:sz="0" w:space="0" w:color="auto"/>
        <w:bottom w:val="none" w:sz="0" w:space="0" w:color="auto"/>
        <w:right w:val="none" w:sz="0" w:space="0" w:color="auto"/>
      </w:divBdr>
    </w:div>
    <w:div w:id="1712144592">
      <w:bodyDiv w:val="1"/>
      <w:marLeft w:val="0"/>
      <w:marRight w:val="0"/>
      <w:marTop w:val="0"/>
      <w:marBottom w:val="0"/>
      <w:divBdr>
        <w:top w:val="none" w:sz="0" w:space="0" w:color="auto"/>
        <w:left w:val="none" w:sz="0" w:space="0" w:color="auto"/>
        <w:bottom w:val="none" w:sz="0" w:space="0" w:color="auto"/>
        <w:right w:val="none" w:sz="0" w:space="0" w:color="auto"/>
      </w:divBdr>
    </w:div>
    <w:div w:id="1973709041">
      <w:bodyDiv w:val="1"/>
      <w:marLeft w:val="0"/>
      <w:marRight w:val="0"/>
      <w:marTop w:val="0"/>
      <w:marBottom w:val="0"/>
      <w:divBdr>
        <w:top w:val="none" w:sz="0" w:space="0" w:color="auto"/>
        <w:left w:val="none" w:sz="0" w:space="0" w:color="auto"/>
        <w:bottom w:val="none" w:sz="0" w:space="0" w:color="auto"/>
        <w:right w:val="none" w:sz="0" w:space="0" w:color="auto"/>
      </w:divBdr>
    </w:div>
    <w:div w:id="2004896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www.tribunnews.com/nasional/2019/08/26/jadi-ibu-kota-baru-inilah-%20profil-dan-kelebihan-kabupaten-penajam-paser-utara-kalimantan-timur" TargetMode="External"/><Relationship Id="rId26" Type="http://schemas.openxmlformats.org/officeDocument/2006/relationships/hyperlink" Target="https://balikpapan.prokal.co/read/news/116033-dprd-setujui-dob-paser-selatan" TargetMode="External"/><Relationship Id="rId3" Type="http://schemas.openxmlformats.org/officeDocument/2006/relationships/styles" Target="styles.xml"/><Relationship Id="rId21" Type="http://schemas.openxmlformats.org/officeDocument/2006/relationships/hyperlink" Target="https://kaltim.antaranews.com/berita/16977/dprd-tidak-rekomendasikan-pembentukan-kabupaten-paser-selatan"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balikpapan.prokal.co/read/news/116033-dprd-setujui-dob-paser-selatan" TargetMode="External"/><Relationship Id="rId25" Type="http://schemas.openxmlformats.org/officeDocument/2006/relationships/hyperlink" Target="https://kaltim.prokal.co/read/news/61727-timses-kawal-tahapan-pemekaran-passe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paserkab.bps.go.id/" TargetMode="External"/><Relationship Id="rId20" Type="http://schemas.openxmlformats.org/officeDocument/2006/relationships/hyperlink" Target="https://kaltim.antaranews.com/berita/16952/massa-pendukung-paser-selatan-menginap-di-dewan" TargetMode="External"/><Relationship Id="rId29" Type="http://schemas.openxmlformats.org/officeDocument/2006/relationships/hyperlink" Target="http://kaltim.litbang.pertanian.go.id/ind/index.php?option=com_content&amp;view=article&amp;id=424&amp;Itemid=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kaltim.prokal.co/read/news/29510-paser-selatan-oke-paser-tengah-setuju"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kaltim.prokal.co/read/news/41844-percepatan-proses-lelang.html" TargetMode="External"/><Relationship Id="rId28" Type="http://schemas.openxmlformats.org/officeDocument/2006/relationships/hyperlink" Target="http://humas.paserkab.go.id/assets/upload_download/data-wilayah-administrasi-desa-kelurahan-di-kabupaten-paser-bulan-desember-2018_1508.pdf" TargetMode="External"/><Relationship Id="rId10" Type="http://schemas.openxmlformats.org/officeDocument/2006/relationships/footer" Target="footer1.xml"/><Relationship Id="rId19" Type="http://schemas.openxmlformats.org/officeDocument/2006/relationships/hyperlink" Target="https://kaltim.antaranews.com/berita/9807/paser-tengah-vs-paser-selatan-betulkah-aspirasi-rakyat" TargetMode="External"/><Relationship Id="rId31" Type="http://schemas.openxmlformats.org/officeDocument/2006/relationships/hyperlink" Target="https://kaltim.antaranews.com/berita/9807/paser-tengah-vs-paser-selatan-betulkah-aspirasi-rakya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yperlink" Target="https://kaltim.antaranews.com/berita/17938/dprd-rekomendasi-pemekaran-dob-paser-selatan" TargetMode="External"/><Relationship Id="rId27" Type="http://schemas.openxmlformats.org/officeDocument/2006/relationships/hyperlink" Target="http://humas.paserkab.go.id/berita/meskipun-pertumbuhan-ekonomi-paser-turun-akibat-batu-bara-pertanian-perdagangan-tetap-tumbuhan" TargetMode="External"/><Relationship Id="rId30" Type="http://schemas.openxmlformats.org/officeDocument/2006/relationships/hyperlink" Target="https://www.korankaltim.com/arsip/paser-selatan-akhirnya-lolos" TargetMode="Externa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r05</b:Tag>
    <b:SourceType>Book</b:SourceType>
    <b:Guid>{C0FC1A35-B643-464A-AB8A-1E5FC5580B15}</b:Guid>
    <b:Author>
      <b:Author>
        <b:Corporate>R. Aringhoff, G. Brakmann, M. Geyer, S. Teske</b:Corporate>
      </b:Author>
    </b:Author>
    <b:Title>Concentrated Solar Thermal Power - Now</b:Title>
    <b:Year>2005</b:Year>
    <b:City>Greenpeace</b:City>
    <b:Publisher>ESTIA-IEA SolarPACES</b:Publisher>
    <b:RefOrder>1</b:RefOrder>
  </b:Source>
  <b:Source>
    <b:Tag>KSR081</b:Tag>
    <b:SourceType>JournalArticle</b:SourceType>
    <b:Guid>{235C6A10-7664-4F9D-B7CF-B6478E091E74}</b:Guid>
    <b:Author>
      <b:Author>
        <b:Corporate>K.S. Reddy, G.V. Satyanarayana</b:Corporate>
      </b:Author>
    </b:Author>
    <b:Title>Numerical Study Of Porous Finned Receiver for Solar Parabolic Trough Concentrator</b:Title>
    <b:Year>2008</b:Year>
    <b:JournalName>Engineering Applications of Computational Fluid Mechanics</b:JournalName>
    <b:Pages>172-184</b:Pages>
    <b:Volume>2</b:Volume>
    <b:Issue>2</b:Issue>
    <b:RefOrder>2</b:RefOrder>
  </b:Source>
  <b:Source>
    <b:Tag>PFR04</b:Tag>
    <b:SourceType>Book</b:SourceType>
    <b:Guid>{79E22C6B-84B0-4E13-A148-28BFA8BE2E36}</b:Guid>
    <b:Author>
      <b:Author>
        <b:Corporate>P.F. Ruiz</b:Corporate>
      </b:Author>
    </b:Author>
    <b:Title>European Research on Concentrated Solar Thermal Energy</b:Title>
    <b:Year>2004</b:Year>
    <b:City>Luxemburg</b:City>
    <b:Publisher>European Communities</b:Publisher>
    <b:RefOrder>3</b:RefOrder>
  </b:Source>
  <b:Source>
    <b:Tag>Duf06</b:Tag>
    <b:SourceType>Book</b:SourceType>
    <b:Guid>{A951B28E-F4A9-4AB4-B71A-0ED7AD6A3A54}</b:Guid>
    <b:Author>
      <b:Author>
        <b:Corporate>Duffie. J.A. Beckman. W.A</b:Corporate>
      </b:Author>
    </b:Author>
    <b:Title>Solar Engineering of Thermal Processes</b:Title>
    <b:Year>2006</b:Year>
    <b:CountryRegion>United States of America</b:CountryRegion>
    <b:Publisher>John Wiley &amp; Sons, Inc</b:Publisher>
    <b:Edition>3</b:Edition>
    <b:RefOrder>4</b:RefOrder>
  </b:Source>
  <b:Source>
    <b:Tag>SQu07</b:Tag>
    <b:SourceType>Book</b:SourceType>
    <b:Guid>{792107E7-EB82-4A55-BE87-56FB10D2DD66}</b:Guid>
    <b:Author>
      <b:Author>
        <b:Corporate>S. Quoilin</b:Corporate>
      </b:Author>
    </b:Author>
    <b:Title>Experimental Study and Modeling of a Low Temperature Rankine Cycle for Small Scale Cogeneration</b:Title>
    <b:Year>2007</b:Year>
    <b:CountryRegion>Belgia</b:CountryRegion>
    <b:Publisher>Thesis Electro-Mechanical Engineer, University of Liege, Faculty of Applied Sciences, Aerospace and Mechanical Engineering Department Thermodynamics Laboratory</b:Publisher>
    <b:RefOrder>5</b:RefOrder>
  </b:Source>
  <b:Source>
    <b:Tag>SQu09</b:Tag>
    <b:SourceType>ConferenceProceedings</b:SourceType>
    <b:Guid>{F06A7659-4B85-4977-96D6-8620747E9145}</b:Guid>
    <b:Author>
      <b:Author>
        <b:Corporate>S. Quoilin, V. Lemort</b:Corporate>
      </b:Author>
    </b:Author>
    <b:Title>Technological and Economical Survey of Organic Rankine Cycle Systems</b:Title>
    <b:Year>2009</b:Year>
    <b:City>Belgia</b:City>
    <b:CountryRegion>Portugal</b:CountryRegion>
    <b:ConferenceName>5th European Conference Economic and Management of Energy in Industry</b:ConferenceName>
    <b:RefOrder>6</b:RefOrder>
  </b:Source>
  <b:Source>
    <b:Tag>MQu06</b:Tag>
    <b:SourceType>JournalArticle</b:SourceType>
    <b:Guid>{2FCB4CF3-8BB7-46D7-9EB4-5940E890EDB4}</b:Guid>
    <b:Author>
      <b:Author>
        <b:Corporate>M. Qu, D.H. Archer, S. V. Masson</b:Corporate>
      </b:Author>
    </b:Author>
    <b:Title>A Linear Parabolic Trough Solar Collector Performance Model</b:Title>
    <b:Year>2006</b:Year>
    <b:JournalName>Renewable Energy Resources and A Greener Future, ICEBO</b:JournalName>
    <b:Volume>VIII-3</b:Volume>
    <b:Issue>3</b:Issue>
    <b:RefOrder>8</b:RefOrder>
  </b:Source>
  <b:Source>
    <b:Tag>Inc07</b:Tag>
    <b:SourceType>Book</b:SourceType>
    <b:Guid>{D04A4075-D925-4721-8C0F-AB18750C0A18}</b:Guid>
    <b:Author>
      <b:Author>
        <b:Corporate>Incropera, De Witt</b:Corporate>
      </b:Author>
    </b:Author>
    <b:Title>Fundamentals of Heat and Mass Transfer</b:Title>
    <b:Year>2007</b:Year>
    <b:CountryRegion>United States of America</b:CountryRegion>
    <b:Publisher>John Wiley &amp; Sons, Inc</b:Publisher>
    <b:Edition>6th</b:Edition>
    <b:RefOrder>9</b:RefOrder>
  </b:Source>
  <b:Source>
    <b:Tag>The06</b:Tag>
    <b:SourceType>Report</b:SourceType>
    <b:Guid>{89E72CE1-E480-4652-A7E4-FDF81265FA4D}</b:Guid>
    <b:Title>Thermal Solar Systems and Components - Solar Collector - Part 2: Test Methods</b:Title>
    <b:Year>2006</b:Year>
    <b:City>London, UK</b:City>
    <b:Institution>British Standard</b:Institution>
    <b:StandardNumber>BS EN 12975-2:2006</b:StandardNumber>
    <b:Author>
      <b:Author>
        <b:Corporate>European Committee for Standardization</b:Corporate>
      </b:Author>
    </b:Author>
    <b:RefOrder>7</b:RefOrder>
  </b:Source>
  <b:Source>
    <b:Tag>Sur08</b:Tag>
    <b:SourceType>InternetSite</b:SourceType>
    <b:Guid>{86434D7B-2461-436C-975C-495C1B98647A}</b:Guid>
    <b:Author>
      <b:Author>
        <b:NameList>
          <b:Person>
            <b:Last>Suryaputra</b:Last>
          </b:Person>
        </b:NameList>
      </b:Author>
    </b:Author>
    <b:Title>Teknik Frais Dasar</b:Title>
    <b:InternetSiteTitle>Teknik Permesinan</b:InternetSiteTitle>
    <b:Year>2008</b:Year>
    <b:Month>December</b:Month>
    <b:YearAccessed>2011</b:YearAccessed>
    <b:MonthAccessed>May</b:MonthAccessed>
    <b:DayAccessed>27</b:DayAccessed>
    <b:URL>http://suryaputra.edublogs.org/2008/12/20/teknik-frais-dasar/</b:URL>
    <b:RefOrder>1</b:RefOrder>
  </b:Source>
  <b:Source>
    <b:Tag>Suz11</b:Tag>
    <b:SourceType>InternetSite</b:SourceType>
    <b:Guid>{023EA82C-FFF2-48EA-B85A-EEF47EF8FED5}</b:Guid>
    <b:InternetSiteTitle>Machine Tools - CNC Milling machine</b:InternetSiteTitle>
    <b:URL>http://www.sundamachinetools.com/cnc-milling-machine/</b:URL>
    <b:Author>
      <b:Author>
        <b:Corporate>Suzhou Sunda Machine Tools Co., Ltd.</b:Corporate>
      </b:Author>
    </b:Author>
    <b:YearAccessed>2011</b:YearAccessed>
    <b:MonthAccessed>May</b:MonthAccessed>
    <b:DayAccessed>27</b:DayAccessed>
    <b:RefOrder>2</b:RefOrder>
  </b:Source>
  <b:Source>
    <b:Tag>Ins95</b:Tag>
    <b:SourceType>Book</b:SourceType>
    <b:Guid>{0B753FDD-A48E-4D46-A9C4-C0697B47E86F}</b:Guid>
    <b:Title>1003.0-1995; IEEE Guide to POSIX Open System Environment (OSE)</b:Title>
    <b:Year>1995</b:Year>
    <b:Author>
      <b:Author>
        <b:Corporate>Institute of Electrical and Electronics Engineers</b:Corporate>
      </b:Author>
    </b:Author>
    <b:Publisher>IEEE Computer Society</b:Publisher>
    <b:RefOrder>3</b:RefOrder>
  </b:Source>
  <b:Source>
    <b:Tag>Pen10</b:Tag>
    <b:SourceType>JournalArticle</b:SourceType>
    <b:Guid>{DCD42FC4-23AC-4BA5-B3B7-06724F3CD563}</b:Guid>
    <b:Author>
      <b:Author>
        <b:Corporate>Pengfei Li, Tao Gao, Jianping Wang, Hongzhao Liu</b:Corporate>
      </b:Author>
    </b:Author>
    <b:Title>Open Architecture of CNC System Research Based on CAD Graph-driven Technology</b:Title>
    <b:Year>2010</b:Year>
    <b:JournalName>Robotics and Computer-Integrated Manufacturing</b:JournalName>
    <b:Pages>720–724</b:Pages>
    <b:Volume>26</b:Volume>
    <b:RefOrder>4</b:RefOrder>
  </b:Source>
  <b:Source>
    <b:Tag>Gün01</b:Tag>
    <b:SourceType>JournalArticle</b:SourceType>
    <b:Guid>{A8A3F830-70E8-4E6F-A6F9-61D56E5808F0}</b:Guid>
    <b:Title>Open Controller Architecture - Past, Present and Future</b:Title>
    <b:Year>2001</b:Year>
    <b:Author>
      <b:Author>
        <b:Corporate>Günter Pritschow, Co-ordinator, Yusuf Altintas, Francesco Jovane, Yoram Koren, Mamoru Mitsuishi, Shozo Takata, Hendrik van Brussel, Manfred Weck, Kazuo Yamazaki</b:Corporate>
      </b:Author>
    </b:Author>
    <b:JournalName>CIRP Annals - Manufacturing Technology</b:JournalName>
    <b:Pages>463-470</b:Pages>
    <b:Volume>50</b:Volume>
    <b:Issue>2</b:Issue>
    <b:RefOrder>5</b:RefOrder>
  </b:Source>
  <b:Source>
    <b:Tag>ZWa05</b:Tag>
    <b:SourceType>JournalArticle</b:SourceType>
    <b:Guid>{08919B8A-C0DE-43B2-ADFB-DBDE8B9BC08E}</b:Guid>
    <b:Author>
      <b:Author>
        <b:Corporate>Z. Wang, E. Gao and Y. Zhang</b:Corporate>
      </b:Author>
    </b:Author>
    <b:Title>A Windows CE-based open-architecture CNC system</b:Title>
    <b:JournalName>Manufacturing Automation</b:JournalName>
    <b:Year>2005</b:Year>
    <b:Pages>1-4</b:Pages>
    <b:Volume>23</b:Volume>
    <b:Issue>9</b:Issue>
    <b:RefOrder>6</b:RefOrder>
  </b:Source>
  <b:Source>
    <b:Tag>SXi07</b:Tag>
    <b:SourceType>ConferenceProceedings</b:SourceType>
    <b:Guid>{4D3CD50F-9B1C-4A5B-A2CA-4032E6D6F491}</b:Guid>
    <b:Title>An open architecture numerical control system based on Windows CE</b:Title>
    <b:Year>June 2007</b:Year>
    <b:Pages>1237-1240</b:Pages>
    <b:Author>
      <b:Author>
        <b:Corporate>S. Xiao, D. Li, Y. Lai, J. Wan and S. Feng</b:Corporate>
      </b:Author>
    </b:Author>
    <b:ConferenceName>IEEE International Conference on Control and Automation</b:ConferenceName>
    <b:City>Guangzhow, PRC</b:City>
    <b:RefOrder>7</b:RefOrder>
  </b:Source>
  <b:Source>
    <b:Tag>Kit09</b:Tag>
    <b:SourceType>ConferenceProceedings</b:SourceType>
    <b:Guid>{E934BA28-FE11-4AD6-B20D-D54C4B137BD8}</b:Guid>
    <b:Title>Design and Development of an Open Architecture CNC Controller for Milling Machine Retrofitting</b:Title>
    <b:Year>August 18-21, 2009</b:Year>
    <b:Pages>5629-5632</b:Pages>
    <b:Author>
      <b:Author>
        <b:Corporate>Ekkachai K, Komin U, Chaopramualkul W, Tantaworrasilp A, Kwansud P, Seekhao P, Leelasawassuk T, Tanta-Ngai K, Tungpimolrut K.</b:Corporate>
      </b:Author>
    </b:Author>
    <b:ConferenceName>ICROS-SICE International Joint Conference 2009</b:ConferenceName>
    <b:City>Fukuoka International Congress Center, Japan</b:City>
    <b:RefOrder>8</b:RefOrder>
  </b:Source>
  <b:Source>
    <b:Tag>Doh11</b:Tag>
    <b:SourceType>JournalArticle</b:SourceType>
    <b:Guid>{670EAE64-E0A1-4AF0-B38F-36BF9040735E}</b:Guid>
    <b:Author>
      <b:Author>
        <b:Corporate>Dohyun Kim, Doyoung Jeon</b:Corporate>
      </b:Author>
    </b:Author>
    <b:Title>Fuzzy-Logic Control of Cutting Forces in CNC Milling Processes using Motor Currents as Indirect Force Sensors</b:Title>
    <b:JournalName>Precision Engineering</b:JournalName>
    <b:Year>2011</b:Year>
    <b:Pages>143–152</b:Pages>
    <b:Volume>35</b:Volume>
    <b:RefOrder>9</b:RefOrder>
  </b:Source>
  <b:Source>
    <b:Tag>GRz03</b:Tag>
    <b:SourceType>JournalArticle</b:SourceType>
    <b:Guid>{67423DED-570B-4982-AB2B-E35E58EFB70D}</b:Guid>
    <b:Author>
      <b:Author>
        <b:Corporate>G. Rzevsski</b:Corporate>
      </b:Author>
    </b:Author>
    <b:Title>On Conceptual Design of Intelligent Mechatronics System</b:Title>
    <b:Year>2003</b:Year>
    <b:JournalName>Mechatronics</b:JournalName>
    <b:Pages>1029-1044</b:Pages>
    <b:Volume>13</b:Volume>
    <b:Issue>10</b:Issue>
    <b:RefOrder>10</b:RefOrder>
  </b:Source>
  <b:Source>
    <b:Tag>ACo08</b:Tag>
    <b:SourceType>JournalArticle</b:SourceType>
    <b:Guid>{72E0F1DB-56F5-4815-8BDF-925B7988E6F1}</b:Guid>
    <b:Author>
      <b:Author>
        <b:Corporate>A. Coronato, G. De Pietro, L. Gallo</b:Corporate>
      </b:Author>
    </b:Author>
    <b:Title>An agent based platform for task distribution in virtual environments</b:Title>
    <b:JournalName>J. Syst. Architect. </b:JournalName>
    <b:Year>2008</b:Year>
    <b:Pages>877–882</b:Pages>
    <b:Volume>54</b:Volume>
    <b:RefOrder>11</b:RefOrder>
  </b:Source>
  <b:Source>
    <b:Tag>XDe06</b:Tag>
    <b:SourceType>JournalArticle</b:SourceType>
    <b:Guid>{D8F90A24-3F8D-4838-ABD1-22BF8EBA52DB}</b:Guid>
    <b:Author>
      <b:Author>
        <b:Corporate>X. Desforges, B. Archimede</b:Corporate>
      </b:Author>
    </b:Author>
    <b:Title>Multi-agent framework based on smart sensors/actuators for machine tools control and monitoring,  19</b:Title>
    <b:JournalName>Eng. Appl. Artif. Intell.</b:JournalName>
    <b:Year>2006</b:Year>
    <b:Pages>641–655</b:Pages>
    <b:Volume>19</b:Volume>
    <b:Issue>6</b:Issue>
    <b:RefOrder>12</b:RefOrder>
  </b:Source>
  <b:Source>
    <b:Tag>Lui10</b:Tag>
    <b:SourceType>JournalArticle</b:SourceType>
    <b:Guid>{D8CB05E9-FE0A-4637-8E4C-BE512FE44C6E}</b:Guid>
    <b:Author>
      <b:Author>
        <b:Corporate>Luis Morales-Velazquez, Rene de Jesus Romero-Troncoso, Roque Alfredo Osornio-Rios, Gilberto Herrera-Ruiz, Eduardo Cabal-Yepez</b:Corporate>
      </b:Author>
    </b:Author>
    <b:Title>Open-architecture system based on a reconfigurable hardware–software multi-agent platform for CNC machines</b:Title>
    <b:JournalName>Journal of Systems Architecture</b:JournalName>
    <b:Year>2010</b:Year>
    <b:Pages>407–418</b:Pages>
    <b:Volume>56 </b:Volume>
    <b:RefOrder>13</b:RefOrder>
  </b:Source>
  <b:Source>
    <b:Tag>GSK07</b:Tag>
    <b:SourceType>InternetSite</b:SourceType>
    <b:Guid>{05EAD068-5FBA-4042-9ECA-5DCFDCF8EA66}</b:Guid>
    <b:Author>
      <b:Author>
        <b:Corporate>GSK CNC</b:Corporate>
      </b:Author>
    </b:Author>
    <b:InternetSiteTitle>CNC Machine and CNC Equipment, CNC Milling Controller GSK 983M</b:InternetSiteTitle>
    <b:Year>2007</b:Year>
    <b:YearAccessed>2011</b:YearAccessed>
    <b:MonthAccessed>May</b:MonthAccessed>
    <b:DayAccessed>27</b:DayAccessed>
    <b:URL>http://gskcnc.com/cnc_controller.php</b:URL>
    <b:RefOrder>14</b:RefOrder>
  </b:Source>
  <b:Source>
    <b:Tag>Dam09</b:Tag>
    <b:SourceType>InternetSite</b:SourceType>
    <b:Guid>{D6706E38-E80D-4CED-BEEB-97C70457E903}</b:Guid>
    <b:Author>
      <b:Author>
        <b:Corporate>Damen CNC</b:Corporate>
      </b:Author>
    </b:Author>
    <b:InternetSiteTitle>USBCNC CPU V3 Software+Hardware Interface</b:InternetSiteTitle>
    <b:Year>2009</b:Year>
    <b:URL>http://www.damencnc.com/damencnc.php?dir=cpt&amp;idComp=195&amp;langId=EN</b:URL>
    <b:RefOrder>15</b:RefOrder>
  </b:Source>
  <b:Source>
    <b:Tag>LiZ07</b:Tag>
    <b:SourceType>ConferenceProceedings</b:SourceType>
    <b:Guid>{73056D35-E80E-4B67-B0EB-A7D9FB6D9F91}</b:Guid>
    <b:Author>
      <b:Author>
        <b:Corporate>Li Zhang, Ruqiang Yan, Robert X. Gao, and Kang B. Lee</b:Corporate>
      </b:Author>
    </b:Author>
    <b:Title>Open Architecture Software Design for Online Spindle Health Monitoring</b:Title>
    <b:Pages>1-6</b:Pages>
    <b:Year>1-3 May, 2007</b:Year>
    <b:ConferenceName>Instrumentation and Measurement Technology Conference - IMTC 2007</b:ConferenceName>
    <b:City>Warsaw, Poland</b:City>
    <b:RefOrder>16</b:RefOrder>
  </b:Source>
  <b:Source>
    <b:Tag>Fan88</b:Tag>
    <b:SourceType>Book</b:SourceType>
    <b:Guid>{A0DB7DCF-1077-4065-98D1-3C8F0D22C5E0}</b:Guid>
    <b:Author>
      <b:Author>
        <b:Corporate>Fanuc  LTD Japan</b:Corporate>
      </b:Author>
    </b:Author>
    <b:Title>Fanuc Operator’s manual</b:Title>
    <b:Year>1988</b:Year>
    <b:RefOrder>17</b:RefOrder>
  </b:Source>
  <b:Source>
    <b:Tag>Tao06</b:Tag>
    <b:SourceType>ConferenceProceedings</b:SourceType>
    <b:Guid>{4C41A87E-AA75-4BF1-A870-C6531E3937F6}</b:Guid>
    <b:Author>
      <b:Author>
        <b:Corporate>Tao Liu, Yongzhang Wang and Hongya Fu</b:Corporate>
      </b:Author>
    </b:Author>
    <b:Title>The Open Architecture CNC System HITCNC Based on STEP-NC</b:Title>
    <b:Pages>7983-7987</b:Pages>
    <b:Year>June 21 - 23, 2006</b:Year>
    <b:ConferenceName>6th World Congress on Intelligent Control and Automation</b:ConferenceName>
    <b:City>Dalian, China</b:City>
    <b:RefOrder>18</b:RefOrder>
  </b:Source>
  <b:Source>
    <b:Tag>MMi09</b:Tag>
    <b:SourceType>JournalArticle</b:SourceType>
    <b:Guid>{112178B5-26CE-4C34-B46F-075EE07FD60E}</b:Guid>
    <b:Author>
      <b:Author>
        <b:Corporate>M. Minhat, V. Vyatkin, X. Xu, S. Wong, Z. Al-Bayaa</b:Corporate>
      </b:Author>
    </b:Author>
    <b:Title>A novel open CNC architecture based on STEP-NC data model and IEC 61499 function blocks</b:Title>
    <b:JournalName>Robotics and Computer-Integrated Manufacturing</b:JournalName>
    <b:Year>2009</b:Year>
    <b:Pages>560–569</b:Pages>
    <b:Volume>25</b:Volume>
    <b:RefOrder>19</b:RefOrder>
  </b:Source>
  <b:Source>
    <b:Tag>LHV90</b:Tag>
    <b:SourceType>Book</b:SourceType>
    <b:Guid>{641F7C64-A700-4CFF-BD49-CA9AECB0357D}</b:Guid>
    <b:Title>Ilmu dan Teknologi Bahan</b:Title>
    <b:Year>1990</b:Year>
    <b:City>Surabaya</b:City>
    <b:Publisher>Airlangga</b:Publisher>
    <b:Author>
      <b:Author>
        <b:NameList>
          <b:Person>
            <b:Last>Vanvlack</b:Last>
            <b:First>L.H.</b:First>
          </b:Person>
        </b:NameList>
      </b:Author>
    </b:Author>
    <b:CountryRegion>Indonesia</b:CountryRegion>
    <b:RefOrder>20</b:RefOrder>
  </b:Source>
  <b:Source>
    <b:Tag>Rob10</b:Tag>
    <b:SourceType>JournalArticle</b:SourceType>
    <b:Guid>{88D099B1-6A9A-401A-8158-0E7877946B16}</b:Guid>
    <b:Author>
      <b:Author>
        <b:Corporate>Roberto Augusto Gómez Loenzo, Pedro Daniel Alaniz Lumbreras, René de Jesús Romero Troncoso, Gilberto Herrera Ruiz</b:Corporate>
      </b:Author>
    </b:Author>
    <b:Title>An object-oriented architecture for sensorless cutting force feedback for CNC milling process monitoring and control</b:Title>
    <b:Pages>754–761</b:Pages>
    <b:Year>2010</b:Year>
    <b:JournalName>Advances in Engineering Software</b:JournalName>
    <b:Volume>41 </b:Volume>
    <b:RefOrder>21</b:RefOrder>
  </b:Source>
  <b:Source>
    <b:Tag>Bir09</b:Tag>
    <b:SourceType>InternetSite</b:SourceType>
    <b:Guid>{36CFD834-FFC7-463B-AA6A-8F7BC0E4F2B6}</b:Guid>
    <b:Author>
      <b:Author>
        <b:Corporate>BPS</b:Corporate>
      </b:Author>
    </b:Author>
    <b:ProductionCompany>Badan Pusat Statistik</b:ProductionCompany>
    <b:Year>2009</b:Year>
    <b:YearAccessed>2011</b:YearAccessed>
    <b:MonthAccessed>November</b:MonthAccessed>
    <b:DayAccessed>23</b:DayAccessed>
    <b:URL>http://www.bps.go.id/tab_sub/view.php?tabel=1&amp;daftar=1&amp;id_subyek=17&amp;notab=12</b:URL>
    <b:InternetSiteTitle>Perkembangan Jumlah Kendaraan Bermotor Menurut Jenis tahun 1987-2009</b:InternetSiteTitle>
    <b:RefOrder>1</b:RefOrder>
  </b:Source>
  <b:Source>
    <b:Tag>Ind11</b:Tag>
    <b:SourceType>InternetSite</b:SourceType>
    <b:Guid>{199576F1-1B9E-421E-AA43-48C2C4CAAA24}</b:Guid>
    <b:Author>
      <b:Author>
        <b:Corporate>IndexMundi</b:Corporate>
      </b:Author>
    </b:Author>
    <b:ProductionCompany>IndexMundi</b:ProductionCompany>
    <b:Year>2011</b:Year>
    <b:YearAccessed>2012</b:YearAccessed>
    <b:MonthAccessed>January</b:MonthAccessed>
    <b:DayAccessed>27</b:DayAccessed>
    <b:URL>http://www.indexmundi.com/energy.aspx?country=id&amp;product=oil&amp;graph=production+consumption</b:URL>
    <b:InternetSiteTitle>Indonesia Crude Oil production and Consumption by Year</b:InternetSiteTitle>
    <b:RefOrder>2</b:RefOrder>
  </b:Source>
  <b:Source>
    <b:Tag>Sek10</b:Tag>
    <b:SourceType>ArticleInAPeriodical</b:SourceType>
    <b:Guid>{B2ACB58D-110D-42F9-8627-401F61758780}</b:Guid>
    <b:Author>
      <b:Author>
        <b:Corporate>Sekretariat Jenderal Kementerian Keuangan</b:Corporate>
      </b:Author>
    </b:Author>
    <b:Title>Media Keuangan</b:Title>
    <b:Year>2010</b:Year>
    <b:Month>November</b:Month>
    <b:Pages>2</b:Pages>
    <b:Volume>5</b:Volume>
    <b:Issue>39</b:Issue>
    <b:PeriodicalTitle>APBN 2011 Sebuah Momentum Menuju Akselerasi</b:PeriodicalTitle>
    <b:City>Jakarta</b:City>
    <b:RefOrder>3</b:RefOrder>
  </b:Source>
  <b:Source>
    <b:Tag>Asi02</b:Tag>
    <b:SourceType>DocumentFromInternetSite</b:SourceType>
    <b:Guid>{C999FFB4-6B00-46B6-9C86-0BEF10289540}</b:Guid>
    <b:Author>
      <b:Author>
        <b:NameList>
          <b:Person>
            <b:Last>Syahril</b:Last>
            <b:First>Shanty</b:First>
          </b:Person>
          <b:Person>
            <b:Last>Resosudarmo</b:Last>
            <b:First>Budy</b:First>
            <b:Middle>P.</b:Middle>
          </b:Person>
          <b:Person>
            <b:Last>Tomo</b:Last>
            <b:First>Haryono</b:First>
            <b:Middle>Satriyo</b:Middle>
          </b:Person>
        </b:NameList>
      </b:Author>
    </b:Author>
    <b:Year>2002</b:Year>
    <b:Publisher>Asian Development Bank</b:Publisher>
    <b:City>Jakarta</b:City>
    <b:Institution>Asian Development Bank</b:Institution>
    <b:InternetSiteTitle>Study on Air Quality in Jakarta, Indonesia - Future Trends, Health Impacts, Economic Value  and Policy Options, Indonesia</b:InternetSiteTitle>
    <b:Month>September</b:Month>
    <b:URL>http://www.adb.org/documents/studies/Air_Quality_INO/air_quality.pdf</b:URL>
    <b:YearAccessed>2011</b:YearAccessed>
    <b:MonthAccessed>December</b:MonthAccessed>
    <b:DayAccessed>14</b:DayAccessed>
    <b:RefOrder>4</b:RefOrder>
  </b:Source>
  <b:Source>
    <b:Tag>Ach11</b:Tag>
    <b:SourceType>Report</b:SourceType>
    <b:Guid>{A31F21DA-4C03-44FF-BD8D-A2F10A765487}</b:Guid>
    <b:Author>
      <b:Author>
        <b:NameList>
          <b:Person>
            <b:Last>Safrudin</b:Last>
            <b:First>Achmad</b:First>
          </b:Person>
          <b:Person>
            <b:Last>Noviantara</b:Last>
            <b:First>Rollin</b:First>
          </b:Person>
        </b:NameList>
      </b:Author>
    </b:Author>
    <b:Title>Fuel Gases for Transport - Options to Reduce Vehicular Emissions in Indonsia</b:Title>
    <b:Year>2011</b:Year>
    <b:City>Jakarta</b:City>
    <b:RefOrder>5</b:RefOrder>
  </b:Source>
  <b:Source>
    <b:Tag>Mas08</b:Tag>
    <b:SourceType>DocumentFromInternetSite</b:SourceType>
    <b:Guid>{D5AC4354-D6F8-45D4-9691-53EE70C943BB}</b:Guid>
    <b:Author>
      <b:Author>
        <b:NameList>
          <b:Person>
            <b:Last>Bandivadekar</b:Last>
            <b:First>Anup</b:First>
          </b:Person>
          <b:Person>
            <b:Last>Bodek</b:Last>
            <b:First>Kristian</b:First>
          </b:Person>
          <b:Person>
            <b:Last>Cheah</b:Last>
            <b:First>Lynette</b:First>
          </b:Person>
          <b:Person>
            <b:Last>Evans</b:Last>
            <b:First>Christopher</b:First>
          </b:Person>
          <b:Person>
            <b:Last>Groode</b:Last>
            <b:First>Tiffany</b:First>
          </b:Person>
          <b:Person>
            <b:Last>Heywood</b:Last>
            <b:First>John</b:First>
          </b:Person>
          <b:Person>
            <b:Last>Kasseris</b:Last>
            <b:First>Emmanuel</b:First>
          </b:Person>
          <b:Person>
            <b:Last>Kromer</b:Last>
            <b:First>Matthew</b:First>
          </b:Person>
          <b:Person>
            <b:Last>Weiss</b:Last>
            <b:First>Malcolm</b:First>
          </b:Person>
        </b:NameList>
      </b:Author>
    </b:Author>
    <b:Year>2008</b:Year>
    <b:InternetSiteTitle>ON THE ROAD IN 2035 - Reducing Transportation’s Petroleum Consumption and GHG Emissions</b:InternetSiteTitle>
    <b:ProductionCompany>Massachusetts Institute of Technology</b:ProductionCompany>
    <b:Month>July</b:Month>
    <b:YearAccessed>2011</b:YearAccessed>
    <b:MonthAccessed>December</b:MonthAccessed>
    <b:DayAccessed>14</b:DayAccessed>
    <b:URL>http://web.mit.edu/sloan-auto-lab/research/beforeh2/otr2035/On%20the%20Road%20in%202035_MIT_July%202008.pdf</b:URL>
    <b:RefOrder>6</b:RefOrder>
  </b:Source>
  <b:Source>
    <b:Tag>Pus102</b:Tag>
    <b:SourceType>Report</b:SourceType>
    <b:Guid>{16598064-9F3C-40B9-9B9A-AA01F9EB7AAF}</b:Guid>
    <b:Author>
      <b:Author>
        <b:Corporate>Puslit Telimek LIPI</b:Corporate>
      </b:Author>
    </b:Author>
    <b:Title>Laporan Akuntabilitas Kinerja Instansi Pemerintah Puslit Telimek Bandung</b:Title>
    <b:Year>2000-2010</b:Year>
    <b:Institution>Puslit Telimek LIPI</b:Institution>
    <b:City>Bandung</b:City>
    <b:ThesisType>Laporan Tahunan</b:ThesisType>
    <b:RefOrder>7</b:RefOrder>
  </b:Source>
  <b:Source>
    <b:Tag>Muh10</b:Tag>
    <b:SourceType>Book</b:SourceType>
    <b:Guid>{201CCACC-93D2-4979-A304-3A67238D6D59}</b:Guid>
    <b:Author>
      <b:Author>
        <b:NameList>
          <b:Person>
            <b:Last>Kasim</b:Last>
            <b:First>Muhammad</b:First>
          </b:Person>
        </b:NameList>
      </b:Author>
      <b:Editor>
        <b:NameList>
          <b:Person>
            <b:Last>Hartanto</b:Last>
            <b:First>Agus</b:First>
          </b:Person>
        </b:NameList>
      </b:Editor>
    </b:Author>
    <b:Title>Kebijakan Nasional Mobil Listrik Hibrid</b:Title>
    <b:Year>2010</b:Year>
    <b:City>Bandung</b:City>
    <b:CountryRegion>Indonesia</b:CountryRegion>
    <b:Publisher>LIPI Press</b:Publisher>
    <b:RefOrder>8</b:RefOrder>
  </b:Source>
  <b:Source>
    <b:Tag>Rep11</b:Tag>
    <b:SourceType>DocumentFromInternetSite</b:SourceType>
    <b:Guid>{4FDA1721-9C8C-4D5D-B3E2-734265C41CBE}</b:Guid>
    <b:Author>
      <b:Author>
        <b:Corporate>Menteri Hukum dan Hak Asasi Manusia Republik Indonesia</b:Corporate>
      </b:Author>
    </b:Author>
    <b:Year>2010</b:Year>
    <b:InternetSiteTitle>UNDANG-UNDANG REPUBLIK INDONESIA NOMOR 10 TAHUN 2010 TENTANG ANGGARAN PENDAPATAN DAN BELANJA NEGARA TAHUN ANGGARAN 2011</b:InternetSiteTitle>
    <b:URL>http://www.anggaran.depkeu.go.id/peraturan/UU%2010%20-%202010%20-%20APBN%202011.pdf</b:URL>
    <b:YearAccessed>2012</b:YearAccessed>
    <b:MonthAccessed>January</b:MonthAccessed>
    <b:DayAccessed>27</b:DayAccessed>
    <b:Month>November</b:Month>
    <b:Day>19</b:Day>
    <b:RefOrder>9</b:RefOrder>
  </b:Source>
  <b:Source>
    <b:Tag>Erm</b:Tag>
    <b:SourceType>ConferenceProceedings</b:SourceType>
    <b:Guid>{9C1FC595-EBD9-4440-859B-EF235D66BA85}</b:Guid>
    <b:Author>
      <b:Author>
        <b:NameList>
          <b:Person>
            <b:Last>Aminullah</b:Last>
            <b:First>Erman</b:First>
          </b:Person>
        </b:NameList>
      </b:Author>
    </b:Author>
    <b:Title>Dinamika Dana Riset Nasional dan Pertumbuhan Ekonomi Indonesia Jangka Panjang</b:Title>
    <b:Year>2011</b:Year>
    <b:ConferenceName>Forum Tahunan Pengembangan Iptek Nasional 2011</b:ConferenceName>
    <b:City>Jakarta</b:City>
    <b:Pages>6-13</b:Pages>
    <b:RefOrder>10</b:RefOrder>
  </b:Source>
  <b:Source>
    <b:Tag>Sim12</b:Tag>
    <b:SourceType>ConferenceProceedings</b:SourceType>
    <b:Guid>{46BB8C30-59F3-4AE4-9479-8C2078467616}</b:Guid>
    <b:Author>
      <b:Author>
        <b:NameList>
          <b:Person>
            <b:Last>Simamora</b:Last>
            <b:First>Nani</b:First>
            <b:Middle>Grace</b:Middle>
          </b:Person>
        </b:NameList>
      </b:Author>
    </b:Author>
    <b:Title>Mengungkap Fakta R&amp;D Indonesia</b:Title>
    <b:Year>2011</b:Year>
    <b:ConferenceName>Forum Tahunan Pengembangan Iptek Nasional 2011</b:ConferenceName>
    <b:City>Jakarta</b:City>
    <b:Pages>15-35</b:Pages>
    <b:RefOrder>11</b:RefOrder>
  </b:Source>
  <b:Source>
    <b:Tag>Pus10</b:Tag>
    <b:SourceType>Book</b:SourceType>
    <b:Guid>{698647F5-30D6-4C5E-864B-A1166D9B2EBA}</b:Guid>
    <b:Author>
      <b:Author>
        <b:Corporate>PuslitTelimek LIPI</b:Corporate>
      </b:Author>
      <b:Editor>
        <b:NameList>
          <b:Person>
            <b:Last>Atmaja</b:Last>
            <b:First>Tinton</b:First>
            <b:Middle>dwi</b:Middle>
          </b:Person>
        </b:NameList>
      </b:Editor>
    </b:Author>
    <b:Title>Rencana Strategis Implementatif 2010-2014</b:Title>
    <b:Year>2010</b:Year>
    <b:City>Bandung</b:City>
    <b:CountryRegion>Indonesia</b:CountryRegion>
    <b:Publisher>Puslit Telimek LIPI</b:Publisher>
    <b:RefOrder>12</b:RefOrder>
  </b:Source>
  <b:Source>
    <b:Tag>Nen11</b:Tag>
    <b:SourceType>Book</b:SourceType>
    <b:Guid>{F7A75635-E86D-4FFC-B923-4ECF1ACBFFA0}</b:Guid>
    <b:Author>
      <b:Author>
        <b:NameList>
          <b:Person>
            <b:Last>Kotler</b:Last>
            <b:First>Philip</b:First>
          </b:Person>
          <b:Person>
            <b:Last>Kelle</b:Last>
            <b:First>Kevin</b:First>
            <b:Middle>Lane</b:Middle>
          </b:Person>
        </b:NameList>
      </b:Author>
    </b:Author>
    <b:City>New York</b:City>
    <b:CountryRegion>US</b:CountryRegion>
    <b:Publisher>Prentice Hall</b:Publisher>
    <b:Edition>12</b:Edition>
    <b:Year>2006</b:Year>
    <b:Title>Marketing Management</b:Title>
    <b:RefOrder>13</b:RefOrder>
  </b:Source>
  <b:Source>
    <b:Tag>Cra89</b:Tag>
    <b:SourceType>Book</b:SourceType>
    <b:Guid>{A5C5FC8C-406D-493F-A487-A19835A0494E}</b:Guid>
    <b:Title>Introduction to Robotics: Mechanics and Control</b:Title>
    <b:Year>2005</b:Year>
    <b:Author>
      <b:Author>
        <b:NameList>
          <b:Person>
            <b:Last>Craig</b:Last>
            <b:First>John J. </b:First>
          </b:Person>
        </b:NameList>
      </b:Author>
    </b:Author>
    <b:City>Canada</b:City>
    <b:CountryRegion>United States of America</b:CountryRegion>
    <b:Publisher>Pearson Prentice Hall</b:Publisher>
    <b:Edition>Third</b:Edition>
    <b:RefOrder>1</b:RefOrder>
  </b:Source>
  <b:Source>
    <b:Tag>Lew04</b:Tag>
    <b:SourceType>Book</b:SourceType>
    <b:Guid>{C1AB9240-2C87-4A5D-BF13-6B7883C80822}</b:Guid>
    <b:Title>Robot Manipulator Control Theory and Practice</b:Title>
    <b:Year>2004</b:Year>
    <b:City>New York</b:City>
    <b:CountryRegion>USA</b:CountryRegion>
    <b:Publisher>Marcel Dekker, Inc.</b:Publisher>
    <b:Edition>2nd</b:Edition>
    <b:Author>
      <b:Author>
        <b:NameList>
          <b:Person>
            <b:Last>Lewis</b:Last>
            <b:First>Frank L.</b:First>
          </b:Person>
          <b:Person>
            <b:Last>Dawson</b:Last>
            <b:First>Darren M.</b:First>
          </b:Person>
          <b:Person>
            <b:Last>Abdallah</b:Last>
            <b:First>Chaouki T.</b:First>
          </b:Person>
        </b:NameList>
      </b:Author>
    </b:Author>
    <b:RefOrder>2</b:RefOrder>
  </b:Source>
  <b:Source>
    <b:Tag>Soo91</b:Tag>
    <b:SourceType>Report</b:SourceType>
    <b:Guid>{CA21BBB9-1191-4DB3-8335-3A0B4BF787ED}</b:Guid>
    <b:Title>Inverse Kinematics and Gaze Stabilization for the  Rochester Robot Head</b:Title>
    <b:Year>Agustus 1991</b:Year>
    <b:Author>
      <b:Author>
        <b:NameList>
          <b:Person>
            <b:Last>Soong </b:Last>
            <b:First>John </b:First>
          </b:Person>
          <b:Person>
            <b:Last>Brown</b:Last>
            <b:First> Christopher </b:First>
          </b:Person>
        </b:NameList>
      </b:Author>
    </b:Author>
    <b:Institution>The University of Rochester</b:Institution>
    <b:City>Rochester,  New York    14627</b:City>
    <b:ThesisType>Technical Report  394</b:ThesisType>
    <b:Department>Computer Science Department</b:Department>
    <b:RefOrder>3</b:RefOrder>
  </b:Source>
  <b:Source>
    <b:Tag>Sap09</b:Tag>
    <b:SourceType>JournalArticle</b:SourceType>
    <b:Guid>{BD332C12-D231-4A3B-8816-1E9CD811AE8C}</b:Guid>
    <b:Title>Analisis Kinematik dan Dinamik Mekanisme Penggerak 2-DOF untuk Antena Bergerak pada Komunikasi Satelit</b:Title>
    <b:Pages>21-29</b:Pages>
    <b:Year>2009</b:Year>
    <b:Author>
      <b:Author>
        <b:NameList>
          <b:Person>
            <b:Last>Saputra</b:Last>
            <b:First>Hendri Maja</b:First>
          </b:Person>
          <b:Person>
            <b:Last>Rijanto</b:Last>
            <b:First>Estiko</b:First>
          </b:Person>
        </b:NameList>
      </b:Author>
    </b:Author>
    <b:JournalName>Teknologi Indonesia</b:JournalName>
    <b:Volume>32, No.1</b:Volume>
    <b:StandardNumber>ISSN 0126-1533</b:StandardNumber>
    <b:RefOrder>4</b:RefOrder>
  </b:Source>
  <b:Source>
    <b:Tag>Ari09</b:Tag>
    <b:SourceType>Report</b:SourceType>
    <b:Guid>{8CD4A52C-05CF-493B-BA38-7621213385D6}</b:Guid>
    <b:Title>Inverse Kinematics:  a review of existing techniques and introduction of a new fast iterative solver</b:Title>
    <b:Year>2009</b:Year>
    <b:Institution>University of Cambridge</b:Institution>
    <b:ThesisType>Technical Report</b:ThesisType>
    <b:StandardNumber>CUED/F-INFENG/TR-632</b:StandardNumber>
    <b:Author>
      <b:Author>
        <b:NameList>
          <b:Person>
            <b:Last>Aristidou </b:Last>
            <b:First>Andreas </b:First>
          </b:Person>
          <b:Person>
            <b:Last>Lasenby</b:Last>
            <b:First>Joan </b:First>
          </b:Person>
        </b:NameList>
      </b:Author>
    </b:Author>
    <b:RefOrder>5</b:RefOrder>
  </b:Source>
  <b:Source>
    <b:Tag>TCH09</b:Tag>
    <b:SourceType>JournalArticle</b:SourceType>
    <b:Guid>{70667D12-526F-4952-85EA-D5C5DD9B7B97}</b:Guid>
    <b:Title>Approximation of Jacobian Inverse Kinematics Algorithms</b:Title>
    <b:JournalName>Int. J. Appl. Math. Comput. Sci.</b:JournalName>
    <b:Year>2009</b:Year>
    <b:Pages>519–531</b:Pages>
    <b:Volume>19</b:Volume>
    <b:Author>
      <b:Author>
        <b:NameList>
          <b:Person>
            <b:Last>Tchon</b:Last>
            <b:First>Krzysztof</b:First>
          </b:Person>
          <b:Person>
            <b:Last>Karpinska</b:Last>
            <b:First>Joanna</b:First>
          </b:Person>
          <b:Person>
            <b:Last>Janiak</b:Last>
            <b:First>Mariusz</b:First>
          </b:Person>
        </b:NameList>
      </b:Author>
    </b:Author>
    <b:RefOrder>6</b:RefOrder>
  </b:Source>
  <b:Source>
    <b:Tag>Šoc05</b:Tag>
    <b:SourceType>JournalArticle</b:SourceType>
    <b:Guid>{0CE2A112-C586-463C-8560-855A95E7724D}</b:Guid>
    <b:Title>Solving Inverse Kinematics – A New Approach to the Extended Jacobian Technique</b:Title>
    <b:JournalName>Acta Polytechnica</b:JournalName>
    <b:Year>2005</b:Year>
    <b:Pages>21-26</b:Pages>
    <b:Volume>45, No. 2</b:Volume>
    <b:Author>
      <b:Author>
        <b:NameList>
          <b:Person>
            <b:Last> Šoch</b:Last>
            <b:First>M.</b:First>
          </b:Person>
          <b:Person>
            <b:Last> Lórencz</b:Last>
            <b:First>R.</b:First>
          </b:Person>
        </b:NameList>
      </b:Author>
    </b:Author>
    <b:RefOrder>7</b:RefOrder>
  </b:Source>
  <b:Source>
    <b:Tag>Fen12</b:Tag>
    <b:SourceType>JournalArticle</b:SourceType>
    <b:Guid>{58ED7CCF-51F4-4449-A1CF-0EB8F299067E}</b:Guid>
    <b:Title>Inverse Kinematics Solution for Robot Manipulator based on Neural Network under Joint Subspace</b:Title>
    <b:Year>2012</b:Year>
    <b:StandardNumber>ISSN 1841-9836</b:StandardNumber>
    <b:JournalName>International Journal of  Cmputers and Communications</b:JournalName>
    <b:Month>September</b:Month>
    <b:Pages>459-472</b:Pages>
    <b:Volume>7, No.3</b:Volume>
    <b:Author>
      <b:Author>
        <b:NameList>
          <b:Person>
            <b:Last>Feng</b:Last>
            <b:First>Y.</b:First>
          </b:Person>
          <b:Person>
            <b:Last>Yao-nan</b:Last>
            <b:First>W.</b:First>
          </b:Person>
          <b:Person>
            <b:Last>Yi-min</b:Last>
            <b:First>Y.</b:First>
          </b:Person>
        </b:NameList>
      </b:Author>
    </b:Author>
    <b:RefOrder>8</b:RefOrder>
  </b:Source>
  <b:Source>
    <b:Tag>Ola11</b:Tag>
    <b:SourceType>ConferenceProceedings</b:SourceType>
    <b:Guid>{DB93670E-0C44-4C97-99AD-02A382B84A2D}</b:Guid>
    <b:Title>Assisted Research and Optimization of the proper Neural Network Solving the Inverse Kinematics Problem</b:Title>
    <b:Year>26-28 Mei 2011</b:Year>
    <b:City>Sinaia, Romania</b:City>
    <b:StandardNumber>ISBN 978-1-84626-xxx-x</b:StandardNumber>
    <b:ConferenceName>Proceedings of 2011 International Conference on Optimization of the Robots and Manipulators (OPTIROB 2011)</b:ConferenceName>
    <b:Author>
      <b:Author>
        <b:NameList>
          <b:Person>
            <b:Last> Olaru </b:Last>
            <b:First>Adrian</b:First>
          </b:Person>
          <b:Person>
            <b:Last>Olaru </b:Last>
            <b:First>Serban </b:First>
          </b:Person>
          <b:Person>
            <b:Last>Paune </b:Last>
            <b:First>Dan </b:First>
          </b:Person>
        </b:NameList>
      </b:Author>
    </b:Author>
    <b:RefOrder>9</b:RefOrder>
  </b:Source>
  <b:Source>
    <b:Tag>Bin05</b:Tag>
    <b:SourceType>ConferenceProceedings</b:SourceType>
    <b:Guid>{EAC74E39-2851-4225-A0B2-685DF36C74BE}</b:Guid>
    <b:Title>Comparison of Inverse Kinematics Solutions Using Neural Network for 6R Robot Manipulator with Offset</b:Title>
    <b:Year>2005</b:Year>
    <b:ConferenceName>Computational Intelligence Methods and Applications - IEEE</b:ConferenceName>
    <b:Author>
      <b:Author>
        <b:NameList>
          <b:Person>
            <b:Last>Bingul</b:Last>
            <b:First>Z.</b:First>
          </b:Person>
          <b:Person>
            <b:Last>Ertunc</b:Last>
            <b:First>H.M. </b:First>
          </b:Person>
          <b:Person>
            <b:Last>Oysu</b:Last>
            <b:First> C. </b:First>
          </b:Person>
        </b:NameList>
      </b:Author>
    </b:Author>
    <b:StandardNumber>ISBN: 1-4244-0020-1</b:StandardNumber>
    <b:City>Istanbul</b:City>
    <b:RefOrder>10</b:RefOrder>
  </b:Source>
  <b:Source>
    <b:Tag>DAS12</b:Tag>
    <b:SourceType>Report</b:SourceType>
    <b:Guid>{D52E1563-2C97-4B67-B5DF-F05DD80E9298}</b:Guid>
    <b:Title>Prediction of Inverse Kinematics Solution of a Redundant Manipulator using ANFIS</b:Title>
    <b:Year>2012</b:Year>
    <b:Institution>National Institute of Technology</b:Institution>
    <b:City>Rourkela</b:City>
    <b:ThesisType>Master Thesis</b:ThesisType>
    <b:Author>
      <b:Author>
        <b:NameList>
          <b:Person>
            <b:Last>Das</b:Last>
            <b:First>Layatitdev</b:First>
          </b:Person>
        </b:NameList>
      </b:Author>
    </b:Author>
    <b:RefOrder>11</b:RefOrder>
  </b:Source>
  <b:Source>
    <b:Tag>Yaz07</b:Tag>
    <b:SourceType>ConferenceProceedings</b:SourceType>
    <b:Guid>{3DEB464D-DE3A-45FE-B34E-9BD05B24BB70}</b:Guid>
    <b:Title>Invers Kinematic Mapping of 6 DOF Articulator using ANFIS (Adaptive Neuro-Fuzzy Inference System)</b:Title>
    <b:Year>2007</b:Year>
    <b:Pages>F31-F38</b:Pages>
    <b:Author>
      <b:Author>
        <b:NameList>
          <b:Person>
            <b:Last>Yazid</b:Last>
            <b:First>Edwar </b:First>
          </b:Person>
          <b:Person>
            <b:Last>Rijanto</b:Last>
            <b:First>Estiko</b:First>
          </b:Person>
        </b:NameList>
      </b:Author>
    </b:Author>
    <b:ConferenceName>Seminar Nasional Teknologi Simulasi 2007</b:ConferenceName>
    <b:City>Yogyakarta</b:City>
    <b:StandardNumber>ISBN 978-979-15577-7-1</b:StandardNumber>
    <b:RefOrder>12</b:RefOrder>
  </b:Source>
  <b:Source>
    <b:Tag>Ala081</b:Tag>
    <b:SourceType>JournalArticle</b:SourceType>
    <b:Guid>{95D26F91-6620-4DC7-BEE6-DB27D1672A3E}</b:Guid>
    <b:Title>Inverse Kinematics Solution of 3DOF Planar Robot using ANFIS</b:Title>
    <b:JournalName>Int. J. of Computers, Communications &amp; Control</b:JournalName>
    <b:Year>2008</b:Year>
    <b:Pages>150-155</b:Pages>
    <b:Volume>III</b:Volume>
    <b:Author>
      <b:Author>
        <b:NameList>
          <b:Person>
            <b:Last>Alavandar</b:Last>
            <b:First>Srinivasan </b:First>
          </b:Person>
          <b:Person>
            <b:Last>Nigam</b:Last>
            <b:First>M.J. </b:First>
          </b:Person>
        </b:NameList>
      </b:Author>
    </b:Author>
    <b:StandardNumber> ISSN 1841-9836, E-ISSN 1841-9844</b:StandardNumber>
    <b:RefOrder>13</b:RefOrder>
  </b:Source>
  <b:Source>
    <b:Tag>KÖK11</b:Tag>
    <b:SourceType>JournalArticle</b:SourceType>
    <b:Guid>{900B0BC9-6469-41B1-B7AC-978CC5DCA370}</b:Guid>
    <b:Title>A neuro-genetic approach to the inverse kinematics solution of robotic manipulators</b:Title>
    <b:Pages>2784-2794</b:Pages>
    <b:Year>4 Juli 2011</b:Year>
    <b:JournalName>Scientific Research and Essays</b:JournalName>
    <b:Volume>Vol. 6 (13)</b:Volume>
    <b:Publisher>Academic Journals</b:Publisher>
    <b:StandardNumber>ISSN 1992-2248</b:StandardNumber>
    <b:Author>
      <b:Author>
        <b:NameList>
          <b:Person>
            <b:Last>Koker</b:Last>
            <b:First>Raşit</b:First>
          </b:Person>
        </b:NameList>
      </b:Author>
    </b:Author>
    <b:RefOrder>14</b:RefOrder>
  </b:Source>
  <b:Source>
    <b:Tag>Ala08</b:Tag>
    <b:SourceType>JournalArticle</b:SourceType>
    <b:Guid>{A0DECB4E-2302-4295-B970-69358A538F2F}</b:Guid>
    <b:Title>Neuro-Fuzzy based Approach for Inverse Kinematics Solution of Industrial Robot Manipulators</b:Title>
    <b:JournalName>Int. J. of Computers, Communications &amp; Control</b:JournalName>
    <b:Year>2008</b:Year>
    <b:Pages>224-234</b:Pages>
    <b:Volume>III, No. 3</b:Volume>
    <b:StandardNumber>ISSN 1841-9836, E-ISSN 1841-9844</b:StandardNumber>
    <b:Author>
      <b:Author>
        <b:NameList>
          <b:Person>
            <b:Last> Alavandar</b:Last>
            <b:First>Srinivasan</b:First>
          </b:Person>
          <b:Person>
            <b:Last>Nigam</b:Last>
            <b:First>M. J. </b:First>
          </b:Person>
        </b:NameList>
      </b:Author>
    </b:Author>
    <b:RefOrder>15</b:RefOrder>
  </b:Source>
  <b:Source>
    <b:Tag>JRa11</b:Tag>
    <b:SourceType>ConferenceProceedings</b:SourceType>
    <b:Guid>{AD39EA8B-1BEC-4BC0-B181-4BAA0C1D0D00}</b:Guid>
    <b:Title>Optimization of Inverse Kinematics of a 3R Robotic Manipulator using Genetic Algorithms</b:Title>
    <b:Year>2011</b:Year>
    <b:JournalName>World Academy of Science, Engineering and Technology 59</b:JournalName>
    <b:Pages>1425-1430</b:Pages>
    <b:Author>
      <b:Author>
        <b:Corporate>J. Ramírez A., and A. Rubiano F.</b:Corporate>
      </b:Author>
    </b:Author>
    <b:ConferenceName>World Academy of Science, Engineering and Technology 59</b:ConferenceName>
    <b:RefOrder>16</b:RefOrder>
  </b:Source>
  <b:Source xmlns:b="http://schemas.openxmlformats.org/officeDocument/2006/bibliography">
    <b:Tag>Žar06</b:Tag>
    <b:SourceType>JournalArticle</b:SourceType>
    <b:Guid>{0A337E8E-9944-43CD-8A4C-DB45D3135D15}</b:Guid>
    <b:Author>
      <b:Author>
        <b:Corporate>Žarko, D., T. A. Lipo, D. Ban</b:Corporate>
      </b:Author>
    </b:Author>
    <b:Title>Analytical Calculation of Magnetic Field Distribution in the Slotted Air Gap of a Surface PM Motor Using Complex Relative Air Gap Permeance</b:Title>
    <b:Pages>1828 – 1837</b:Pages>
    <b:Year>2006</b:Year>
    <b:JournalName>IEEE Transaction on Magnetics</b:JournalName>
    <b:Month>Juli</b:Month>
    <b:Volume>42</b:Volume>
    <b:Issue>7</b:Issue>
    <b:RefOrder>1</b:RefOrder>
  </b:Source>
  <b:Source>
    <b:Tag>Mah00</b:Tag>
    <b:SourceType>Report</b:SourceType>
    <b:Guid>{E97CB43F-2517-40C6-8F01-31EEB07D65AC}</b:Guid>
    <b:Author>
      <b:Author>
        <b:Corporate>Mahalingam, G., A. Keyhani</b:Corporate>
      </b:Author>
    </b:Author>
    <b:Title>Design Of 42V/3000W Permanent Magnet Synchronous Generator</b:Title>
    <b:Year>2000</b:Year>
    <b:Institution>Electrical Engineering Department, Ohio State University</b:Institution>
    <b:City>Columbus Ohio</b:City>
    <b:ThesisType> Technical Report</b:ThesisType>
    <b:RefOrder>2</b:RefOrder>
  </b:Source>
  <b:Source>
    <b:Tag>Ham94</b:Tag>
    <b:SourceType>Book</b:SourceType>
    <b:Guid>{252814EC-166E-49FF-9917-8D40BEDAAB1F}</b:Guid>
    <b:Author>
      <b:Author>
        <b:Corporate>Hamdi, E.S</b:Corporate>
      </b:Author>
      <b:Editor>
        <b:NameList>
          <b:Person>
            <b:Last>Morgan</b:Last>
            <b:First>D.</b:First>
            <b:Middle>V.</b:Middle>
          </b:Person>
        </b:NameList>
      </b:Editor>
    </b:Author>
    <b:Title>Design of Small Electrical Machine</b:Title>
    <b:Year>1994</b:Year>
    <b:CountryRegion> England</b:CountryRegion>
    <b:Publisher>John Wiley &amp; Sons</b:Publisher>
    <b:RefOrder>3</b:RefOrder>
  </b:Source>
  <b:Source>
    <b:Tag>CGh08</b:Tag>
    <b:SourceType>ConferenceProceedings</b:SourceType>
    <b:Guid>{39294ED9-9E5D-4C96-9D8D-3BB0AE3467B3}</b:Guid>
    <b:Author>
      <b:Author>
        <b:Corporate>C. Ghita, A.L., Chirila, I., D. Deaconu dan D.I. Ilina</b:Corporate>
      </b:Author>
    </b:Author>
    <b:Title>Wind Turbine Permanent Magnet Synchronous Generator Magnetic Field Study</b:Title>
    <b:Year>2008</b:Year>
    <b:City>Santender</b:City>
    <b:ConferenceName>ICREPQ</b:ConferenceName>
    <b:RefOrder>4</b:RefOrder>
  </b:Source>
  <b:Source>
    <b:Tag>Guo07</b:Tag>
    <b:SourceType>ConferenceProceedings</b:SourceType>
    <b:Guid>{1CAB6579-760C-4F2F-AE22-E9D7D4D8D93A}</b:Guid>
    <b:Author>
      <b:Author>
        <b:Corporate>Guo, Y., Y. Dou, J. Zhu, Y. Zhan, dan J. Jin</b:Corporate>
      </b:Author>
    </b:Author>
    <b:Title>Parameter Determination and Performance Analysis of a PM Synchronous Generator by Magnetic Field Finite Element Analysis</b:Title>
    <b:Pages>1 - 4 </b:Pages>
    <b:Year>2007</b:Year>
    <b:ConferenceName>Power Engineering Conference,  AUPEC Australasian Universities </b:ConferenceName>
    <b:City>Perth, WA </b:City>
    <b:RefOrder>5</b:RefOrder>
  </b:Source>
  <b:Source>
    <b:Tag>Par05</b:Tag>
    <b:SourceType>Report</b:SourceType>
    <b:Guid>{3E7B111C-0C25-4B31-9B56-7079761F6CCA}</b:Guid>
    <b:Author>
      <b:Author>
        <b:Corporate>Parviainen, A</b:Corporate>
      </b:Author>
    </b:Author>
    <b:Title>Design of Axial-Flux Permanent-Magnet Low-Speed Machines and Performance Comparison Between Radial-Flux and Axial-Flux Machines</b:Title>
    <b:Year>2005</b:Year>
    <b:City>Finland</b:City>
    <b:Institution>Lappeenranta University of Technology</b:Institution>
    <b:ThesisType>PhD Thesis</b:ThesisType>
    <b:StandardNumber>ISBN 952-214-030-9 (PDF)</b:StandardNumber>
    <b:RefOrder>6</b:RefOrder>
  </b:Source>
  <b:Source>
    <b:Tag>Sta04</b:Tag>
    <b:SourceType>Report</b:SourceType>
    <b:Guid>{5474C814-5BCC-4A34-9678-C6BE00EDD6D1}</b:Guid>
    <b:Author>
      <b:Author>
        <b:Corporate>Staunton, R. H. et al</b:Corporate>
      </b:Author>
    </b:Author>
    <b:Title>PM Motor Parametric Design Analyses for a Hybrid Electric Traction Drive Application</b:Title>
    <b:Year>2004</b:Year>
    <b:Institution>Oak Ridge National Laboratory, Department of Energy</b:Institution>
    <b:City>Tennessee</b:City>
    <b:ThesisType>Laporan Penelitian</b:ThesisType>
    <b:RefOrder>7</b:RefOrder>
  </b:Source>
  <b:Source>
    <b:Tag>Fuj04</b:Tag>
    <b:SourceType>Report</b:SourceType>
    <b:Guid>{B8F83BB3-5E29-4562-8E24-F99B29D989F4}</b:Guid>
    <b:Author>
      <b:Author>
        <b:Corporate>Fujisaki, K., R. Hirayama, dan Y. Nemoto</b:Corporate>
      </b:Author>
    </b:Author>
    <b:Title>Electromagnetic Steel Solution in Electromagnetic Field</b:Title>
    <b:Year>2004</b:Year>
    <b:Institution>Environment &amp; Process Technology Center, Technical Development Bureau, Nippon Steel Corporation, Electrical Steel Sheet</b:Institution>
    <b:ThesisType>Technical Report</b:ThesisType>
    <b:RefOrder>8</b:RefOrder>
  </b:Source>
  <b:Source>
    <b:Tag>Ira09</b:Tag>
    <b:SourceType>JournalArticle</b:SourceType>
    <b:Guid>{9D02FAF8-FB4C-4974-9AF7-DED03BB96218}</b:Guid>
    <b:Author>
      <b:Author>
        <b:Corporate>Irasari, P. dan Fitriana</b:Corporate>
      </b:Author>
    </b:Author>
    <b:Title>Pengaruh Harmonik Terhadap Tegangan Keluaran Prototip Generator Magnet Permanen Kecepatan Rendah</b:Title>
    <b:Year>2009</b:Year>
    <b:JournalName>Teknologi Indonesia</b:JournalName>
    <b:Pages>1 – 6</b:Pages>
    <b:Volume>32(1)</b:Volume>
    <b:RefOrder>9</b:RefOrder>
  </b:Source>
  <b:Source>
    <b:Tag>Ano08</b:Tag>
    <b:SourceType>Report</b:SourceType>
    <b:Guid>{0FF7249F-443E-4557-8432-D3B563A0C871}</b:Guid>
    <b:Author>
      <b:Author>
        <b:Corporate>Anonim</b:Corporate>
      </b:Author>
    </b:Author>
    <b:Title>Dimension Inspection Report</b:Title>
    <b:Year>2008</b:Year>
    <b:Institution>Ningbo East Magnet Co.LTD</b:Institution>
    <b:City>Ningbo</b:City>
    <b:ThesisType>Inspection Report</b:ThesisType>
    <b:RefOrder>10</b:RefOrder>
  </b:Source>
  <b:Source>
    <b:Tag>Wid06</b:Tag>
    <b:SourceType>Report</b:SourceType>
    <b:Guid>{04824B8C-23F2-49F5-AAFD-F09456D3D59A}</b:Guid>
    <b:Author>
      <b:Author>
        <b:Corporate>Widyan, M. S</b:Corporate>
      </b:Author>
    </b:Author>
    <b:Title>Design, Optimization, Construction and Test of Rare-Earth Permanent-Magnet Electrical Machines with New Topology for Wind Energy Applications</b:Title>
    <b:Year>2006</b:Year>
    <b:Institution>Fakultät IV – Elektrotechnik und Informatik, Germany: Technischen Universität</b:Institution>
    <b:City>Berlin</b:City>
    <b:ThesisType>Ph.D Thesis</b:ThesisType>
    <b:RefOrder>11</b:RefOrder>
  </b:Source>
  <b:Source>
    <b:Tag>Mil93</b:Tag>
    <b:SourceType>Book</b:SourceType>
    <b:Guid>{8095DB90-F3E8-4E2D-8B9A-8D1C11561A18}</b:Guid>
    <b:Author>
      <b:Author>
        <b:Corporate>Miller, T. J. E</b:Corporate>
      </b:Author>
      <b:Editor>
        <b:NameList>
          <b:Person>
            <b:Last>Hammon P</b:Last>
            <b:First>T.J.E.</b:First>
            <b:Middle>Miller, S. Yamamura</b:Middle>
          </b:Person>
        </b:NameList>
      </b:Editor>
    </b:Author>
    <b:Title>Brushless Permanent – Magnet and Reluctance Motor Drives </b:Title>
    <b:Year>1993</b:Year>
    <b:City>New York</b:City>
    <b:CountryRegion>USA</b:CountryRegion>
    <b:Publisher>Oxford University Press Inc.</b:Publisher>
    <b:RefOrder>12</b:RefOrder>
  </b:Source>
  <b:Source>
    <b:Tag>Mee08</b:Tag>
    <b:SourceType>Book</b:SourceType>
    <b:Guid>{3BC72286-8080-401A-A583-8D20D15032A7}</b:Guid>
    <b:Author>
      <b:Author>
        <b:NameList>
          <b:Person>
            <b:Last>Meeker</b:Last>
            <b:First>D</b:First>
          </b:Person>
        </b:NameList>
      </b:Author>
    </b:Author>
    <b:Title>Finite Element Methode Magnetics Version</b:Title>
    <b:Year>2008</b:Year>
    <b:RefOrder>13</b:RefOrder>
  </b:Source>
  <b:Source>
    <b:Tag>MCo031</b:Tag>
    <b:SourceType>JournalArticle</b:SourceType>
    <b:Guid>{66E302A3-5EE6-442C-9EB2-7A943922B5BD}</b:Guid>
    <b:Author>
      <b:Author>
        <b:Corporate>M. Comanescu, A. Keyhani, dan M. Dai</b:Corporate>
      </b:Author>
    </b:Author>
    <b:Title>Design and Analysis of 42-V Permanent-Magnet Generator for Automotive Applications</b:Title>
    <b:JournalName>IEEE Transactions on Energy Conversion</b:JournalName>
    <b:Year>2003</b:Year>
    <b:Month>MARCH</b:Month>
    <b:Pages>107-112</b:Pages>
    <b:Volume>18</b:Volume>
    <b:Issue>1</b:Issue>
    <b:RefOrder>14</b:RefOrder>
  </b:Source>
  <b:Source>
    <b:Tag>WWu00</b:Tag>
    <b:SourceType>ConferenceProceedings</b:SourceType>
    <b:Guid>{5B8D54A2-8A35-4E6B-B54C-5151E81607FA}</b:Guid>
    <b:Author>
      <b:Author>
        <b:Corporate>Wu, W., V.S. Ramsden, T. Crawford, G. Hill</b:Corporate>
      </b:Author>
    </b:Author>
    <b:Title>A Low-Speed, High-Torque, Direct-Drive Permanent Magnet Generator For Wind Turbines</b:Title>
    <b:Year>2000</b:Year>
    <b:Pages>147-154</b:Pages>
    <b:ConferenceName>Industry Applications Conference IEEE</b:ConferenceName>
    <b:RefOrder>15</b:RefOrder>
  </b:Source>
  <b:Source>
    <b:Tag>FLi04</b:Tag>
    <b:SourceType>ConferenceProceedings</b:SourceType>
    <b:Guid>{CB022EE4-80EB-442D-978D-706DE58809F9}</b:Guid>
    <b:Author>
      <b:Author>
        <b:Corporate>F. Libert, J. Soulard</b:Corporate>
      </b:Author>
    </b:Author>
    <b:Title>Design Study of Different Direct-Driven Permanent-Magnet Motors for a Low Speed Application</b:Title>
    <b:Pages>1-6</b:Pages>
    <b:Year>2004</b:Year>
    <b:ConferenceName>NORPIE</b:ConferenceName>
    <b:City>Trondheim, Norwegia</b:City>
    <b:InternetSiteTitle>NTNU - Trondheim Website</b:InternetSiteTitle>
    <b:Month>Juni</b:Month>
    <b:URL>http://www.elkraft.ntnu.no/norpie/10956873/Final%20Papers/061%20-%20norpie_061.pdf</b:URL>
    <b:RefOrder>16</b:RefOrder>
  </b:Source>
  <b:Source>
    <b:Tag>YZh95</b:Tag>
    <b:SourceType>ConferenceProceedings</b:SourceType>
    <b:Guid>{FE3F4334-F816-46A5-85B3-9A0FDBBF07A5}</b:Guid>
    <b:Author>
      <b:Author>
        <b:Corporate>Y. Zhang, K. Sekine and S. Watanabe</b:Corporate>
      </b:Author>
    </b:Author>
    <b:Title>Magnetic Leakage Field due to Sub-Surface Defects in Ferromagnetic Specimens</b:Title>
    <b:Pages>67-71</b:Pages>
    <b:Year>1995</b:Year>
    <b:ConferenceName>NDT &amp; E International</b:ConferenceName>
    <b:RefOrder>17</b:RefOrder>
  </b:Source>
  <b:Source>
    <b:Tag>JPh</b:Tag>
    <b:SourceType>ConferenceProceedings</b:SourceType>
    <b:Guid>{71482D79-6088-458D-981C-8EE9239F122F}</b:Guid>
    <b:Author>
      <b:Author>
        <b:Corporate>J. Philip, C.B. Rao, T. Jayakumar, B. Raj</b:Corporate>
      </b:Author>
    </b:Author>
    <b:Title>A New Optical Technique for Detection of Defects in Ferromagnetic Materials and Components</b:Title>
    <b:Pages>289-295</b:Pages>
    <b:Year>2000</b:Year>
    <b:ConferenceName>NDT&amp;E International</b:ConferenceName>
    <b:RefOrder>18</b:RefOrder>
  </b:Source>
  <b:Source>
    <b:Tag>CCH01</b:Tag>
    <b:SourceType>JournalArticle</b:SourceType>
    <b:Guid>{35DA983B-EA38-4344-A0CE-C5E60B886506}</b:Guid>
    <b:Author>
      <b:Author>
        <b:Corporate>C. C Hwang, Y. H. Cho</b:Corporate>
      </b:Author>
    </b:Author>
    <b:Title>Effects of Leakage Flux on Magnetic Fields of Interior Permanent Magnet Synchronous Motors</b:Title>
    <b:JournalName>IEEE TRANSACTIONS ON MAGNETICS</b:JournalName>
    <b:Year>2001</b:Year>
    <b:Month>Juli</b:Month>
    <b:Pages>3021-3024</b:Pages>
    <b:Volume>37</b:Volume>
    <b:Issue>4</b:Issue>
    <b:RefOrder>19</b:RefOrder>
  </b:Source>
  <b:Source>
    <b:Tag>Can04</b:Tag>
    <b:SourceType>ConferenceProceedings</b:SourceType>
    <b:Guid>{CD173A87-D85F-4B34-8711-8052A8D4E2BC}</b:Guid>
    <b:Author>
      <b:Author>
        <b:Corporate>Cano L., Arribas L., Cruz. I</b:Corporate>
      </b:Author>
    </b:Author>
    <b:Title>1.5 KW Permanent Magnets Synchronous Generator Experimental Bench Test</b:Title>
    <b:Pages>1-9</b:Pages>
    <b:Year>2004</b:Year>
    <b:ConferenceName>EWEC</b:ConferenceName>
    <b:City>London</b:City>
    <b:RefOrder>20</b:RefOrder>
  </b:Source>
  <b:Source>
    <b:Tag>Ira08</b:Tag>
    <b:SourceType>JournalArticle</b:SourceType>
    <b:Guid>{95A67B8E-0554-4023-A126-51C426DCAC3D}</b:Guid>
    <b:Author>
      <b:Author>
        <b:Corporate>Irasari, P. dan Fitriana</b:Corporate>
      </b:Author>
    </b:Author>
    <b:Title>Perancangan dan Analisa Prototip Generator Magnet Permanen Radial Fluks Kecepatan Rendah</b:Title>
    <b:Pages>75-82</b:Pages>
    <b:Year>2008</b:Year>
    <b:JournalName>Teknologi Indonesia</b:JournalName>
    <b:Volume>31</b:Volume>
    <b:Issue>2</b:Issue>
    <b:RefOrder>21</b:RefOrder>
  </b:Source>
  <b:Source>
    <b:Tag>Set12</b:Tag>
    <b:SourceType>Report</b:SourceType>
    <b:Guid>{7B9B984F-4272-463D-88AB-5E0B493B557F}</b:Guid>
    <b:Author>
      <b:Author>
        <b:NameList>
          <b:Person>
            <b:Last>Setiono</b:Last>
            <b:First>Gerald</b:First>
            <b:Middle>Wahyudi</b:Middle>
          </b:Person>
        </b:NameList>
      </b:Author>
    </b:Author>
    <b:Title>Kinematic Model Analysis And Development of Walking Algorithm For 5 Degree of Freedom Bipedal Robot</b:Title>
    <b:Year>2012</b:Year>
    <b:Institution>Swiss German University</b:Institution>
    <b:City>BSDCity, Tangerang</b:City>
    <b:ThesisType>Bachelor Thesis</b:ThesisType>
    <b:RefOrder>1</b:RefOrder>
  </b:Source>
  <b:Source>
    <b:Tag>Joh12</b:Tag>
    <b:SourceType>InternetSite</b:SourceType>
    <b:Guid>{91A1EFEE-7DC6-47CA-86A7-7ABF645DD290}</b:Guid>
    <b:Author>
      <b:Author>
        <b:NameList>
          <b:Person>
            <b:Last>Johnson</b:Last>
            <b:First>Priya</b:First>
          </b:Person>
        </b:NameList>
      </b:Author>
    </b:Author>
    <b:InternetSiteTitle>Biology Terms - Glossary of Biology Terms and Definitions</b:InternetSiteTitle>
    <b:Year>2012</b:Year>
    <b:Month>June</b:Month>
    <b:URL>http://www.buzzle.com/articles/biology-terms-glossary-of-biology-terms-and-definitions.html</b:URL>
    <b:RefOrder>2</b:RefOrder>
  </b:Source>
  <b:Source>
    <b:Tag>Cue07</b:Tag>
    <b:SourceType>JournalArticle</b:SourceType>
    <b:Guid>{FFCF6980-38DD-4D5F-A74C-2F3A6A4F8562}</b:Guid>
    <b:Author>
      <b:Author>
        <b:NameList>
          <b:Person>
            <b:Last>Cuevas</b:Last>
            <b:First>E.</b:First>
          </b:Person>
          <b:Person>
            <b:Last>Zaldivar</b:Last>
            <b:First>D.</b:First>
          </b:Person>
          <b:Person>
            <b:Last>Tapia</b:Last>
            <b:First>E.</b:First>
          </b:Person>
          <b:Person>
            <b:Last>Rojas</b:Last>
            <b:First>R.</b:First>
          </b:Person>
        </b:NameList>
      </b:Author>
    </b:Author>
    <b:Title>An Incremental Fuzzy Algorithm for The Balance of Humanoid Robots</b:Title>
    <b:Year>2007</b:Year>
    <b:RefOrder>3</b:RefOrder>
  </b:Source>
  <b:Source>
    <b:Tag>Zen</b:Tag>
    <b:SourceType>JournalArticle</b:SourceType>
    <b:Guid>{BD8EB9BA-F684-4F8E-958E-712FC9A45CC4}</b:Guid>
    <b:Author>
      <b:Author>
        <b:NameList>
          <b:Person>
            <b:Last>Halvorsen</b:Last>
            <b:First>Kåre</b:First>
            <b:Middle>(a.k.a Zenta)</b:Middle>
          </b:Person>
        </b:NameList>
      </b:Author>
    </b:Author>
    <b:Title>Zenta, Archer, an IK Controlled Biped</b:Title>
    <b:Year>2011</b:Year>
    <b:Month>September</b:Month>
    <b:RefOrder>4</b:RefOrder>
  </b:Source>
  <b:Source>
    <b:Tag>HSi09</b:Tag>
    <b:SourceType>JournalArticle</b:SourceType>
    <b:Guid>{8CC6CCE8-BE73-402D-8C4B-1EC1F238A191}</b:Guid>
    <b:Author>
      <b:Author>
        <b:NameList>
          <b:Person>
            <b:Last>H.</b:Last>
            <b:First>Siswoyo</b:First>
            <b:Middle>Jo</b:Middle>
          </b:Person>
          <b:Person>
            <b:Last>N.</b:Last>
            <b:First>Mir-Nasiri</b:First>
          </b:Person>
          <b:Person>
            <b:Last>E.</b:Last>
            <b:First>Jayamani</b:First>
          </b:Person>
        </b:NameList>
      </b:Author>
    </b:Author>
    <b:Title>Design and Trajectory Planning of Bipedal Walking Robot with Minimum Sufficient Actuation System</b:Title>
    <b:Year>2009</b:Year>
    <b:RefOrder>5</b:RefOrder>
  </b:Source>
  <b:Source>
    <b:Tag>Far11</b:Tag>
    <b:SourceType>JournalArticle</b:SourceType>
    <b:Guid>{7BAD5608-B2BC-4976-B5EA-E4114AEC1425}</b:Guid>
    <b:Author>
      <b:Author>
        <b:NameList>
          <b:Person>
            <b:Last>Farzadpour</b:Last>
            <b:First>Farsam</b:First>
          </b:Person>
          <b:Person>
            <b:Last>Danesh</b:Last>
            <b:First>Mohammad</b:First>
          </b:Person>
        </b:NameList>
      </b:Author>
    </b:Author>
    <b:Title>GA Based Trajectory Generation for a 7-DOF Biped Robot by Considering Feet Rotation during Double Support Phase</b:Title>
    <b:Year>2011</b:Year>
    <b:RefOrder>6</b:RefOrder>
  </b:Source>
  <b:Source>
    <b:Tag>Erb091</b:Tag>
    <b:SourceType>JournalArticle</b:SourceType>
    <b:Guid>{F3AF3B96-6B21-4453-8083-87ACE73E6A88}</b:Guid>
    <b:Author>
      <b:Author>
        <b:NameList>
          <b:Person>
            <b:Last>Erbatur</b:Last>
            <b:First>Kemalettin</b:First>
          </b:Person>
          <b:Person>
            <b:Last>Kurt</b:Last>
            <b:First>Okan</b:First>
          </b:Person>
        </b:NameList>
      </b:Author>
    </b:Author>
    <b:Title>Natural ZMP Trajectories for Biped Robot Reference Generation</b:Title>
    <b:Year>2009</b:Year>
    <b:JournalName>IEEE TRANSACTIONS ON INDUSTRIAL ELECTRONICS</b:JournalName>
    <b:Month>March</b:Month>
    <b:Volume>56</b:Volume>
    <b:RefOrder>7</b:RefOrder>
  </b:Source>
  <b:Source>
    <b:Tag>Che</b:Tag>
    <b:SourceType>JournalArticle</b:SourceType>
    <b:Guid>{22300C0F-BA22-482C-A73B-085AAE5CF1A8}</b:Guid>
    <b:Author>
      <b:Author>
        <b:NameList>
          <b:Person>
            <b:Last>Chevallereau</b:Last>
            <b:First>C.</b:First>
          </b:Person>
          <b:Person>
            <b:Last>Djoudi</b:Last>
            <b:First>D.</b:First>
          </b:Person>
          <b:Person>
            <b:Last>Grizzle</b:Last>
            <b:First>J.</b:First>
            <b:Middle>W.</b:Middle>
          </b:Person>
        </b:NameList>
      </b:Author>
    </b:Author>
    <b:Title>Stable Bipedal Walking with Foot Rotation Through Direct Regulation of the Zero Moment Point</b:Title>
    <b:JournalName>IEEE Transactions on Robotics</b:JournalName>
    <b:Year>2008</b:Year>
    <b:Month>April</b:Month>
    <b:Pages>390 - 401</b:Pages>
    <b:RefOrder>8</b:RefOrder>
  </b:Source>
  <b:Source>
    <b:Tag>Cza</b:Tag>
    <b:SourceType>JournalArticle</b:SourceType>
    <b:Guid>{404AA83E-0704-48BF-9D3F-0BE88A033D17}</b:Guid>
    <b:Author>
      <b:Author>
        <b:NameList>
          <b:Person>
            <b:Last>Czarnetzki</b:Last>
            <b:First>Stefan</b:First>
          </b:Person>
          <b:Person>
            <b:Last>Kerner</b:Last>
            <b:First>Soeren</b:First>
          </b:Person>
          <b:Person>
            <b:Last>Urbann</b:Last>
            <b:First>Oliver</b:First>
          </b:Person>
        </b:NameList>
      </b:Author>
    </b:Author>
    <b:Title>Applying Dynamic Walking Control for Biped Robots</b:Title>
    <b:JournalName>RoboCup 2009 : Robot Soccer World Cup XIII, Lecture Notes in Computer Science</b:JournalName>
    <b:Year>2010</b:Year>
    <b:Pages>69 - 80</b:Pages>
    <b:Volume>5949</b:Volume>
    <b:RefOrder>9</b:RefOrder>
  </b:Source>
  <b:Source>
    <b:Tag>Kaj10</b:Tag>
    <b:SourceType>JournalArticle</b:SourceType>
    <b:Guid>{3F2F7735-C309-49EB-B068-205BD26D151D}</b:Guid>
    <b:Author>
      <b:Author>
        <b:NameList>
          <b:Person>
            <b:First>Kajita</b:First>
            <b:Middle>et. al.</b:Middle>
          </b:Person>
        </b:NameList>
      </b:Author>
    </b:Author>
    <b:Title>Biped Walking Stabilization Based on Linear Inverted Pendulum Tracking</b:Title>
    <b:JournalName>The 2010 IEEE/RSJ International Conference on Intelligent Robots and Systems</b:JournalName>
    <b:Year>2010</b:Year>
    <b:Month>October</b:Month>
    <b:RefOrder>10</b:RefOrder>
  </b:Source>
  <b:Source>
    <b:Tag>HaT07</b:Tag>
    <b:SourceType>JournalArticle</b:SourceType>
    <b:Guid>{597532ED-53EA-4FD1-84BC-DE91C9540472}</b:Guid>
    <b:Author>
      <b:Author>
        <b:NameList>
          <b:Person>
            <b:Last>Ha</b:Last>
            <b:First>Taesin</b:First>
          </b:Person>
          <b:Person>
            <b:Last>Choi</b:Last>
            <b:First>Chong-Ho</b:First>
          </b:Person>
        </b:NameList>
      </b:Author>
    </b:Author>
    <b:Title>An effective trajectory generation method for bipedal walking</b:Title>
    <b:JournalName>Robotics and Autonomous Systems 55</b:JournalName>
    <b:Year>2007</b:Year>
    <b:Pages>795 - 810</b:Pages>
    <b:RefOrder>11</b:RefOrder>
  </b:Source>
  <b:Source>
    <b:Tag>Zut</b:Tag>
    <b:SourceType>JournalArticle</b:SourceType>
    <b:Guid>{1DC25E12-C494-491B-89EC-B3084B9EFB4B}</b:Guid>
    <b:Author>
      <b:Author>
        <b:NameList>
          <b:Person>
            <b:Last>Zutven</b:Last>
            <b:First>Pieter</b:First>
            <b:Middle>van</b:Middle>
          </b:Person>
          <b:Person>
            <b:Last>Kostic</b:Last>
            <b:First>Dragan</b:First>
          </b:Person>
          <b:Person>
            <b:Last>Nijmeijer</b:Last>
            <b:First>Henk</b:First>
          </b:Person>
        </b:NameList>
      </b:Author>
    </b:Author>
    <b:Title>On the Stability of Bipedal Walking</b:Title>
    <b:JournalName>Simulation, Modelling, Programming for Autonomous Robots, Lecture Notes in Computer Science</b:JournalName>
    <b:Year>2010</b:Year>
    <b:Pages>521 - 532</b:Pages>
    <b:Volume>6472</b:Volume>
    <b:RefOrder>12</b:RefOrder>
  </b:Source>
  <b:Source>
    <b:Tag>Asa07</b:Tag>
    <b:SourceType>JournalArticle</b:SourceType>
    <b:Guid>{3AFE8ACE-AC0C-4552-982E-B8DC36C6227C}</b:Guid>
    <b:Author>
      <b:Author>
        <b:NameList>
          <b:Person>
            <b:Last>Asano</b:Last>
            <b:First>Fumihiko</b:First>
          </b:Person>
          <b:Person>
            <b:Last>Luo</b:Last>
            <b:First>Zhi-Wei</b:First>
          </b:Person>
        </b:NameList>
      </b:Author>
    </b:Author>
    <b:Title>Asymptotically Stable Gait Generation for Biped Robot Based on Mechanical Energy Balance</b:Title>
    <b:JournalName>Proceedings of the 2007 IEEE/RSJ International Conference on Intelligent Robots and Systems</b:JournalName>
    <b:Year>2007</b:Year>
    <b:Month>November</b:Month>
    <b:RefOrder>13</b:RefOrder>
  </b:Source>
  <b:Source>
    <b:Tag>HaS07</b:Tag>
    <b:SourceType>JournalArticle</b:SourceType>
    <b:Guid>{A4A30ED3-F6CD-4A34-84B4-B0E59672FB1C}</b:Guid>
    <b:Author>
      <b:Author>
        <b:NameList>
          <b:Person>
            <b:Last>Ha</b:Last>
            <b:First>Seungsuk</b:First>
          </b:Person>
          <b:Person>
            <b:Last>Han</b:Last>
            <b:First>Youngjoon</b:First>
          </b:Person>
          <b:Person>
            <b:Last>Hahn</b:Last>
            <b:First>Hernsoo</b:First>
          </b:Person>
        </b:NameList>
      </b:Author>
    </b:Author>
    <b:Title>Adaptive Gait Pattern Generation of Biped Robot based on Human’s Gait Pattern Analysis</b:Title>
    <b:JournalName>International Journal of Aerospace and Mechanical Engineering 1:2</b:JournalName>
    <b:Year>2007</b:Year>
    <b:RefOrder>14</b:RefOrder>
  </b:Source>
  <b:Source>
    <b:Tag>Adr12</b:Tag>
    <b:SourceType>Report</b:SourceType>
    <b:Guid>{65E68ABB-CD7A-41EA-8940-A7561B3C02AA}</b:Guid>
    <b:Author>
      <b:Author>
        <b:NameList>
          <b:Person>
            <b:Last>Sutanto</b:Last>
            <b:First>Adrian</b:First>
            <b:Middle>Felix</b:Middle>
          </b:Person>
        </b:NameList>
      </b:Author>
    </b:Author>
    <b:Title>Design and Implementation of Fuzzy Auto-Balance Control for Bipedal Robot</b:Title>
    <b:Year>2012</b:Year>
    <b:Institution>Swiss German University</b:Institution>
    <b:City>BSD City, Tangerang</b:City>
    <b:ThesisType>Bachelor Thesis</b:ThesisType>
    <b:RefOrder>15</b:RefOrder>
  </b:Source>
</b:Sources>
</file>

<file path=customXml/itemProps1.xml><?xml version="1.0" encoding="utf-8"?>
<ds:datastoreItem xmlns:ds="http://schemas.openxmlformats.org/officeDocument/2006/customXml" ds:itemID="{1117E108-3532-492A-A7BA-BC29AD324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6322</Words>
  <Characters>93037</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MEV</vt:lpstr>
    </vt:vector>
  </TitlesOfParts>
  <Company/>
  <LinksUpToDate>false</LinksUpToDate>
  <CharactersWithSpaces>109141</CharactersWithSpaces>
  <SharedDoc>false</SharedDoc>
  <HLinks>
    <vt:vector size="6" baseType="variant">
      <vt:variant>
        <vt:i4>1769494</vt:i4>
      </vt:variant>
      <vt:variant>
        <vt:i4>0</vt:i4>
      </vt:variant>
      <vt:variant>
        <vt:i4>0</vt:i4>
      </vt:variant>
      <vt:variant>
        <vt:i4>5</vt:i4>
      </vt:variant>
      <vt:variant>
        <vt:lpwstr>http://www.mekatronika.or.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V</dc:title>
  <dc:subject>Fullset</dc:subject>
  <dc:creator>Meong</dc:creator>
  <cp:lastModifiedBy>Niken Nurmiyati</cp:lastModifiedBy>
  <cp:revision>2</cp:revision>
  <cp:lastPrinted>2012-12-27T05:03:00Z</cp:lastPrinted>
  <dcterms:created xsi:type="dcterms:W3CDTF">2020-10-10T15:21:00Z</dcterms:created>
  <dcterms:modified xsi:type="dcterms:W3CDTF">2020-10-10T15:21:00Z</dcterms:modified>
  <cp:category>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